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7860B458" w:rsidR="005454EC" w:rsidRPr="006E37D4" w:rsidRDefault="00351C41" w:rsidP="0031074E">
      <w:pPr>
        <w:pStyle w:val="Els-Title"/>
        <w:rPr>
          <w:lang w:val="en-GB"/>
        </w:rPr>
      </w:pPr>
      <w:r w:rsidRPr="006E37D4">
        <w:rPr>
          <w:lang w:val="en-GB"/>
        </w:rPr>
        <w:t>Meter-level</w:t>
      </w:r>
      <w:r w:rsidR="00FD784D" w:rsidRPr="006E37D4">
        <w:rPr>
          <w:lang w:val="en-GB"/>
        </w:rPr>
        <w:t xml:space="preserve"> Electrical </w:t>
      </w:r>
      <w:r w:rsidR="00C9231D" w:rsidRPr="006E37D4">
        <w:rPr>
          <w:lang w:val="en-GB"/>
        </w:rPr>
        <w:t>L</w:t>
      </w:r>
      <w:r w:rsidR="00FD784D" w:rsidRPr="006E37D4">
        <w:rPr>
          <w:lang w:val="en-GB"/>
        </w:rPr>
        <w:t>oad Anomaly Detection</w:t>
      </w:r>
      <w:r w:rsidR="002F0568" w:rsidRPr="006E37D4">
        <w:rPr>
          <w:lang w:val="en-GB"/>
        </w:rPr>
        <w:t xml:space="preserve"> in buildings</w:t>
      </w:r>
      <w:r w:rsidR="00FD784D" w:rsidRPr="006E37D4">
        <w:rPr>
          <w:lang w:val="en-GB"/>
        </w:rPr>
        <w:t xml:space="preserve"> using Contextual Matrix Profile</w:t>
      </w:r>
      <w:r w:rsidR="00F5684F" w:rsidRPr="006E37D4">
        <w:rPr>
          <w:lang w:val="en-GB"/>
        </w:rPr>
        <w:t xml:space="preserve"> </w:t>
      </w:r>
      <w:r w:rsidR="001A3B85" w:rsidRPr="006E37D4">
        <w:rPr>
          <w:lang w:val="en-GB"/>
        </w:rPr>
        <w:t xml:space="preserve"> </w:t>
      </w:r>
    </w:p>
    <w:p w14:paraId="581F5FD2" w14:textId="2913D010" w:rsidR="007B661F" w:rsidRPr="006E37D4" w:rsidRDefault="00FD784D" w:rsidP="0031074E">
      <w:pPr>
        <w:pStyle w:val="Els-Author"/>
        <w:rPr>
          <w:vertAlign w:val="superscript"/>
          <w:lang w:val="en-GB"/>
        </w:rPr>
      </w:pPr>
      <w:r w:rsidRPr="006E37D4">
        <w:rPr>
          <w:lang w:val="en-GB"/>
        </w:rPr>
        <w:t>Roberto Chios</w:t>
      </w:r>
      <w:r w:rsidR="00474CE2" w:rsidRPr="006E37D4">
        <w:rPr>
          <w:lang w:val="en-GB"/>
        </w:rPr>
        <w:t>a</w:t>
      </w:r>
      <w:r w:rsidR="00474CE2" w:rsidRPr="006E37D4">
        <w:rPr>
          <w:vertAlign w:val="superscript"/>
          <w:lang w:val="en-GB"/>
        </w:rPr>
        <w:t>a</w:t>
      </w:r>
      <w:r w:rsidRPr="006E37D4">
        <w:rPr>
          <w:lang w:val="en-GB"/>
        </w:rPr>
        <w:t>, Marco Savino Piscitel</w:t>
      </w:r>
      <w:r w:rsidR="00474CE2" w:rsidRPr="006E37D4">
        <w:rPr>
          <w:lang w:val="en-GB"/>
        </w:rPr>
        <w:t>li</w:t>
      </w:r>
      <w:r w:rsidR="00474CE2" w:rsidRPr="006E37D4">
        <w:rPr>
          <w:vertAlign w:val="superscript"/>
          <w:lang w:val="en-GB"/>
        </w:rPr>
        <w:t>a</w:t>
      </w:r>
      <w:r w:rsidRPr="006E37D4">
        <w:rPr>
          <w:lang w:val="en-GB"/>
        </w:rPr>
        <w:t>, Cheng Fan</w:t>
      </w:r>
      <w:r w:rsidR="00474CE2" w:rsidRPr="006E37D4">
        <w:rPr>
          <w:vertAlign w:val="superscript"/>
          <w:lang w:val="en-GB"/>
        </w:rPr>
        <w:t>b</w:t>
      </w:r>
      <w:r w:rsidR="002F0568" w:rsidRPr="006E37D4">
        <w:rPr>
          <w:lang w:val="en-GB"/>
        </w:rPr>
        <w:t xml:space="preserve"> , Alfonso Capozzoli </w:t>
      </w:r>
      <w:r w:rsidR="002F0568" w:rsidRPr="006E37D4">
        <w:rPr>
          <w:vertAlign w:val="superscript"/>
          <w:lang w:val="en-GB"/>
        </w:rPr>
        <w:t>a</w:t>
      </w:r>
      <w:r w:rsidR="002F0568" w:rsidRPr="006E37D4">
        <w:rPr>
          <w:rStyle w:val="Rimandonotaapidipagina"/>
          <w:lang w:val="en-GB"/>
        </w:rPr>
        <w:footnoteReference w:customMarkFollows="1" w:id="2"/>
        <w:t>*</w:t>
      </w:r>
    </w:p>
    <w:p w14:paraId="6BB4713B" w14:textId="77777777" w:rsidR="00474CE2" w:rsidRPr="006E37D4" w:rsidRDefault="00474CE2" w:rsidP="007B661F">
      <w:pPr>
        <w:pBdr>
          <w:top w:val="nil"/>
          <w:left w:val="nil"/>
          <w:bottom w:val="nil"/>
          <w:right w:val="nil"/>
          <w:between w:val="nil"/>
        </w:pBdr>
        <w:jc w:val="center"/>
        <w:rPr>
          <w:i/>
          <w:color w:val="000000"/>
          <w:sz w:val="18"/>
          <w:szCs w:val="18"/>
          <w:vertAlign w:val="superscript"/>
        </w:rPr>
      </w:pPr>
    </w:p>
    <w:p w14:paraId="5BBD731A" w14:textId="77777777" w:rsidR="00474CE2" w:rsidRPr="006E37D4" w:rsidRDefault="007B661F" w:rsidP="0031074E">
      <w:pPr>
        <w:pStyle w:val="Els-Affiliation"/>
        <w:rPr>
          <w:lang w:val="en-GB"/>
        </w:rPr>
      </w:pPr>
      <w:r w:rsidRPr="006E37D4">
        <w:rPr>
          <w:vertAlign w:val="superscript"/>
          <w:lang w:val="en-GB"/>
        </w:rPr>
        <w:t>a</w:t>
      </w:r>
      <w:r w:rsidRPr="006E37D4">
        <w:rPr>
          <w:lang w:val="en-GB"/>
        </w:rPr>
        <w:t xml:space="preserve"> </w:t>
      </w:r>
      <w:r w:rsidR="00474CE2" w:rsidRPr="006E37D4">
        <w:rPr>
          <w:lang w:val="en-GB"/>
        </w:rPr>
        <w:t>Department of Energy “Galileo Ferraris”, TEBE Research Group, BAEDA Lab, Politecnico di Torino, Corso Duca degli Abruzzi 24, 10129 Turin, Italy</w:t>
      </w:r>
    </w:p>
    <w:p w14:paraId="46ABD607" w14:textId="0DF59EA4" w:rsidR="007B661F" w:rsidRPr="006E37D4" w:rsidRDefault="007B661F" w:rsidP="0031074E">
      <w:pPr>
        <w:pStyle w:val="Els-Affiliation"/>
        <w:rPr>
          <w:color w:val="000000"/>
          <w:sz w:val="18"/>
          <w:szCs w:val="18"/>
          <w:lang w:val="en-GB"/>
        </w:rPr>
      </w:pPr>
    </w:p>
    <w:p w14:paraId="493EA31C" w14:textId="5DCAAC85" w:rsidR="007B661F" w:rsidRPr="006E37D4" w:rsidRDefault="007B661F" w:rsidP="0031074E">
      <w:pPr>
        <w:pStyle w:val="Els-Affiliation"/>
        <w:rPr>
          <w:lang w:val="en-GB"/>
        </w:rPr>
      </w:pPr>
      <w:r w:rsidRPr="006E37D4">
        <w:rPr>
          <w:vertAlign w:val="superscript"/>
          <w:lang w:val="en-GB"/>
        </w:rPr>
        <w:t xml:space="preserve">b </w:t>
      </w:r>
      <w:r w:rsidR="00474CE2" w:rsidRPr="006E37D4">
        <w:rPr>
          <w:lang w:val="en-GB"/>
        </w:rPr>
        <w:t>affiliation</w:t>
      </w:r>
    </w:p>
    <w:p w14:paraId="5B13956B" w14:textId="73EF7688" w:rsidR="0031074E" w:rsidRPr="006E37D4" w:rsidRDefault="0031074E" w:rsidP="0025185D">
      <w:pPr>
        <w:rPr>
          <w:color w:val="000000"/>
          <w:sz w:val="18"/>
          <w:szCs w:val="18"/>
        </w:rPr>
      </w:pPr>
    </w:p>
    <w:p w14:paraId="44A33FC2" w14:textId="5366DE0D" w:rsidR="0031074E" w:rsidRPr="006E37D4" w:rsidRDefault="0031074E" w:rsidP="0031074E">
      <w:pPr>
        <w:pStyle w:val="Els-Abstract-head"/>
        <w:rPr>
          <w:lang w:val="en-GB"/>
        </w:rPr>
      </w:pPr>
      <w:r w:rsidRPr="006E37D4">
        <w:rPr>
          <w:lang w:val="en-GB"/>
        </w:rPr>
        <w:t>Abstract</w:t>
      </w:r>
    </w:p>
    <w:p w14:paraId="1A243967" w14:textId="5ECE42AD" w:rsidR="0025185D" w:rsidRPr="006E37D4" w:rsidRDefault="0025185D" w:rsidP="0031074E">
      <w:pPr>
        <w:pStyle w:val="Els-Abstract-text"/>
        <w:rPr>
          <w:lang w:val="en-GB"/>
        </w:rPr>
      </w:pPr>
      <w:r w:rsidRPr="006E37D4">
        <w:rPr>
          <w:lang w:val="en-GB"/>
        </w:rPr>
        <w:t xml:space="preserve">The </w:t>
      </w:r>
      <w:r w:rsidR="005454EC" w:rsidRPr="006E37D4">
        <w:rPr>
          <w:lang w:val="en-GB"/>
        </w:rPr>
        <w:t>……</w:t>
      </w:r>
      <w:r w:rsidRPr="006E37D4">
        <w:rPr>
          <w:lang w:val="en-GB"/>
        </w:rPr>
        <w:t xml:space="preserve"> </w:t>
      </w:r>
    </w:p>
    <w:p w14:paraId="6C8C02C6" w14:textId="77777777" w:rsidR="0025185D" w:rsidRPr="006E37D4" w:rsidRDefault="0025185D" w:rsidP="0031074E">
      <w:pPr>
        <w:pStyle w:val="Els-Abstract-text"/>
        <w:rPr>
          <w:lang w:val="en-GB"/>
        </w:rPr>
      </w:pPr>
    </w:p>
    <w:p w14:paraId="33DBF44F" w14:textId="44B53C08" w:rsidR="0031074E" w:rsidRPr="006E37D4" w:rsidRDefault="007B661F" w:rsidP="00C9231D">
      <w:pPr>
        <w:pStyle w:val="Els-keywords"/>
        <w:rPr>
          <w:lang w:val="en-GB"/>
        </w:rPr>
      </w:pPr>
      <w:r w:rsidRPr="006E37D4">
        <w:rPr>
          <w:i/>
          <w:lang w:val="en-GB"/>
        </w:rPr>
        <w:t xml:space="preserve">Keywords: </w:t>
      </w:r>
      <w:r w:rsidR="00474CE2" w:rsidRPr="006E37D4">
        <w:rPr>
          <w:lang w:val="en-GB"/>
        </w:rPr>
        <w:t>Anomaly Detection, Matrix Profile, Energy Information System</w:t>
      </w:r>
    </w:p>
    <w:p w14:paraId="5488B62D" w14:textId="344C463E" w:rsidR="00A43C14" w:rsidRPr="006E37D4" w:rsidRDefault="007B661F" w:rsidP="00A43C14">
      <w:pPr>
        <w:pStyle w:val="Els-1storder-head"/>
        <w:rPr>
          <w:lang w:val="en-GB"/>
        </w:rPr>
      </w:pPr>
      <w:r w:rsidRPr="006E37D4">
        <w:rPr>
          <w:lang w:val="en-GB"/>
        </w:rPr>
        <w:t>Introduction</w:t>
      </w:r>
    </w:p>
    <w:p w14:paraId="01B7A634" w14:textId="114D8244" w:rsidR="00B26957" w:rsidRPr="006E37D4" w:rsidRDefault="00C306C3" w:rsidP="00CB7575">
      <w:pPr>
        <w:pStyle w:val="Els-body-text-large"/>
        <w:rPr>
          <w:color w:val="000000" w:themeColor="text1"/>
          <w:lang w:val="en-GB"/>
        </w:rPr>
      </w:pPr>
      <w:bookmarkStart w:id="0" w:name="_heading=h.gjdgxs" w:colFirst="0" w:colLast="0"/>
      <w:bookmarkEnd w:id="0"/>
      <w:r w:rsidRPr="006E37D4">
        <w:rPr>
          <w:color w:val="000000" w:themeColor="text1"/>
          <w:lang w:val="en-GB"/>
        </w:rPr>
        <w:t xml:space="preserve">In the last few years, the increasing widespread use of IoT sensors </w:t>
      </w:r>
      <w:r w:rsidR="007964D4" w:rsidRPr="006E37D4">
        <w:rPr>
          <w:color w:val="000000" w:themeColor="text1"/>
          <w:lang w:val="en-GB"/>
        </w:rPr>
        <w:t>in</w:t>
      </w:r>
      <w:r w:rsidR="000C6C6C" w:rsidRPr="006E37D4">
        <w:rPr>
          <w:color w:val="000000" w:themeColor="text1"/>
          <w:lang w:val="en-GB"/>
        </w:rPr>
        <w:t xml:space="preserve"> </w:t>
      </w:r>
      <w:r w:rsidRPr="006E37D4">
        <w:rPr>
          <w:color w:val="000000" w:themeColor="text1"/>
          <w:lang w:val="en-GB"/>
        </w:rPr>
        <w:t>building</w:t>
      </w:r>
      <w:r w:rsidR="007964D4" w:rsidRPr="006E37D4">
        <w:rPr>
          <w:color w:val="000000" w:themeColor="text1"/>
          <w:lang w:val="en-GB"/>
        </w:rPr>
        <w:t>s for</w:t>
      </w:r>
      <w:r w:rsidRPr="006E37D4">
        <w:rPr>
          <w:color w:val="000000" w:themeColor="text1"/>
          <w:lang w:val="en-GB"/>
        </w:rPr>
        <w:t xml:space="preserve"> </w:t>
      </w:r>
      <w:r w:rsidR="00A126FE" w:rsidRPr="006E37D4">
        <w:rPr>
          <w:color w:val="000000" w:themeColor="text1"/>
          <w:lang w:val="en-GB"/>
        </w:rPr>
        <w:t xml:space="preserve">the pervasive </w:t>
      </w:r>
      <w:r w:rsidRPr="006E37D4">
        <w:rPr>
          <w:color w:val="000000" w:themeColor="text1"/>
          <w:lang w:val="en-GB"/>
        </w:rPr>
        <w:t>monitoring</w:t>
      </w:r>
      <w:r w:rsidR="00A126FE" w:rsidRPr="006E37D4">
        <w:rPr>
          <w:color w:val="000000" w:themeColor="text1"/>
          <w:lang w:val="en-GB"/>
        </w:rPr>
        <w:t xml:space="preserve"> of energy-related data,</w:t>
      </w:r>
      <w:r w:rsidRPr="006E37D4">
        <w:rPr>
          <w:color w:val="000000" w:themeColor="text1"/>
          <w:lang w:val="en-GB"/>
        </w:rPr>
        <w:t xml:space="preserve"> led to an unprecedented acquisition of reliable and accessible </w:t>
      </w:r>
      <w:r w:rsidR="001B265C" w:rsidRPr="006E37D4">
        <w:rPr>
          <w:color w:val="000000" w:themeColor="text1"/>
          <w:lang w:val="en-GB"/>
        </w:rPr>
        <w:t>knowledge of the</w:t>
      </w:r>
      <w:r w:rsidR="00774AE0" w:rsidRPr="006E37D4">
        <w:rPr>
          <w:color w:val="000000" w:themeColor="text1"/>
          <w:lang w:val="en-GB"/>
        </w:rPr>
        <w:t xml:space="preserve"> building performance during</w:t>
      </w:r>
      <w:r w:rsidR="00584426" w:rsidRPr="006E37D4">
        <w:rPr>
          <w:color w:val="000000" w:themeColor="text1"/>
          <w:lang w:val="en-GB"/>
        </w:rPr>
        <w:t xml:space="preserve"> its</w:t>
      </w:r>
      <w:r w:rsidR="00774AE0" w:rsidRPr="006E37D4">
        <w:rPr>
          <w:color w:val="000000" w:themeColor="text1"/>
          <w:lang w:val="en-GB"/>
        </w:rPr>
        <w:t xml:space="preserve"> operation</w:t>
      </w:r>
      <w:r w:rsidRPr="006E37D4">
        <w:rPr>
          <w:color w:val="000000" w:themeColor="text1"/>
          <w:lang w:val="en-GB"/>
        </w:rPr>
        <w:t xml:space="preserve">. </w:t>
      </w:r>
      <w:r w:rsidR="00B26957" w:rsidRPr="006E37D4">
        <w:rPr>
          <w:color w:val="000000" w:themeColor="text1"/>
          <w:lang w:val="en-GB"/>
        </w:rPr>
        <w:t xml:space="preserve">Considering that in Europe the building sector accounts for 40% of final energy use </w:t>
      </w:r>
      <w:r w:rsidR="00B26957" w:rsidRPr="006E37D4">
        <w:rPr>
          <w:color w:val="000000" w:themeColor="text1"/>
          <w:lang w:val="en-GB"/>
        </w:rPr>
        <w:fldChar w:fldCharType="begin" w:fldLock="1"/>
      </w:r>
      <w:r w:rsidR="00CB0CAE" w:rsidRPr="006E37D4">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6E37D4">
        <w:rPr>
          <w:color w:val="000000" w:themeColor="text1"/>
          <w:lang w:val="en-GB"/>
        </w:rPr>
        <w:fldChar w:fldCharType="separate"/>
      </w:r>
      <w:r w:rsidR="00CB0CAE" w:rsidRPr="006E37D4">
        <w:rPr>
          <w:noProof/>
          <w:color w:val="000000" w:themeColor="text1"/>
          <w:lang w:val="en-GB"/>
        </w:rPr>
        <w:t>[1]</w:t>
      </w:r>
      <w:r w:rsidR="00B26957" w:rsidRPr="006E37D4">
        <w:rPr>
          <w:color w:val="000000" w:themeColor="text1"/>
          <w:lang w:val="en-GB"/>
        </w:rPr>
        <w:fldChar w:fldCharType="end"/>
      </w:r>
      <w:r w:rsidR="00B26957" w:rsidRPr="006E37D4">
        <w:rPr>
          <w:color w:val="000000" w:themeColor="text1"/>
          <w:lang w:val="en-GB"/>
        </w:rPr>
        <w:t xml:space="preserve"> and that almost 90% of the total energy consumed during the life cycle of a building depends on </w:t>
      </w:r>
      <w:r w:rsidR="007C3570" w:rsidRPr="006E37D4">
        <w:rPr>
          <w:color w:val="000000" w:themeColor="text1"/>
          <w:lang w:val="en-GB"/>
        </w:rPr>
        <w:t xml:space="preserve">its </w:t>
      </w:r>
      <w:r w:rsidR="00B26957" w:rsidRPr="006E37D4">
        <w:rPr>
          <w:color w:val="000000" w:themeColor="text1"/>
          <w:lang w:val="en-GB"/>
        </w:rPr>
        <w:t xml:space="preserve">operation </w:t>
      </w:r>
      <w:r w:rsidR="00B26957" w:rsidRPr="006E37D4">
        <w:rPr>
          <w:color w:val="000000" w:themeColor="text1"/>
          <w:lang w:val="en-GB"/>
        </w:rPr>
        <w:fldChar w:fldCharType="begin" w:fldLock="1"/>
      </w:r>
      <w:r w:rsidR="00CB0CAE" w:rsidRPr="006E37D4">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6E37D4">
        <w:rPr>
          <w:color w:val="000000" w:themeColor="text1"/>
          <w:lang w:val="en-GB"/>
        </w:rPr>
        <w:fldChar w:fldCharType="separate"/>
      </w:r>
      <w:r w:rsidR="00CB0CAE" w:rsidRPr="006E37D4">
        <w:rPr>
          <w:noProof/>
          <w:color w:val="000000" w:themeColor="text1"/>
          <w:lang w:val="en-GB"/>
        </w:rPr>
        <w:t>[2]</w:t>
      </w:r>
      <w:r w:rsidR="00B26957" w:rsidRPr="006E37D4">
        <w:rPr>
          <w:color w:val="000000" w:themeColor="text1"/>
          <w:lang w:val="en-GB"/>
        </w:rPr>
        <w:fldChar w:fldCharType="end"/>
      </w:r>
      <w:r w:rsidR="00B26957" w:rsidRPr="006E37D4">
        <w:rPr>
          <w:color w:val="000000" w:themeColor="text1"/>
          <w:lang w:val="en-GB"/>
        </w:rPr>
        <w:t xml:space="preserve">, </w:t>
      </w:r>
      <w:r w:rsidR="00CB7575" w:rsidRPr="006E37D4">
        <w:rPr>
          <w:color w:val="000000" w:themeColor="text1"/>
          <w:lang w:val="en-GB"/>
        </w:rPr>
        <w:t>s</w:t>
      </w:r>
      <w:r w:rsidR="00296F9A" w:rsidRPr="006E37D4">
        <w:rPr>
          <w:color w:val="000000" w:themeColor="text1"/>
          <w:lang w:val="en-GB"/>
        </w:rPr>
        <w:t xml:space="preserve">upporting building owners and </w:t>
      </w:r>
      <w:r w:rsidR="00CB7575" w:rsidRPr="006E37D4">
        <w:rPr>
          <w:color w:val="000000" w:themeColor="text1"/>
          <w:lang w:val="en-GB"/>
        </w:rPr>
        <w:t>energy</w:t>
      </w:r>
      <w:r w:rsidR="00296F9A" w:rsidRPr="006E37D4">
        <w:rPr>
          <w:color w:val="000000" w:themeColor="text1"/>
          <w:lang w:val="en-GB"/>
        </w:rPr>
        <w:t xml:space="preserve"> managers to extract valuable </w:t>
      </w:r>
      <w:r w:rsidR="00D81086" w:rsidRPr="006E37D4">
        <w:rPr>
          <w:color w:val="000000" w:themeColor="text1"/>
          <w:lang w:val="en-GB"/>
        </w:rPr>
        <w:t>information</w:t>
      </w:r>
      <w:r w:rsidR="00296F9A" w:rsidRPr="006E37D4">
        <w:rPr>
          <w:color w:val="000000" w:themeColor="text1"/>
          <w:lang w:val="en-GB"/>
        </w:rPr>
        <w:t xml:space="preserve"> from collected data to reduce</w:t>
      </w:r>
      <w:r w:rsidR="00B26957" w:rsidRPr="006E37D4">
        <w:rPr>
          <w:color w:val="000000" w:themeColor="text1"/>
          <w:lang w:val="en-GB"/>
        </w:rPr>
        <w:t xml:space="preserve"> energy consumption, </w:t>
      </w:r>
      <w:r w:rsidR="00296F9A" w:rsidRPr="006E37D4">
        <w:rPr>
          <w:color w:val="000000" w:themeColor="text1"/>
          <w:lang w:val="en-GB"/>
        </w:rPr>
        <w:t>increase</w:t>
      </w:r>
      <w:r w:rsidR="00B26957" w:rsidRPr="006E37D4">
        <w:rPr>
          <w:color w:val="000000" w:themeColor="text1"/>
          <w:lang w:val="en-GB"/>
        </w:rPr>
        <w:t xml:space="preserve"> appliances efficiency</w:t>
      </w:r>
      <w:r w:rsidR="00296F9A" w:rsidRPr="006E37D4">
        <w:rPr>
          <w:color w:val="000000" w:themeColor="text1"/>
          <w:lang w:val="en-GB"/>
        </w:rPr>
        <w:t xml:space="preserve">, prevent </w:t>
      </w:r>
      <w:r w:rsidR="00B26957" w:rsidRPr="006E37D4">
        <w:rPr>
          <w:color w:val="000000" w:themeColor="text1"/>
          <w:lang w:val="en-GB"/>
        </w:rPr>
        <w:t xml:space="preserve">energy wastes </w:t>
      </w:r>
      <w:r w:rsidR="00296F9A" w:rsidRPr="006E37D4">
        <w:rPr>
          <w:color w:val="000000" w:themeColor="text1"/>
          <w:lang w:val="en-GB"/>
        </w:rPr>
        <w:t xml:space="preserve">and operate their buildings more efficiently </w:t>
      </w:r>
      <w:r w:rsidR="00CB7575" w:rsidRPr="006E37D4">
        <w:rPr>
          <w:color w:val="000000" w:themeColor="text1"/>
          <w:lang w:val="en-GB"/>
        </w:rPr>
        <w:t>is of paramount importance.</w:t>
      </w:r>
    </w:p>
    <w:p w14:paraId="205FDE95" w14:textId="1B3DE534" w:rsidR="00A77350" w:rsidRPr="006E37D4" w:rsidRDefault="00C306C3" w:rsidP="00A77350">
      <w:pPr>
        <w:pStyle w:val="Els-body-text-large"/>
        <w:rPr>
          <w:lang w:val="en-GB"/>
        </w:rPr>
      </w:pPr>
      <w:r w:rsidRPr="006E37D4">
        <w:rPr>
          <w:lang w:val="en-GB"/>
        </w:rPr>
        <w:t>Although a great deal of research has been done, the increasing volume of building</w:t>
      </w:r>
      <w:r w:rsidR="002923CA" w:rsidRPr="006E37D4">
        <w:rPr>
          <w:lang w:val="en-GB"/>
        </w:rPr>
        <w:t>-related</w:t>
      </w:r>
      <w:r w:rsidR="003D0512" w:rsidRPr="006E37D4">
        <w:rPr>
          <w:lang w:val="en-GB"/>
        </w:rPr>
        <w:t xml:space="preserve"> </w:t>
      </w:r>
      <w:r w:rsidRPr="006E37D4">
        <w:rPr>
          <w:lang w:val="en-GB"/>
        </w:rPr>
        <w:t>data still overwhelms end-users</w:t>
      </w:r>
      <w:r w:rsidR="007C3570" w:rsidRPr="006E37D4">
        <w:rPr>
          <w:lang w:val="en-GB"/>
        </w:rPr>
        <w:t xml:space="preserve"> </w:t>
      </w:r>
      <w:r w:rsidR="007C3570" w:rsidRPr="006E37D4">
        <w:rPr>
          <w:lang w:val="en-GB"/>
        </w:rPr>
        <w:fldChar w:fldCharType="begin" w:fldLock="1"/>
      </w:r>
      <w:r w:rsidR="007C3570" w:rsidRPr="006E37D4">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C3570" w:rsidRPr="006E37D4">
        <w:rPr>
          <w:lang w:val="en-GB"/>
        </w:rPr>
        <w:fldChar w:fldCharType="separate"/>
      </w:r>
      <w:r w:rsidR="007C3570" w:rsidRPr="006E37D4">
        <w:rPr>
          <w:noProof/>
          <w:lang w:val="en-GB"/>
        </w:rPr>
        <w:t>[3]</w:t>
      </w:r>
      <w:r w:rsidR="007C3570" w:rsidRPr="006E37D4">
        <w:rPr>
          <w:lang w:val="en-GB"/>
        </w:rPr>
        <w:fldChar w:fldCharType="end"/>
      </w:r>
      <w:r w:rsidRPr="006E37D4">
        <w:rPr>
          <w:lang w:val="en-GB"/>
        </w:rPr>
        <w:t xml:space="preserve">, making it hard to spot energy reduction opportunities, find the root cause of anomalies or simply be aware of energy usage in buildings and systems. </w:t>
      </w:r>
      <w:r w:rsidR="00D341A6" w:rsidRPr="006E37D4">
        <w:rPr>
          <w:lang w:val="en-GB"/>
        </w:rPr>
        <w:t xml:space="preserve">Building data are heterogeneous </w:t>
      </w:r>
      <w:r w:rsidR="0099280F" w:rsidRPr="006E37D4">
        <w:rPr>
          <w:lang w:val="en-GB"/>
        </w:rPr>
        <w:t xml:space="preserve">and </w:t>
      </w:r>
      <w:r w:rsidR="00D341A6" w:rsidRPr="006E37D4">
        <w:rPr>
          <w:lang w:val="en-GB"/>
        </w:rPr>
        <w:t xml:space="preserve">reflects </w:t>
      </w:r>
      <w:r w:rsidR="0099280F" w:rsidRPr="006E37D4">
        <w:rPr>
          <w:lang w:val="en-GB"/>
        </w:rPr>
        <w:t>the</w:t>
      </w:r>
      <w:r w:rsidR="00D341A6" w:rsidRPr="006E37D4">
        <w:rPr>
          <w:lang w:val="en-GB"/>
        </w:rPr>
        <w:t xml:space="preserve"> complex interaction that occurs between occupants, energy systems, the building envelope, and external conditions</w:t>
      </w:r>
      <w:r w:rsidR="000D4A26" w:rsidRPr="006E37D4">
        <w:rPr>
          <w:lang w:val="en-GB"/>
        </w:rPr>
        <w:t xml:space="preserve">. </w:t>
      </w:r>
      <w:r w:rsidR="009F0E75" w:rsidRPr="006E37D4">
        <w:rPr>
          <w:lang w:val="en-GB"/>
        </w:rPr>
        <w:t>Managing those data is not trivial</w:t>
      </w:r>
      <w:r w:rsidR="0099280F" w:rsidRPr="006E37D4">
        <w:rPr>
          <w:lang w:val="en-GB"/>
        </w:rPr>
        <w:t>, however if properly managed</w:t>
      </w:r>
      <w:r w:rsidR="00C640A3" w:rsidRPr="006E37D4">
        <w:rPr>
          <w:lang w:val="en-GB"/>
        </w:rPr>
        <w:t>,</w:t>
      </w:r>
      <w:r w:rsidR="0099280F" w:rsidRPr="006E37D4">
        <w:rPr>
          <w:lang w:val="en-GB"/>
        </w:rPr>
        <w:t xml:space="preserve"> </w:t>
      </w:r>
      <w:r w:rsidR="00C8707C" w:rsidRPr="006E37D4">
        <w:rPr>
          <w:lang w:val="en-GB"/>
        </w:rPr>
        <w:t xml:space="preserve">ingested </w:t>
      </w:r>
      <w:r w:rsidR="0099280F" w:rsidRPr="006E37D4">
        <w:rPr>
          <w:lang w:val="en-GB"/>
        </w:rPr>
        <w:t xml:space="preserve">and </w:t>
      </w:r>
      <w:r w:rsidR="007118FB" w:rsidRPr="006E37D4">
        <w:rPr>
          <w:lang w:val="en-GB"/>
        </w:rPr>
        <w:t>analysed</w:t>
      </w:r>
      <w:r w:rsidR="00D81086" w:rsidRPr="006E37D4">
        <w:rPr>
          <w:lang w:val="en-GB"/>
        </w:rPr>
        <w:t xml:space="preserve"> they </w:t>
      </w:r>
      <w:r w:rsidR="0099280F" w:rsidRPr="006E37D4">
        <w:rPr>
          <w:lang w:val="en-GB"/>
        </w:rPr>
        <w:t xml:space="preserve">provide the opportunity to gain insight on the building operational </w:t>
      </w:r>
      <w:r w:rsidR="007118FB" w:rsidRPr="006E37D4">
        <w:rPr>
          <w:lang w:val="en-GB"/>
        </w:rPr>
        <w:t>behaviour</w:t>
      </w:r>
      <w:r w:rsidR="0099280F" w:rsidRPr="006E37D4">
        <w:rPr>
          <w:lang w:val="en-GB"/>
        </w:rPr>
        <w:t xml:space="preserve"> discovering opportunities for savings</w:t>
      </w:r>
      <w:r w:rsidR="0081166C" w:rsidRPr="006E37D4">
        <w:rPr>
          <w:lang w:val="en-GB"/>
        </w:rPr>
        <w:t xml:space="preserve"> </w:t>
      </w:r>
      <w:r w:rsidR="0081166C" w:rsidRPr="006E37D4">
        <w:rPr>
          <w:lang w:val="en-GB"/>
        </w:rPr>
        <w:fldChar w:fldCharType="begin" w:fldLock="1"/>
      </w:r>
      <w:r w:rsidR="00120F4D" w:rsidRPr="006E37D4">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4]","plainTextFormattedCitation":"[4]","previouslyFormattedCitation":"[4]"},"properties":{"noteIndex":0},"schema":"https://github.com/citation-style-language/schema/raw/master/csl-citation.json"}</w:instrText>
      </w:r>
      <w:r w:rsidR="0081166C" w:rsidRPr="006E37D4">
        <w:rPr>
          <w:lang w:val="en-GB"/>
        </w:rPr>
        <w:fldChar w:fldCharType="separate"/>
      </w:r>
      <w:r w:rsidR="0072047B" w:rsidRPr="006E37D4">
        <w:rPr>
          <w:noProof/>
          <w:lang w:val="en-GB"/>
        </w:rPr>
        <w:t>[4]</w:t>
      </w:r>
      <w:r w:rsidR="0081166C" w:rsidRPr="006E37D4">
        <w:rPr>
          <w:lang w:val="en-GB"/>
        </w:rPr>
        <w:fldChar w:fldCharType="end"/>
      </w:r>
      <w:r w:rsidR="0099280F" w:rsidRPr="006E37D4">
        <w:rPr>
          <w:lang w:val="en-GB"/>
        </w:rPr>
        <w:t xml:space="preserve">. </w:t>
      </w:r>
    </w:p>
    <w:p w14:paraId="51FDC0BC" w14:textId="7345A64B" w:rsidR="00A41A53" w:rsidRPr="006E37D4" w:rsidRDefault="00C306C3" w:rsidP="00A77350">
      <w:pPr>
        <w:pStyle w:val="Els-body-text-large"/>
        <w:rPr>
          <w:lang w:val="en-GB"/>
        </w:rPr>
      </w:pPr>
      <w:r w:rsidRPr="006E37D4">
        <w:rPr>
          <w:lang w:val="en-GB"/>
        </w:rPr>
        <w:t>A robust coupling</w:t>
      </w:r>
      <w:r w:rsidR="00491387" w:rsidRPr="006E37D4">
        <w:rPr>
          <w:lang w:val="en-GB"/>
        </w:rPr>
        <w:t xml:space="preserve"> of IoT sensors</w:t>
      </w:r>
      <w:r w:rsidRPr="006E37D4">
        <w:rPr>
          <w:lang w:val="en-GB"/>
        </w:rPr>
        <w:t xml:space="preserve"> data, </w:t>
      </w:r>
      <w:r w:rsidR="00DD04FA" w:rsidRPr="006E37D4">
        <w:rPr>
          <w:lang w:val="en-GB"/>
        </w:rPr>
        <w:t>artificial intelligence</w:t>
      </w:r>
      <w:r w:rsidR="00491387" w:rsidRPr="006E37D4">
        <w:rPr>
          <w:lang w:val="en-GB"/>
        </w:rPr>
        <w:t xml:space="preserve"> approaches</w:t>
      </w:r>
      <w:r w:rsidRPr="006E37D4">
        <w:rPr>
          <w:lang w:val="en-GB"/>
        </w:rPr>
        <w:t xml:space="preserve"> and energy domain</w:t>
      </w:r>
      <w:r w:rsidR="00205D1D" w:rsidRPr="006E37D4">
        <w:rPr>
          <w:lang w:val="en-GB"/>
        </w:rPr>
        <w:t xml:space="preserve"> knowledge</w:t>
      </w:r>
      <w:r w:rsidRPr="006E37D4">
        <w:rPr>
          <w:lang w:val="en-GB"/>
        </w:rPr>
        <w:t xml:space="preserve"> </w:t>
      </w:r>
      <w:r w:rsidR="00491387" w:rsidRPr="006E37D4">
        <w:rPr>
          <w:lang w:val="en-GB"/>
        </w:rPr>
        <w:t xml:space="preserve">proved to be effective </w:t>
      </w:r>
      <w:r w:rsidR="00205D1D" w:rsidRPr="006E37D4">
        <w:rPr>
          <w:lang w:val="en-GB"/>
        </w:rPr>
        <w:t xml:space="preserve">in achieving high </w:t>
      </w:r>
      <w:r w:rsidRPr="006E37D4">
        <w:rPr>
          <w:lang w:val="en-GB"/>
        </w:rPr>
        <w:t>energy saving</w:t>
      </w:r>
      <w:r w:rsidR="00205D1D" w:rsidRPr="006E37D4">
        <w:rPr>
          <w:lang w:val="en-GB"/>
        </w:rPr>
        <w:t xml:space="preserve"> potential</w:t>
      </w:r>
      <w:r w:rsidRPr="006E37D4">
        <w:rPr>
          <w:lang w:val="en-GB"/>
        </w:rPr>
        <w:t xml:space="preserve"> </w:t>
      </w:r>
      <w:r w:rsidR="00E3459B" w:rsidRPr="006E37D4">
        <w:rPr>
          <w:lang w:val="en-GB"/>
        </w:rPr>
        <w:t xml:space="preserve">by leveraging </w:t>
      </w:r>
      <w:r w:rsidR="00BF2B97" w:rsidRPr="006E37D4">
        <w:rPr>
          <w:lang w:val="en-GB"/>
        </w:rPr>
        <w:t>a variety of</w:t>
      </w:r>
      <w:r w:rsidR="00F5684F" w:rsidRPr="006E37D4">
        <w:rPr>
          <w:lang w:val="en-GB"/>
        </w:rPr>
        <w:t xml:space="preserve"> </w:t>
      </w:r>
      <w:r w:rsidR="00BF2B97" w:rsidRPr="006E37D4">
        <w:rPr>
          <w:lang w:val="en-GB"/>
        </w:rPr>
        <w:t xml:space="preserve">energy management </w:t>
      </w:r>
      <w:r w:rsidR="00690010" w:rsidRPr="006E37D4">
        <w:rPr>
          <w:lang w:val="en-GB"/>
        </w:rPr>
        <w:t>applications</w:t>
      </w:r>
      <w:r w:rsidR="00F355F0" w:rsidRPr="006E37D4">
        <w:rPr>
          <w:lang w:val="en-GB"/>
        </w:rPr>
        <w:t xml:space="preserve">. </w:t>
      </w:r>
      <w:r w:rsidR="00725CBB" w:rsidRPr="006E37D4">
        <w:rPr>
          <w:lang w:val="en-GB"/>
        </w:rPr>
        <w:t xml:space="preserve">The tools that provide such capabilities are the so called energy management and information systems (EMIS) which are employed to monitor, </w:t>
      </w:r>
      <w:r w:rsidR="00FF1043" w:rsidRPr="006E37D4">
        <w:rPr>
          <w:lang w:val="en-GB"/>
        </w:rPr>
        <w:t>analyse</w:t>
      </w:r>
      <w:r w:rsidR="00725CBB" w:rsidRPr="006E37D4">
        <w:rPr>
          <w:lang w:val="en-GB"/>
        </w:rPr>
        <w:t xml:space="preserve"> and control energy systems leveraging on advanced </w:t>
      </w:r>
      <w:r w:rsidR="00725CBB" w:rsidRPr="006E37D4">
        <w:rPr>
          <w:color w:val="000000" w:themeColor="text1"/>
          <w:lang w:val="en-GB"/>
        </w:rPr>
        <w:t>data analytics</w:t>
      </w:r>
      <w:r w:rsidR="00F5684F" w:rsidRPr="006E37D4">
        <w:rPr>
          <w:color w:val="000000" w:themeColor="text1"/>
          <w:lang w:val="en-GB"/>
        </w:rPr>
        <w:t xml:space="preserve"> </w:t>
      </w:r>
      <w:r w:rsidR="00725CBB" w:rsidRPr="006E37D4">
        <w:rPr>
          <w:color w:val="000000" w:themeColor="text1"/>
          <w:lang w:val="en-GB"/>
        </w:rPr>
        <w:t xml:space="preserve">technologies </w:t>
      </w:r>
      <w:r w:rsidR="00FF1043" w:rsidRPr="006E37D4">
        <w:rPr>
          <w:color w:val="000000" w:themeColor="text1"/>
          <w:lang w:val="en-GB"/>
        </w:rPr>
        <w:t>and are intended</w:t>
      </w:r>
      <w:r w:rsidR="004F58F8" w:rsidRPr="006E37D4">
        <w:rPr>
          <w:color w:val="000000" w:themeColor="text1"/>
          <w:lang w:val="en-GB"/>
        </w:rPr>
        <w:t xml:space="preserve"> to help facility staff to enhance building systems performance and efficiency</w:t>
      </w:r>
      <w:r w:rsidR="00D81086" w:rsidRPr="006E37D4">
        <w:rPr>
          <w:color w:val="000000" w:themeColor="text1"/>
          <w:lang w:val="en-GB"/>
        </w:rPr>
        <w:t xml:space="preserve"> </w:t>
      </w:r>
      <w:r w:rsidR="00D81086" w:rsidRPr="006E37D4">
        <w:rPr>
          <w:color w:val="000000" w:themeColor="text1"/>
          <w:lang w:val="en-GB"/>
        </w:rPr>
        <w:fldChar w:fldCharType="begin" w:fldLock="1"/>
      </w:r>
      <w:r w:rsidR="00120F4D" w:rsidRPr="006E37D4">
        <w:rPr>
          <w:color w:val="000000" w:themeColor="text1"/>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5]","plainTextFormattedCitation":"[5]","previouslyFormattedCitation":"[5]"},"properties":{"noteIndex":0},"schema":"https://github.com/citation-style-language/schema/raw/master/csl-citation.json"}</w:instrText>
      </w:r>
      <w:r w:rsidR="00D81086" w:rsidRPr="006E37D4">
        <w:rPr>
          <w:color w:val="000000" w:themeColor="text1"/>
          <w:lang w:val="en-GB"/>
        </w:rPr>
        <w:fldChar w:fldCharType="separate"/>
      </w:r>
      <w:r w:rsidR="0072047B" w:rsidRPr="006E37D4">
        <w:rPr>
          <w:noProof/>
          <w:color w:val="000000" w:themeColor="text1"/>
          <w:lang w:val="en-GB"/>
        </w:rPr>
        <w:t>[5]</w:t>
      </w:r>
      <w:r w:rsidR="00D81086" w:rsidRPr="006E37D4">
        <w:rPr>
          <w:color w:val="000000" w:themeColor="text1"/>
          <w:lang w:val="en-GB"/>
        </w:rPr>
        <w:fldChar w:fldCharType="end"/>
      </w:r>
      <w:r w:rsidR="004F58F8" w:rsidRPr="006E37D4">
        <w:rPr>
          <w:color w:val="000000" w:themeColor="text1"/>
          <w:lang w:val="en-GB"/>
        </w:rPr>
        <w:t>.</w:t>
      </w:r>
      <w:r w:rsidR="00FF1043" w:rsidRPr="006E37D4">
        <w:rPr>
          <w:color w:val="000000" w:themeColor="text1"/>
          <w:lang w:val="en-GB"/>
        </w:rPr>
        <w:t xml:space="preserve"> </w:t>
      </w:r>
      <w:r w:rsidR="00791077" w:rsidRPr="006E37D4">
        <w:rPr>
          <w:color w:val="000000" w:themeColor="text1"/>
          <w:lang w:val="en-GB"/>
        </w:rPr>
        <w:t xml:space="preserve">Depending on the </w:t>
      </w:r>
      <w:r w:rsidR="00E70955" w:rsidRPr="006E37D4">
        <w:rPr>
          <w:color w:val="000000" w:themeColor="text1"/>
          <w:lang w:val="en-GB"/>
        </w:rPr>
        <w:t>level of detail of the measured data</w:t>
      </w:r>
      <w:r w:rsidR="00496FF9" w:rsidRPr="006E37D4">
        <w:rPr>
          <w:color w:val="000000" w:themeColor="text1"/>
          <w:lang w:val="en-GB"/>
        </w:rPr>
        <w:t xml:space="preserve">, </w:t>
      </w:r>
      <w:r w:rsidR="00791077" w:rsidRPr="006E37D4">
        <w:rPr>
          <w:color w:val="000000" w:themeColor="text1"/>
          <w:lang w:val="en-GB"/>
        </w:rPr>
        <w:t>EMIS can be classified as meter-level</w:t>
      </w:r>
      <w:r w:rsidR="00223E59" w:rsidRPr="006E37D4">
        <w:rPr>
          <w:color w:val="000000" w:themeColor="text1"/>
          <w:lang w:val="en-GB"/>
        </w:rPr>
        <w:t xml:space="preserve"> </w:t>
      </w:r>
      <w:r w:rsidR="00791077" w:rsidRPr="006E37D4">
        <w:rPr>
          <w:color w:val="000000" w:themeColor="text1"/>
          <w:lang w:val="en-GB"/>
        </w:rPr>
        <w:t>or system-level</w:t>
      </w:r>
      <w:r w:rsidR="00975F7A" w:rsidRPr="006E37D4">
        <w:rPr>
          <w:color w:val="000000" w:themeColor="text1"/>
          <w:lang w:val="en-GB"/>
        </w:rPr>
        <w:t>: t</w:t>
      </w:r>
      <w:r w:rsidR="00223E59" w:rsidRPr="006E37D4">
        <w:rPr>
          <w:color w:val="000000" w:themeColor="text1"/>
          <w:lang w:val="en-GB"/>
        </w:rPr>
        <w:t xml:space="preserve">he first includes high level measurements </w:t>
      </w:r>
      <w:r w:rsidR="004900C2" w:rsidRPr="006E37D4">
        <w:rPr>
          <w:color w:val="000000" w:themeColor="text1"/>
          <w:lang w:val="en-GB"/>
        </w:rPr>
        <w:t xml:space="preserve">(e.g., data related to the </w:t>
      </w:r>
      <w:r w:rsidR="00223E59" w:rsidRPr="006E37D4">
        <w:rPr>
          <w:color w:val="000000" w:themeColor="text1"/>
          <w:lang w:val="en-GB"/>
        </w:rPr>
        <w:t xml:space="preserve">whole-building electrical </w:t>
      </w:r>
      <w:r w:rsidR="004900C2" w:rsidRPr="006E37D4">
        <w:rPr>
          <w:color w:val="000000" w:themeColor="text1"/>
          <w:lang w:val="en-GB"/>
        </w:rPr>
        <w:t xml:space="preserve">load or of the main sub-loads) while </w:t>
      </w:r>
      <w:r w:rsidR="00223E59" w:rsidRPr="006E37D4">
        <w:rPr>
          <w:color w:val="000000" w:themeColor="text1"/>
          <w:lang w:val="en-GB"/>
        </w:rPr>
        <w:t>the second involves more detailed data related to the</w:t>
      </w:r>
      <w:r w:rsidR="004900C2" w:rsidRPr="006E37D4">
        <w:rPr>
          <w:color w:val="000000" w:themeColor="text1"/>
          <w:lang w:val="en-GB"/>
        </w:rPr>
        <w:t xml:space="preserve"> operation of specific systems or components. </w:t>
      </w:r>
    </w:p>
    <w:p w14:paraId="75D261F3" w14:textId="0AE0E164" w:rsidR="00010248" w:rsidRPr="006E37D4" w:rsidRDefault="00A41A53" w:rsidP="007E18C5">
      <w:pPr>
        <w:pStyle w:val="Els-body-text-large"/>
        <w:rPr>
          <w:color w:val="000000" w:themeColor="text1"/>
          <w:lang w:val="en-GB"/>
        </w:rPr>
      </w:pPr>
      <w:r w:rsidRPr="006E37D4">
        <w:rPr>
          <w:color w:val="000000" w:themeColor="text1"/>
          <w:lang w:val="en-GB"/>
        </w:rPr>
        <w:t>A subset of EMIS conceived for the collection and analysis of meter-level aggregated data are the so-called Energy Information Systems (EISs).</w:t>
      </w:r>
      <w:r w:rsidR="007E18C5" w:rsidRPr="006E37D4">
        <w:rPr>
          <w:color w:val="FF0000"/>
          <w:lang w:val="en-GB"/>
        </w:rPr>
        <w:t xml:space="preserve"> </w:t>
      </w:r>
      <w:r w:rsidRPr="006E37D4">
        <w:rPr>
          <w:color w:val="000000" w:themeColor="text1"/>
          <w:lang w:val="en-GB"/>
        </w:rPr>
        <w:t>EIS</w:t>
      </w:r>
      <w:r w:rsidR="007E18C5" w:rsidRPr="006E37D4">
        <w:rPr>
          <w:color w:val="000000" w:themeColor="text1"/>
          <w:lang w:val="en-GB"/>
        </w:rPr>
        <w:t>s</w:t>
      </w:r>
      <w:r w:rsidRPr="006E37D4">
        <w:rPr>
          <w:color w:val="000000" w:themeColor="text1"/>
          <w:lang w:val="en-GB"/>
        </w:rPr>
        <w:t xml:space="preserve"> typically focus on data not usually collected through building automation systems (BAS) providing graphical and analytical capabilities </w:t>
      </w:r>
      <w:r w:rsidRPr="006E37D4">
        <w:rPr>
          <w:color w:val="000000" w:themeColor="text1"/>
          <w:lang w:val="en-GB"/>
        </w:rPr>
        <w:fldChar w:fldCharType="begin" w:fldLock="1"/>
      </w:r>
      <w:r w:rsidR="00120F4D" w:rsidRPr="006E37D4">
        <w:rPr>
          <w:color w:val="000000" w:themeColor="text1"/>
          <w:lang w:val="en-GB"/>
        </w:rPr>
        <w:instrText>ADDIN CSL_CITATION {"citationItems":[{"id":"ITEM-1","itemData":{"DOI":"10.1007/s12053-016-9428-9","ISBN":"1205301694289","ISSN":"15706478","abstract":"Building energy information systems (EIS) are a powerful customer-facing monitoring and analytical technology that can enable up to 20 % site energy savings for buildings. Few technologies are as heavily marketed, but in spite of their potential, EIS remain an underadopted emerging technology. One reason is the lack of information on purchase costs and associated energy savings. While insightful, the growing body of individual case studies has not provided industry the information needed to establish the business case for investment. Vastly different energy and economic metrics prevent generalizable conclusions. This paper addresses three common questions concerning EIS use: what are the costs, what have users saved, and which best practices drive deeper savings? We present a large-scale assessment of the value proposition for EIS use based on data from over two-dozen organizations. Participants achieved year-over-year median site and portfolio savings of 17 and 8 %, respectively; they reported that this performance would not have been possible without the EIS. The median 5-year cost of EIS software ownership (up-front and ongoing costs) was calculated to be $1800 per monitoring point (kilowatt meter points were most common), with a median portfolio-wide implementation size of approximately 200 points. In this paper, we present an analysis of the relationship between key implementation factors and achieved energy reductions. Extent of efficiency projects, building energy performance prior to EIS installation, depth of metering, and duration of EIS were strongly correlated with greater savings. We also identify the best practices use of EIS associated with greater energy savings.","author":[{"dropping-particle":"","family":"Granderson","given":"Jessica","non-dropping-particle":"","parse-names":false,"suffix":""},{"dropping-particle":"","family":"Lin","given":"Guanjing","non-dropping-particle":"","parse-names":false,"suffix":""}],"container-title":"Energy Efficiency","id":"ITEM-1","issue":"6","issued":{"date-parts":[["2016"]]},"page":"1369-1384","publisher":"Energy Efficiency","title":"Building energy information systems: synthesis of costs, savings, and best-practice uses","type":"article-journal","volume":"9"},"uris":["http://www.mendeley.com/documents/?uuid=7baf6211-e87c-448b-9805-f23cc5f971c7"]}],"mendeley":{"formattedCitation":"[6]","plainTextFormattedCitation":"[6]","previouslyFormattedCitation":"[6]"},"properties":{"noteIndex":0},"schema":"https://github.com/citation-style-language/schema/raw/master/csl-citation.json"}</w:instrText>
      </w:r>
      <w:r w:rsidRPr="006E37D4">
        <w:rPr>
          <w:color w:val="000000" w:themeColor="text1"/>
          <w:lang w:val="en-GB"/>
        </w:rPr>
        <w:fldChar w:fldCharType="separate"/>
      </w:r>
      <w:r w:rsidR="0072047B" w:rsidRPr="006E37D4">
        <w:rPr>
          <w:noProof/>
          <w:color w:val="000000" w:themeColor="text1"/>
          <w:lang w:val="en-GB"/>
        </w:rPr>
        <w:t>[6]</w:t>
      </w:r>
      <w:r w:rsidRPr="006E37D4">
        <w:rPr>
          <w:color w:val="000000" w:themeColor="text1"/>
          <w:lang w:val="en-GB"/>
        </w:rPr>
        <w:fldChar w:fldCharType="end"/>
      </w:r>
      <w:r w:rsidRPr="006E37D4">
        <w:rPr>
          <w:color w:val="000000" w:themeColor="text1"/>
          <w:lang w:val="en-GB"/>
        </w:rPr>
        <w:t xml:space="preserve">. </w:t>
      </w:r>
      <w:r w:rsidR="007E18C5" w:rsidRPr="006E37D4">
        <w:rPr>
          <w:color w:val="000000" w:themeColor="text1"/>
          <w:lang w:val="en-GB"/>
        </w:rPr>
        <w:t>They enable</w:t>
      </w:r>
      <w:r w:rsidRPr="006E37D4">
        <w:rPr>
          <w:color w:val="000000" w:themeColor="text1"/>
          <w:lang w:val="en-GB"/>
        </w:rPr>
        <w:t xml:space="preserve"> predictive energy modelling analysis such as </w:t>
      </w:r>
      <w:r w:rsidRPr="006E37D4">
        <w:rPr>
          <w:color w:val="000000" w:themeColor="text1"/>
          <w:lang w:val="en-GB"/>
        </w:rPr>
        <w:lastRenderedPageBreak/>
        <w:t xml:space="preserve">energy consumption forecasting, anomaly detection and diagnosis, advanced energy benchmarking, load profiling, and schedule optimization of building energy systems </w:t>
      </w:r>
      <w:r w:rsidRPr="006E37D4">
        <w:rPr>
          <w:color w:val="000000" w:themeColor="text1"/>
          <w:lang w:val="en-GB"/>
        </w:rPr>
        <w:fldChar w:fldCharType="begin" w:fldLock="1"/>
      </w:r>
      <w:r w:rsidR="00120F4D" w:rsidRPr="006E37D4">
        <w:rPr>
          <w:color w:val="000000" w:themeColor="text1"/>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7]","plainTextFormattedCitation":"[7]","previouslyFormattedCitation":"[7]"},"properties":{"noteIndex":0},"schema":"https://github.com/citation-style-language/schema/raw/master/csl-citation.json"}</w:instrText>
      </w:r>
      <w:r w:rsidRPr="006E37D4">
        <w:rPr>
          <w:color w:val="000000" w:themeColor="text1"/>
          <w:lang w:val="en-GB"/>
        </w:rPr>
        <w:fldChar w:fldCharType="separate"/>
      </w:r>
      <w:r w:rsidR="0072047B" w:rsidRPr="006E37D4">
        <w:rPr>
          <w:noProof/>
          <w:color w:val="000000" w:themeColor="text1"/>
          <w:lang w:val="en-GB"/>
        </w:rPr>
        <w:t>[7]</w:t>
      </w:r>
      <w:r w:rsidRPr="006E37D4">
        <w:rPr>
          <w:color w:val="000000" w:themeColor="text1"/>
          <w:lang w:val="en-GB"/>
        </w:rPr>
        <w:fldChar w:fldCharType="end"/>
      </w:r>
      <w:r w:rsidRPr="006E37D4">
        <w:rPr>
          <w:color w:val="000000" w:themeColor="text1"/>
          <w:lang w:val="en-GB"/>
        </w:rPr>
        <w:t>.</w:t>
      </w:r>
    </w:p>
    <w:p w14:paraId="27984BA6" w14:textId="38551B3F" w:rsidR="004E4F55" w:rsidRPr="006E37D4" w:rsidRDefault="004E4F55" w:rsidP="00A77350">
      <w:pPr>
        <w:pStyle w:val="Els-body-text-large"/>
        <w:rPr>
          <w:color w:val="FF0000"/>
          <w:lang w:val="en-GB"/>
        </w:rPr>
      </w:pPr>
      <w:r w:rsidRPr="006E37D4">
        <w:rPr>
          <w:rFonts w:ascii="Calibri" w:hAnsi="Calibri" w:cs="Calibri"/>
          <w:color w:val="000000" w:themeColor="text1"/>
          <w:lang w:val="en-GB"/>
        </w:rPr>
        <w:t>﻿</w:t>
      </w:r>
      <w:r w:rsidRPr="006E37D4">
        <w:rPr>
          <w:color w:val="000000" w:themeColor="text1"/>
          <w:lang w:val="en-GB"/>
        </w:rPr>
        <w:t xml:space="preserve">Among these, </w:t>
      </w:r>
      <w:r w:rsidR="002C162E" w:rsidRPr="006E37D4">
        <w:rPr>
          <w:color w:val="000000" w:themeColor="text1"/>
          <w:lang w:val="en-GB"/>
        </w:rPr>
        <w:t xml:space="preserve">anomaly detection and diagnosis (ADD) </w:t>
      </w:r>
      <w:r w:rsidR="00747D3A" w:rsidRPr="006E37D4">
        <w:rPr>
          <w:color w:val="000000" w:themeColor="text1"/>
          <w:lang w:val="en-GB"/>
        </w:rPr>
        <w:t xml:space="preserve">as a tool for </w:t>
      </w:r>
      <w:r w:rsidRPr="006E37D4">
        <w:rPr>
          <w:color w:val="000000" w:themeColor="text1"/>
          <w:lang w:val="en-GB"/>
        </w:rPr>
        <w:t xml:space="preserve">immediate and automatic recognition of abnormal and non-optimal performance of energy systems is essential to provide quantification of energy waste and prioritize corrective intervention. </w:t>
      </w:r>
      <w:r w:rsidR="00747D3A" w:rsidRPr="006E37D4">
        <w:rPr>
          <w:color w:val="000000" w:themeColor="text1"/>
          <w:lang w:val="en-GB"/>
        </w:rPr>
        <w:t>While fault detection and diagnosis (FDD)</w:t>
      </w:r>
      <w:r w:rsidR="00C14214" w:rsidRPr="006E37D4">
        <w:rPr>
          <w:color w:val="000000" w:themeColor="text1"/>
          <w:lang w:val="en-GB"/>
        </w:rPr>
        <w:t xml:space="preserve"> tools analyse s</w:t>
      </w:r>
      <w:r w:rsidR="00747D3A" w:rsidRPr="006E37D4">
        <w:rPr>
          <w:color w:val="000000" w:themeColor="text1"/>
          <w:lang w:val="en-GB"/>
        </w:rPr>
        <w:t>ystem/component-level data to detect faults and anomalies</w:t>
      </w:r>
      <w:r w:rsidR="002C162E" w:rsidRPr="006E37D4">
        <w:rPr>
          <w:color w:val="000000" w:themeColor="text1"/>
          <w:lang w:val="en-GB"/>
        </w:rPr>
        <w:t>,</w:t>
      </w:r>
      <w:r w:rsidR="00C14214" w:rsidRPr="006E37D4">
        <w:rPr>
          <w:color w:val="000000" w:themeColor="text1"/>
          <w:lang w:val="en-GB"/>
        </w:rPr>
        <w:t xml:space="preserve"> </w:t>
      </w:r>
      <w:r w:rsidR="00747D3A" w:rsidRPr="006E37D4">
        <w:rPr>
          <w:color w:val="000000" w:themeColor="text1"/>
          <w:lang w:val="en-GB"/>
        </w:rPr>
        <w:t xml:space="preserve">ADD </w:t>
      </w:r>
      <w:r w:rsidR="00C14214" w:rsidRPr="006E37D4">
        <w:rPr>
          <w:color w:val="000000" w:themeColor="text1"/>
          <w:lang w:val="en-GB"/>
        </w:rPr>
        <w:t xml:space="preserve">tools rely on aggregated </w:t>
      </w:r>
      <w:commentRangeStart w:id="1"/>
      <w:r w:rsidR="00C14214" w:rsidRPr="006E37D4">
        <w:rPr>
          <w:color w:val="000000" w:themeColor="text1"/>
          <w:lang w:val="en-GB"/>
        </w:rPr>
        <w:t xml:space="preserve">meter-level </w:t>
      </w:r>
      <w:commentRangeEnd w:id="1"/>
      <w:r w:rsidR="00823434" w:rsidRPr="006E37D4">
        <w:rPr>
          <w:rStyle w:val="Rimandocommento"/>
          <w:lang w:val="en-GB"/>
        </w:rPr>
        <w:commentReference w:id="1"/>
      </w:r>
      <w:r w:rsidR="00C14214" w:rsidRPr="006E37D4">
        <w:rPr>
          <w:color w:val="000000" w:themeColor="text1"/>
          <w:lang w:val="en-GB"/>
        </w:rPr>
        <w:t xml:space="preserve">data to </w:t>
      </w:r>
      <w:r w:rsidR="00747D3A" w:rsidRPr="006E37D4">
        <w:rPr>
          <w:color w:val="000000" w:themeColor="text1"/>
          <w:lang w:val="en-GB"/>
        </w:rPr>
        <w:t>automatically detect anomalous energy trends at whole-building scale</w:t>
      </w:r>
      <w:r w:rsidR="00C14214" w:rsidRPr="006E37D4">
        <w:rPr>
          <w:color w:val="000000" w:themeColor="text1"/>
          <w:lang w:val="en-GB"/>
        </w:rPr>
        <w:t>.</w:t>
      </w:r>
      <w:r w:rsidR="00B97D10" w:rsidRPr="006E37D4">
        <w:rPr>
          <w:color w:val="FF0000"/>
          <w:lang w:val="en-GB"/>
        </w:rPr>
        <w:t xml:space="preserve"> </w:t>
      </w:r>
      <w:r w:rsidR="00A77350" w:rsidRPr="006E37D4">
        <w:rPr>
          <w:color w:val="000000" w:themeColor="text1"/>
          <w:lang w:val="en-GB"/>
        </w:rPr>
        <w:t xml:space="preserve">Although performing a meter-level analysis poses several challenges regarding the complex interaction between buildings, occupants, and energy systems, it is of considerable value in real world case studies where the number of </w:t>
      </w:r>
      <w:r w:rsidR="002C162E" w:rsidRPr="006E37D4">
        <w:rPr>
          <w:color w:val="000000" w:themeColor="text1"/>
          <w:lang w:val="en-GB"/>
        </w:rPr>
        <w:t xml:space="preserve">measured </w:t>
      </w:r>
      <w:r w:rsidR="00A77350" w:rsidRPr="006E37D4">
        <w:rPr>
          <w:color w:val="000000" w:themeColor="text1"/>
          <w:lang w:val="en-GB"/>
        </w:rPr>
        <w:t>variables is not so high. In this context, t</w:t>
      </w:r>
      <w:r w:rsidR="00B97D10" w:rsidRPr="006E37D4">
        <w:rPr>
          <w:color w:val="000000" w:themeColor="text1"/>
          <w:lang w:val="en-GB"/>
        </w:rPr>
        <w:t>he main objectives for an ADD process are: (</w:t>
      </w:r>
      <w:proofErr w:type="spellStart"/>
      <w:r w:rsidR="00B97D10" w:rsidRPr="006E37D4">
        <w:rPr>
          <w:color w:val="000000" w:themeColor="text1"/>
          <w:lang w:val="en-GB"/>
        </w:rPr>
        <w:t>i</w:t>
      </w:r>
      <w:proofErr w:type="spellEnd"/>
      <w:r w:rsidR="00B97D10" w:rsidRPr="006E37D4">
        <w:rPr>
          <w:color w:val="000000" w:themeColor="text1"/>
          <w:lang w:val="en-GB"/>
        </w:rPr>
        <w:t>) the recognition</w:t>
      </w:r>
      <w:r w:rsidR="00A77350" w:rsidRPr="006E37D4">
        <w:rPr>
          <w:color w:val="000000" w:themeColor="text1"/>
          <w:lang w:val="en-GB"/>
        </w:rPr>
        <w:t xml:space="preserve"> of typical patterns</w:t>
      </w:r>
      <w:r w:rsidR="00B97D10" w:rsidRPr="006E37D4">
        <w:rPr>
          <w:color w:val="000000" w:themeColor="text1"/>
          <w:lang w:val="en-GB"/>
        </w:rPr>
        <w:t xml:space="preserve"> in the whole-building energy consumption time series (ii) detection of anomalous load patterns and (iii) diagnosis of the detected anomalies performing an inference on the main sub-loads.</w:t>
      </w:r>
    </w:p>
    <w:p w14:paraId="68DF5881" w14:textId="00FDB725" w:rsidR="00C408CE" w:rsidRPr="0014773D" w:rsidRDefault="002C162E" w:rsidP="00C408CE">
      <w:pPr>
        <w:pStyle w:val="Els-body-text-large"/>
        <w:rPr>
          <w:color w:val="000000" w:themeColor="text1"/>
          <w:lang w:val="en-GB"/>
        </w:rPr>
      </w:pPr>
      <w:r w:rsidRPr="006E37D4">
        <w:rPr>
          <w:color w:val="FF0000"/>
          <w:lang w:val="en-GB"/>
        </w:rPr>
        <w:t xml:space="preserve">According to these objectives, this paper conceptualizes and develops an EIS tool able to perform meter-level ADD </w:t>
      </w:r>
      <w:r w:rsidR="006D0425" w:rsidRPr="006E37D4">
        <w:rPr>
          <w:color w:val="FF0000"/>
          <w:lang w:val="en-GB"/>
        </w:rPr>
        <w:t>on buildings electrical load</w:t>
      </w:r>
      <w:r w:rsidRPr="006E37D4">
        <w:rPr>
          <w:color w:val="FF0000"/>
          <w:lang w:val="en-GB"/>
        </w:rPr>
        <w:t>.</w:t>
      </w:r>
      <w:r w:rsidR="00D06F1A" w:rsidRPr="006E37D4">
        <w:rPr>
          <w:color w:val="FF0000"/>
          <w:lang w:val="en-GB"/>
        </w:rPr>
        <w:t xml:space="preserve"> The proposed framework</w:t>
      </w:r>
      <w:r w:rsidR="006D0425" w:rsidRPr="006E37D4">
        <w:rPr>
          <w:color w:val="FF0000"/>
          <w:lang w:val="en-GB"/>
        </w:rPr>
        <w:t xml:space="preserve"> exploits Matrix Profile algorithm to perform </w:t>
      </w:r>
      <w:r w:rsidR="0014773D">
        <w:rPr>
          <w:color w:val="FF0000"/>
          <w:lang w:val="en-GB"/>
        </w:rPr>
        <w:t xml:space="preserve">both </w:t>
      </w:r>
      <w:r w:rsidR="006D0425" w:rsidRPr="006E37D4">
        <w:rPr>
          <w:color w:val="FF0000"/>
          <w:lang w:val="en-GB"/>
        </w:rPr>
        <w:t>the automatic detection of energy anomalies at the whole-building level and their diagnosis at the sub-load level, revealing which sub-load/sub-loads are responsible for the anomalies detected.</w:t>
      </w:r>
      <w:r w:rsidR="00C408CE" w:rsidRPr="006E37D4">
        <w:rPr>
          <w:color w:val="FF0000"/>
          <w:lang w:val="en-GB"/>
        </w:rPr>
        <w:t xml:space="preserve"> </w:t>
      </w:r>
      <w:r w:rsidR="00C408CE" w:rsidRPr="0014773D">
        <w:rPr>
          <w:color w:val="000000" w:themeColor="text1"/>
          <w:lang w:val="en-GB"/>
        </w:rPr>
        <w:t>According to this objective the following paragraphs discuss</w:t>
      </w:r>
      <w:r w:rsidR="0014773D" w:rsidRPr="0014773D">
        <w:rPr>
          <w:color w:val="000000" w:themeColor="text1"/>
          <w:lang w:val="en-GB"/>
        </w:rPr>
        <w:t xml:space="preserve"> at first the related works on ADD in energy field with a particular focus on </w:t>
      </w:r>
      <w:r w:rsidR="00C408CE" w:rsidRPr="0014773D">
        <w:rPr>
          <w:color w:val="000000" w:themeColor="text1"/>
          <w:lang w:val="en-GB"/>
        </w:rPr>
        <w:t>the capabilities of Matrix Profile algorithm as a</w:t>
      </w:r>
      <w:r w:rsidR="0014773D" w:rsidRPr="0014773D">
        <w:rPr>
          <w:color w:val="000000" w:themeColor="text1"/>
          <w:lang w:val="en-GB"/>
        </w:rPr>
        <w:t xml:space="preserve"> detection method. Then the</w:t>
      </w:r>
      <w:r w:rsidR="00C408CE" w:rsidRPr="0014773D">
        <w:rPr>
          <w:color w:val="000000" w:themeColor="text1"/>
          <w:lang w:val="en-GB"/>
        </w:rPr>
        <w:t xml:space="preserve"> main contribution of the paper in overcoming issues related to its application in the </w:t>
      </w:r>
      <w:proofErr w:type="gramStart"/>
      <w:r w:rsidR="00C408CE" w:rsidRPr="0014773D">
        <w:rPr>
          <w:color w:val="000000" w:themeColor="text1"/>
          <w:lang w:val="en-GB"/>
        </w:rPr>
        <w:t>buildings</w:t>
      </w:r>
      <w:proofErr w:type="gramEnd"/>
      <w:r w:rsidR="00C408CE" w:rsidRPr="0014773D">
        <w:rPr>
          <w:color w:val="000000" w:themeColor="text1"/>
          <w:lang w:val="en-GB"/>
        </w:rPr>
        <w:t xml:space="preserve"> energy field</w:t>
      </w:r>
      <w:r w:rsidR="0014773D" w:rsidRPr="0014773D">
        <w:rPr>
          <w:color w:val="000000" w:themeColor="text1"/>
          <w:lang w:val="en-GB"/>
        </w:rPr>
        <w:t xml:space="preserve"> will be discussed</w:t>
      </w:r>
      <w:r w:rsidR="00C408CE" w:rsidRPr="0014773D">
        <w:rPr>
          <w:color w:val="000000" w:themeColor="text1"/>
          <w:lang w:val="en-GB"/>
        </w:rPr>
        <w:t>.</w:t>
      </w:r>
    </w:p>
    <w:p w14:paraId="3151FC30" w14:textId="314A8F98" w:rsidR="009F5140" w:rsidRPr="006E37D4" w:rsidRDefault="0066703F" w:rsidP="00FF7CE4">
      <w:pPr>
        <w:pStyle w:val="Els-2ndorder-head"/>
        <w:rPr>
          <w:lang w:val="en-GB"/>
        </w:rPr>
      </w:pPr>
      <w:commentRangeStart w:id="2"/>
      <w:r w:rsidRPr="006E37D4">
        <w:rPr>
          <w:lang w:val="en-GB"/>
        </w:rPr>
        <w:t>Anomaly detection</w:t>
      </w:r>
      <w:r w:rsidR="009D2EE4" w:rsidRPr="006E37D4">
        <w:rPr>
          <w:lang w:val="en-GB"/>
        </w:rPr>
        <w:t xml:space="preserve"> and diagnosis in buildings</w:t>
      </w:r>
      <w:r w:rsidRPr="006E37D4">
        <w:rPr>
          <w:lang w:val="en-GB"/>
        </w:rPr>
        <w:t>: related work</w:t>
      </w:r>
      <w:commentRangeEnd w:id="2"/>
      <w:r w:rsidR="00CC5706" w:rsidRPr="006E37D4">
        <w:rPr>
          <w:rStyle w:val="Rimandocommento"/>
          <w:i w:val="0"/>
          <w:lang w:val="en-GB"/>
        </w:rPr>
        <w:commentReference w:id="2"/>
      </w:r>
    </w:p>
    <w:p w14:paraId="7EF56496" w14:textId="05B93424" w:rsidR="00B46F6B" w:rsidRPr="006E37D4" w:rsidRDefault="00823434" w:rsidP="00B46F6B">
      <w:pPr>
        <w:pStyle w:val="Els-body-text-large"/>
        <w:rPr>
          <w:lang w:val="en-GB"/>
        </w:rPr>
      </w:pPr>
      <w:r w:rsidRPr="006E37D4">
        <w:rPr>
          <w:lang w:val="en-GB"/>
        </w:rPr>
        <w:t>A</w:t>
      </w:r>
      <w:r w:rsidR="00B17BA2" w:rsidRPr="006E37D4">
        <w:rPr>
          <w:lang w:val="en-GB"/>
        </w:rPr>
        <w:t xml:space="preserve">n anomaly is a region of data with significantly different behaviour from other data and that do not conform to expected values </w:t>
      </w:r>
      <w:r w:rsidR="00B17BA2" w:rsidRPr="006E37D4">
        <w:rPr>
          <w:lang w:val="en-GB"/>
        </w:rPr>
        <w:fldChar w:fldCharType="begin" w:fldLock="1"/>
      </w:r>
      <w:r w:rsidR="00120F4D" w:rsidRPr="006E37D4">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8]","plainTextFormattedCitation":"[8]","previouslyFormattedCitation":"[8]"},"properties":{"noteIndex":0},"schema":"https://github.com/citation-style-language/schema/raw/master/csl-citation.json"}</w:instrText>
      </w:r>
      <w:r w:rsidR="00B17BA2" w:rsidRPr="006E37D4">
        <w:rPr>
          <w:lang w:val="en-GB"/>
        </w:rPr>
        <w:fldChar w:fldCharType="separate"/>
      </w:r>
      <w:r w:rsidR="0072047B" w:rsidRPr="006E37D4">
        <w:rPr>
          <w:noProof/>
          <w:lang w:val="en-GB"/>
        </w:rPr>
        <w:t>[8]</w:t>
      </w:r>
      <w:r w:rsidR="00B17BA2" w:rsidRPr="006E37D4">
        <w:rPr>
          <w:lang w:val="en-GB"/>
        </w:rPr>
        <w:fldChar w:fldCharType="end"/>
      </w:r>
      <w:r w:rsidR="00B17BA2" w:rsidRPr="006E37D4">
        <w:rPr>
          <w:lang w:val="en-GB"/>
        </w:rPr>
        <w:t>. It can be referred as discord, outlier, deviation or exception</w:t>
      </w:r>
      <w:r w:rsidR="001B210D" w:rsidRPr="006E37D4">
        <w:rPr>
          <w:lang w:val="en-GB"/>
        </w:rPr>
        <w:t xml:space="preserve"> </w:t>
      </w:r>
      <w:r w:rsidR="00B17BA2" w:rsidRPr="006E37D4">
        <w:rPr>
          <w:lang w:val="en-GB"/>
        </w:rPr>
        <w:t xml:space="preserve">and its definition is significantly different depending on the field of application and the analysis performed. </w:t>
      </w:r>
      <w:r w:rsidR="00F8020D" w:rsidRPr="006E37D4">
        <w:rPr>
          <w:lang w:val="en-GB"/>
        </w:rPr>
        <w:t xml:space="preserve">In the energy and buildings field, the definition of anomaly is very domain-specific and may include abnormal behaviour of occupants, faulty operations of appliances, incorrect management of energy systems, abnormal sub-load consumption and technical and non-technical energy losses </w:t>
      </w:r>
      <w:r w:rsidR="00F8020D" w:rsidRPr="006E37D4">
        <w:rPr>
          <w:lang w:val="en-GB"/>
        </w:rPr>
        <w:fldChar w:fldCharType="begin" w:fldLock="1"/>
      </w:r>
      <w:r w:rsidR="00F8020D" w:rsidRPr="006E37D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F8020D" w:rsidRPr="006E37D4">
        <w:rPr>
          <w:lang w:val="en-GB"/>
        </w:rPr>
        <w:fldChar w:fldCharType="separate"/>
      </w:r>
      <w:r w:rsidR="00F8020D" w:rsidRPr="006E37D4">
        <w:rPr>
          <w:noProof/>
          <w:lang w:val="en-GB"/>
        </w:rPr>
        <w:t>[9]</w:t>
      </w:r>
      <w:r w:rsidR="00F8020D" w:rsidRPr="006E37D4">
        <w:rPr>
          <w:lang w:val="en-GB"/>
        </w:rPr>
        <w:fldChar w:fldCharType="end"/>
      </w:r>
      <w:r w:rsidR="00F8020D" w:rsidRPr="006E37D4">
        <w:rPr>
          <w:lang w:val="en-GB"/>
        </w:rPr>
        <w:t xml:space="preserve">. </w:t>
      </w:r>
    </w:p>
    <w:p w14:paraId="16D4FCFD" w14:textId="68FFF0EE" w:rsidR="00735CB1" w:rsidRPr="006E37D4" w:rsidRDefault="00B46F6B" w:rsidP="0058277B">
      <w:pPr>
        <w:pStyle w:val="Els-body-text-large"/>
        <w:rPr>
          <w:lang w:val="en-GB"/>
        </w:rPr>
      </w:pPr>
      <w:r w:rsidRPr="006E37D4">
        <w:rPr>
          <w:lang w:val="en-GB"/>
        </w:rPr>
        <w:t>T</w:t>
      </w:r>
      <w:commentRangeStart w:id="3"/>
      <w:r w:rsidRPr="006E37D4">
        <w:rPr>
          <w:lang w:val="en-GB"/>
        </w:rPr>
        <w:t>he</w:t>
      </w:r>
      <w:commentRangeEnd w:id="3"/>
      <w:r w:rsidR="00823434" w:rsidRPr="006E37D4">
        <w:rPr>
          <w:rStyle w:val="Rimandocommento"/>
          <w:lang w:val="en-GB"/>
        </w:rPr>
        <w:commentReference w:id="3"/>
      </w:r>
      <w:r w:rsidRPr="006E37D4">
        <w:rPr>
          <w:lang w:val="en-GB"/>
        </w:rPr>
        <w:t xml:space="preserve"> very nature of buildings timeseries data requires to carefully address the definition of anomalies, which can be classified as </w:t>
      </w:r>
      <w:r w:rsidR="00823434" w:rsidRPr="006E37D4">
        <w:rPr>
          <w:lang w:val="en-GB"/>
        </w:rPr>
        <w:t>point</w:t>
      </w:r>
      <w:r w:rsidRPr="006E37D4">
        <w:rPr>
          <w:lang w:val="en-GB"/>
        </w:rPr>
        <w:t xml:space="preserve">, </w:t>
      </w:r>
      <w:r w:rsidR="00735CB1" w:rsidRPr="006E37D4">
        <w:rPr>
          <w:lang w:val="en-GB"/>
        </w:rPr>
        <w:t>collective,</w:t>
      </w:r>
      <w:r w:rsidRPr="006E37D4">
        <w:rPr>
          <w:lang w:val="en-GB"/>
        </w:rPr>
        <w:t xml:space="preserve"> or contextual</w:t>
      </w:r>
      <w:r w:rsidR="00823434" w:rsidRPr="006E37D4">
        <w:rPr>
          <w:lang w:val="en-GB"/>
        </w:rPr>
        <w:t xml:space="preserve"> anomalies</w:t>
      </w:r>
      <w:r w:rsidRPr="006E37D4">
        <w:rPr>
          <w:lang w:val="en-GB"/>
        </w:rPr>
        <w:t>.</w:t>
      </w:r>
      <w:r w:rsidR="00735CB1" w:rsidRPr="006E37D4">
        <w:rPr>
          <w:lang w:val="en-GB"/>
        </w:rPr>
        <w:t xml:space="preserve"> </w:t>
      </w:r>
      <w:r w:rsidRPr="006E37D4">
        <w:rPr>
          <w:lang w:val="en-GB"/>
        </w:rPr>
        <w:t xml:space="preserve">This classification implies a comparison between the observation and the rest of the data. A </w:t>
      </w:r>
      <w:r w:rsidRPr="006E37D4">
        <w:rPr>
          <w:i/>
          <w:iCs/>
          <w:lang w:val="en-GB"/>
        </w:rPr>
        <w:t>point anomaly</w:t>
      </w:r>
      <w:r w:rsidRPr="006E37D4">
        <w:rPr>
          <w:lang w:val="en-GB"/>
        </w:rPr>
        <w:t xml:space="preserve"> is one individual instance or observation that can be considered anomalous when compared to the remaining data. On the other hand, a </w:t>
      </w:r>
      <w:r w:rsidRPr="006E37D4">
        <w:rPr>
          <w:i/>
          <w:iCs/>
          <w:lang w:val="en-GB"/>
        </w:rPr>
        <w:t>collective anomaly</w:t>
      </w:r>
      <w:r w:rsidRPr="006E37D4">
        <w:rPr>
          <w:lang w:val="en-GB"/>
        </w:rPr>
        <w:t xml:space="preserve"> is a collection of instances anomalous with respect to the entire dataset. Finally, </w:t>
      </w:r>
      <w:r w:rsidRPr="006E37D4">
        <w:rPr>
          <w:i/>
          <w:iCs/>
          <w:lang w:val="en-GB"/>
        </w:rPr>
        <w:t>context anomalies</w:t>
      </w:r>
      <w:r w:rsidRPr="006E37D4">
        <w:rPr>
          <w:lang w:val="en-GB"/>
        </w:rPr>
        <w:t xml:space="preserve"> are anomalies only if considered in a certain context (i.e., boundary conditions) and may not be considered an anomaly if it happens in a different context. </w:t>
      </w:r>
    </w:p>
    <w:p w14:paraId="2FFB0281" w14:textId="31BB9D47" w:rsidR="000918A2" w:rsidRPr="006E37D4" w:rsidRDefault="000918A2" w:rsidP="00F8020D">
      <w:pPr>
        <w:pStyle w:val="Els-body-text-large"/>
        <w:rPr>
          <w:lang w:val="en-GB"/>
        </w:rPr>
      </w:pPr>
      <w:r w:rsidRPr="006E37D4">
        <w:rPr>
          <w:lang w:val="en-GB"/>
        </w:rPr>
        <w:t xml:space="preserve">Traditionally, ADD has been tackled under statistical point of view, however the gradual introduction of advanced machine learning and data analytics techniques coupled with the large volume of available data opened new possibility to develop more sophisticated </w:t>
      </w:r>
      <w:r w:rsidR="0072047B" w:rsidRPr="006E37D4">
        <w:rPr>
          <w:lang w:val="en-GB"/>
        </w:rPr>
        <w:t xml:space="preserve">data-driven </w:t>
      </w:r>
      <w:r w:rsidRPr="006E37D4">
        <w:rPr>
          <w:lang w:val="en-GB"/>
        </w:rPr>
        <w:t>anomaly detection</w:t>
      </w:r>
      <w:r w:rsidR="0072047B" w:rsidRPr="006E37D4">
        <w:rPr>
          <w:lang w:val="en-GB"/>
        </w:rPr>
        <w:t xml:space="preserve"> and diagnosis</w:t>
      </w:r>
      <w:r w:rsidRPr="006E37D4">
        <w:rPr>
          <w:lang w:val="en-GB"/>
        </w:rPr>
        <w:t xml:space="preserve"> models</w:t>
      </w:r>
      <w:r w:rsidR="0072047B" w:rsidRPr="006E37D4">
        <w:rPr>
          <w:lang w:val="en-GB"/>
        </w:rPr>
        <w:t xml:space="preserve"> </w:t>
      </w:r>
      <w:r w:rsidR="0072047B" w:rsidRPr="006E37D4">
        <w:rPr>
          <w:lang w:val="en-GB"/>
        </w:rPr>
        <w:fldChar w:fldCharType="begin" w:fldLock="1"/>
      </w:r>
      <w:r w:rsidR="00120F4D" w:rsidRPr="006E37D4">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2047B" w:rsidRPr="006E37D4">
        <w:rPr>
          <w:lang w:val="en-GB"/>
        </w:rPr>
        <w:fldChar w:fldCharType="separate"/>
      </w:r>
      <w:r w:rsidR="0072047B" w:rsidRPr="006E37D4">
        <w:rPr>
          <w:noProof/>
          <w:lang w:val="en-GB"/>
        </w:rPr>
        <w:t>[3]</w:t>
      </w:r>
      <w:r w:rsidR="0072047B" w:rsidRPr="006E37D4">
        <w:rPr>
          <w:lang w:val="en-GB"/>
        </w:rPr>
        <w:fldChar w:fldCharType="end"/>
      </w:r>
      <w:r w:rsidRPr="006E37D4">
        <w:rPr>
          <w:lang w:val="en-GB"/>
        </w:rPr>
        <w:t>.</w:t>
      </w:r>
    </w:p>
    <w:p w14:paraId="0FB9B753" w14:textId="6F569DB9" w:rsidR="005A67CC" w:rsidRPr="006E37D4" w:rsidRDefault="00823434" w:rsidP="00823434">
      <w:pPr>
        <w:pStyle w:val="Els-body-text-large"/>
        <w:rPr>
          <w:color w:val="FF0000"/>
          <w:lang w:val="en-GB"/>
        </w:rPr>
      </w:pPr>
      <w:r w:rsidRPr="006E37D4">
        <w:rPr>
          <w:lang w:val="en-GB"/>
        </w:rPr>
        <w:t>The d</w:t>
      </w:r>
      <w:r w:rsidR="0072047B" w:rsidRPr="006E37D4">
        <w:rPr>
          <w:lang w:val="en-GB"/>
        </w:rPr>
        <w:t>etection</w:t>
      </w:r>
      <w:r w:rsidRPr="006E37D4">
        <w:rPr>
          <w:lang w:val="en-GB"/>
        </w:rPr>
        <w:t xml:space="preserve"> phase</w:t>
      </w:r>
      <w:r w:rsidR="0072047B" w:rsidRPr="006E37D4">
        <w:rPr>
          <w:lang w:val="en-GB"/>
        </w:rPr>
        <w:t xml:space="preserve"> is usually </w:t>
      </w:r>
      <w:r w:rsidR="005A67CC" w:rsidRPr="006E37D4">
        <w:rPr>
          <w:lang w:val="en-GB"/>
        </w:rPr>
        <w:t>accomplished</w:t>
      </w:r>
      <w:r w:rsidR="00735CB1" w:rsidRPr="006E37D4">
        <w:rPr>
          <w:lang w:val="en-GB"/>
        </w:rPr>
        <w:t xml:space="preserve"> by estimating a reference baseline representing normal behaviour</w:t>
      </w:r>
      <w:r w:rsidR="005A67CC" w:rsidRPr="006E37D4">
        <w:rPr>
          <w:lang w:val="en-GB"/>
        </w:rPr>
        <w:t>,</w:t>
      </w:r>
      <w:r w:rsidR="00735CB1" w:rsidRPr="006E37D4">
        <w:rPr>
          <w:lang w:val="en-GB"/>
        </w:rPr>
        <w:t xml:space="preserve"> </w:t>
      </w:r>
      <w:r w:rsidR="005A67CC" w:rsidRPr="006E37D4">
        <w:rPr>
          <w:lang w:val="en-GB"/>
        </w:rPr>
        <w:t>according to specific boundary conditions, and label every observation that does not belong to this region as anomalous</w:t>
      </w:r>
      <w:r w:rsidR="00F5684F" w:rsidRPr="006E37D4">
        <w:rPr>
          <w:lang w:val="en-GB"/>
        </w:rPr>
        <w:t xml:space="preserve"> </w:t>
      </w:r>
      <w:r w:rsidR="00F5684F" w:rsidRPr="006E37D4">
        <w:rPr>
          <w:lang w:val="en-GB"/>
        </w:rPr>
        <w:fldChar w:fldCharType="begin" w:fldLock="1"/>
      </w:r>
      <w:r w:rsidRPr="006E37D4">
        <w:rPr>
          <w:lang w:val="en-GB"/>
        </w:rPr>
        <w:instrText>ADDIN CSL_CITATION {"citationItems":[{"id":"ITEM-1","itemData":{"DOI":"10.1145/1541880.1541882","ISSN":"15462218","abstract":"The paper presents a revolutionary framework for the modeling, detection, characterization, identification, and machine-learning of anomalous behavior in observed phenomena arising from a large class of unknown and uncertain dynamical systems. An evolved behavior would in general be very difficult to correct unless the specific anomalous event that caused such behavior can be detected early, and any consequence attributed to the specific anomaly following its detection. Substantial investigative time and effort is required to back-track the cause for abnormal behavior and to recreate the event sequence leading to such abnormal behavior. The need to automatically detect anomalous behavior is therefore critical using principles of state motion, and to do so with a human operator in the loop. Human-machine interaction results in a capability for machine self-learning and in producing a robust decision-support mechanism. This is the fundamental concept of intelligent control wherein machine-learning is enhanced by interaction with human operators. Copyright © 2009 Tech Science Press.","author":[{"dropping-particle":"","family":"Prasad","given":"Nadipuram R.","non-dropping-particle":"","parse-names":false,"suffix":""},{"dropping-particle":"","family":"Almanza-Garcia","given":"Salvador","non-dropping-particle":"","parse-names":false,"suffix":""},{"dropping-particle":"","family":"Lu","given":"Thomas T.","non-dropping-particle":"","parse-names":false,"suffix":""}],"container-title":"Computers, Materials and Continua","id":"ITEM-1","issue":"1","issued":{"date-parts":[["2009"]]},"page":"1-22","title":"Anomaly detection: A Survey","type":"article-journal","volume":"14"},"uris":["http://www.mendeley.com/documents/?uuid=6820b67c-5106-456d-9c13-117d23341e38"]}],"mendeley":{"formattedCitation":"[10]","plainTextFormattedCitation":"[10]","previouslyFormattedCitation":"[10]"},"properties":{"noteIndex":0},"schema":"https://github.com/citation-style-language/schema/raw/master/csl-citation.json"}</w:instrText>
      </w:r>
      <w:r w:rsidR="00F5684F" w:rsidRPr="006E37D4">
        <w:rPr>
          <w:lang w:val="en-GB"/>
        </w:rPr>
        <w:fldChar w:fldCharType="separate"/>
      </w:r>
      <w:r w:rsidR="00F5684F" w:rsidRPr="006E37D4">
        <w:rPr>
          <w:noProof/>
          <w:lang w:val="en-GB"/>
        </w:rPr>
        <w:t>[10]</w:t>
      </w:r>
      <w:r w:rsidR="00F5684F" w:rsidRPr="006E37D4">
        <w:rPr>
          <w:lang w:val="en-GB"/>
        </w:rPr>
        <w:fldChar w:fldCharType="end"/>
      </w:r>
      <w:r w:rsidR="005A67CC" w:rsidRPr="006E37D4">
        <w:rPr>
          <w:lang w:val="en-GB"/>
        </w:rPr>
        <w:t>.</w:t>
      </w:r>
      <w:r w:rsidR="007376AD" w:rsidRPr="006E37D4">
        <w:rPr>
          <w:lang w:val="en-GB"/>
        </w:rPr>
        <w:t xml:space="preserve"> </w:t>
      </w:r>
      <w:r w:rsidR="00FF468D" w:rsidRPr="006E37D4">
        <w:rPr>
          <w:lang w:val="en-GB"/>
        </w:rPr>
        <w:t>Supervised methods permit to train a machine learning algorithm using labelled dataset (i.e., ground truth) to classify anomalous consumption or not.</w:t>
      </w:r>
      <w:r w:rsidR="00F5684F" w:rsidRPr="006E37D4">
        <w:rPr>
          <w:lang w:val="en-GB"/>
        </w:rPr>
        <w:t xml:space="preserve"> </w:t>
      </w:r>
      <w:r w:rsidR="00B27E07" w:rsidRPr="006E37D4">
        <w:rPr>
          <w:lang w:val="en-GB"/>
        </w:rPr>
        <w:t>Su</w:t>
      </w:r>
      <w:r w:rsidR="00FF3955" w:rsidRPr="006E37D4">
        <w:rPr>
          <w:lang w:val="en-GB"/>
        </w:rPr>
        <w:t xml:space="preserve">pport vector machines and multi-layer perceptron are largely used to perform model based anomaly detection </w:t>
      </w:r>
      <w:r w:rsidR="002D2057" w:rsidRPr="006E37D4">
        <w:rPr>
          <w:lang w:val="en-GB"/>
        </w:rPr>
        <w:fldChar w:fldCharType="begin" w:fldLock="1"/>
      </w:r>
      <w:r w:rsidRPr="006E37D4">
        <w:rPr>
          <w:lang w:val="en-GB"/>
        </w:rPr>
        <w:instrText>ADDIN CSL_CITATION {"citationItems":[{"id":"ITEM-1","itemData":{"DOI":"10.1109/CBD.2014.24","ISBN":"9781479980857","abstract":"The ever increasing of product development and the scarcity of the energy resources that those manufacturing activities heavily rely on have made it of great significance the study on how to improve the energy efficiency in manufacturing environment. Energy consumption sensing and collection enables the development of effective solutions to higher energy efficiency. Further, it is found that the data on energy consumption of manufacturing machines also contains the information on the conditions of these machines. In this paper, methods of machine anomaly detection based on energy consumption information are developed and applied to cases on our Syil X4 computer numerical control (CNC) milling machine. Further, given massive amount of energy consumption data from large amount machining tasks, the proposed algorithms are being implemented on a Storm and Hadoop based framework aiming at online real-time machine anomaly detection.","author":[{"dropping-particle":"","family":"Chen","given":"Hui","non-dropping-particle":"","parse-names":false,"suffix":""},{"dropping-particle":"","family":"Fei","given":"Xiang","non-dropping-particle":"","parse-names":false,"suffix":""},{"dropping-particle":"","family":"Wang","given":"Sheng","non-dropping-particle":"","parse-names":false,"suffix":""},{"dropping-particle":"","family":"Lu","given":"Xin","non-dropping-particle":"","parse-names":false,"suffix":""},{"dropping-particle":"","family":"Jin","given":"Guoqin","non-dropping-particle":"","parse-names":false,"suffix":""},{"dropping-particle":"","family":"Li","given":"Weidong","non-dropping-particle":"","parse-names":false,"suffix":""},{"dropping-particle":"","family":"Wu","given":"Xuyang","non-dropping-particle":"","parse-names":false,"suffix":""}],"container-title":"Proceedings - 2014 2nd International Conference on Advanced Cloud and Big Data, CBD 2014","id":"ITEM-1","issue":"February","issued":{"date-parts":[["2015"]]},"page":"136-142","title":"Energy Consumption Data Based Machine Anomaly Detection","type":"article-journal"},"uris":["http://www.mendeley.com/documents/?uuid=42f3077f-74f3-4a27-9d3d-9a953d5559e6"]}],"mendeley":{"formattedCitation":"[11]","plainTextFormattedCitation":"[11]","previouslyFormattedCitation":"[11]"},"properties":{"noteIndex":0},"schema":"https://github.com/citation-style-language/schema/raw/master/csl-citation.json"}</w:instrText>
      </w:r>
      <w:r w:rsidR="002D2057" w:rsidRPr="006E37D4">
        <w:rPr>
          <w:lang w:val="en-GB"/>
        </w:rPr>
        <w:fldChar w:fldCharType="separate"/>
      </w:r>
      <w:r w:rsidR="00F5684F" w:rsidRPr="006E37D4">
        <w:rPr>
          <w:noProof/>
          <w:lang w:val="en-GB"/>
        </w:rPr>
        <w:t>[11]</w:t>
      </w:r>
      <w:r w:rsidR="002D2057" w:rsidRPr="006E37D4">
        <w:rPr>
          <w:lang w:val="en-GB"/>
        </w:rPr>
        <w:fldChar w:fldCharType="end"/>
      </w:r>
      <w:r w:rsidR="002D2057" w:rsidRPr="006E37D4">
        <w:rPr>
          <w:lang w:val="en-GB"/>
        </w:rPr>
        <w:t>.</w:t>
      </w:r>
      <w:r w:rsidR="00165638" w:rsidRPr="006E37D4">
        <w:rPr>
          <w:lang w:val="en-GB"/>
        </w:rPr>
        <w:t xml:space="preserve"> </w:t>
      </w:r>
      <w:r w:rsidR="006D6981" w:rsidRPr="006E37D4">
        <w:rPr>
          <w:lang w:val="en-GB"/>
        </w:rPr>
        <w:t xml:space="preserve">Zhao et al. </w:t>
      </w:r>
      <w:r w:rsidR="00F80ACA" w:rsidRPr="006E37D4">
        <w:rPr>
          <w:lang w:val="en-GB"/>
        </w:rPr>
        <w:fldChar w:fldCharType="begin" w:fldLock="1"/>
      </w:r>
      <w:r w:rsidRPr="006E37D4">
        <w:rPr>
          <w:lang w:val="en-GB"/>
        </w:rPr>
        <w:instrText>ADDIN CSL_CITATION {"citationItems":[{"id":"ITEM-1","itemData":{"DOI":"10.1016/j.apenergy.2012.12.043","ISSN":"03062619","abstract":"In building management systems, the fault-free data are usually available while the fault data are generally insufficient. The fault detection task can be considered as a typical one-class classification problem, which aims to differentiate the fault-free data class from all other possible fault data classes. In this study, a pattern recognition-based chiller fault detection method is proposed using a novel one-class classification algorithm, i.e. Support Vector Data Description (SVDD). Its basic idea is to find a minimum-volume hypersphere in a high dimensional feature space to enclose most of the fault-free data. When a fault occurs, the fault data will be outliers of the hypersphere. Compared with Principle Component Analysis (PCA), it has no Gaussian assumption and is effective for nonlinear process modeling. It can also compress process variables of wide-range operating conditions into a single model with higher fault detection accuracy. This method is validated using the experimental data from ASHRAE Research Project 1043 (RP-1043). Results show that the SVDD-based method has better chiller fault detection performance compared with PCA-based methods. © 2012 Elsevier Ltd.","author":[{"dropping-particle":"","family":"Zhao","given":"Yang","non-dropping-particle":"","parse-names":false,"suffix":""},{"dropping-particle":"","family":"Wang","given":"Shengwei","non-dropping-particle":"","parse-names":false,"suffix":""},{"dropping-particle":"","family":"Xiao","given":"Fu","non-dropping-particle":"","parse-names":false,"suffix":""}],"container-title":"Applied Energy","id":"ITEM-1","issued":{"date-parts":[["2013"]]},"page":"1041-1048","publisher":"Elsevier Ltd","title":"Pattern recognition-based chillers fault detection method using Support Vector Data Description (SVDD)","type":"article-journal","volume":"112"},"uris":["http://www.mendeley.com/documents/?uuid=2195e560-1388-4dd6-8c1a-b7fbe656b07e"]}],"mendeley":{"formattedCitation":"[12]","plainTextFormattedCitation":"[12]","previouslyFormattedCitation":"[12]"},"properties":{"noteIndex":0},"schema":"https://github.com/citation-style-language/schema/raw/master/csl-citation.json"}</w:instrText>
      </w:r>
      <w:r w:rsidR="00F80ACA" w:rsidRPr="006E37D4">
        <w:rPr>
          <w:lang w:val="en-GB"/>
        </w:rPr>
        <w:fldChar w:fldCharType="separate"/>
      </w:r>
      <w:r w:rsidR="00F5684F" w:rsidRPr="006E37D4">
        <w:rPr>
          <w:noProof/>
          <w:lang w:val="en-GB"/>
        </w:rPr>
        <w:t>[12]</w:t>
      </w:r>
      <w:r w:rsidR="00F80ACA" w:rsidRPr="006E37D4">
        <w:rPr>
          <w:lang w:val="en-GB"/>
        </w:rPr>
        <w:fldChar w:fldCharType="end"/>
      </w:r>
      <w:r w:rsidR="00F80ACA" w:rsidRPr="006E37D4">
        <w:rPr>
          <w:lang w:val="en-GB"/>
        </w:rPr>
        <w:t xml:space="preserve"> </w:t>
      </w:r>
      <w:r w:rsidR="006D6981" w:rsidRPr="006E37D4">
        <w:rPr>
          <w:lang w:val="en-GB"/>
        </w:rPr>
        <w:t xml:space="preserve">developed a </w:t>
      </w:r>
      <w:r w:rsidR="00F80ACA" w:rsidRPr="006E37D4">
        <w:rPr>
          <w:lang w:val="en-GB"/>
        </w:rPr>
        <w:t>SVM</w:t>
      </w:r>
      <w:r w:rsidR="006D6981" w:rsidRPr="006E37D4">
        <w:rPr>
          <w:lang w:val="en-GB"/>
        </w:rPr>
        <w:t xml:space="preserve">-based method </w:t>
      </w:r>
      <w:r w:rsidR="00165638" w:rsidRPr="006E37D4">
        <w:rPr>
          <w:lang w:val="en-GB"/>
        </w:rPr>
        <w:t xml:space="preserve">that was proven to be effective in detecting chiller operation anomalies of different severities. Autoencoders are employed in </w:t>
      </w:r>
      <w:r w:rsidR="00165638" w:rsidRPr="006E37D4">
        <w:rPr>
          <w:rFonts w:ascii="Calibri" w:hAnsi="Calibri" w:cs="Calibri"/>
          <w:lang w:val="en-GB"/>
        </w:rPr>
        <w:t>﻿</w:t>
      </w:r>
      <w:r w:rsidR="00165638" w:rsidRPr="006E37D4">
        <w:rPr>
          <w:lang w:val="en-GB"/>
        </w:rPr>
        <w:fldChar w:fldCharType="begin" w:fldLock="1"/>
      </w:r>
      <w:r w:rsidRPr="006E37D4">
        <w:rPr>
          <w:lang w:val="en-GB"/>
        </w:rPr>
        <w:instrText>ADDIN CSL_CITATION {"citationItems":[{"id":"ITEM-1","itemData":{"DOI":"10.1109/ICMLA.2018.00207","ISBN":"9781538668047","abstract":"In the age of big data, time series are being generated in massive amounts. In the energy field, smart grids are enabling a unprecedented data acquisition with the integration of sensors and smart devices. In the context of renewable energies, there has been an increasing interest in solar photovoltaic energy generation. These installations are often integrated with smart sensors that measure the energy production. Such amount of data collected makes the quest for developing smart monitoring systems that can detect anomalous behaviour in these systems, trigger alerts and enable maintenance operations. In this paper, we propose a generic, unsupervised and scalable framework for anomaly detection in time series data, based on a variational recurrent autoencoder. Furthermore, we introduce attention in the model, by means of a variational self-attention mechanism (VSAM), to improve the performance of the encoding-decoding process. Afterwards, we perform anomaly detection based on the probabilistic reconstruction scores provided by our model. Our results on solar energy generation time series show the ability of the proposed approach to detect anomalous behaviour in time series data, while providing structured and expressive representations. Since it does not need labels to be trained, our methodology enables new applications for anomaly detection in energy time series data and beyond.","author":[{"dropping-particle":"","family":"Pereira","given":"Joao","non-dropping-particle":"","parse-names":false,"suffix":""},{"dropping-particle":"","family":"Silveira","given":"Margarida","non-dropping-particle":"","parse-names":false,"suffix":""}],"container-title":"Proceedings - 17th IEEE International Conference on Machine Learning and Applications, ICMLA 2018","id":"ITEM-1","issued":{"date-parts":[["2019"]]},"page":"1275-1282","title":"Unsupervised Anomaly Detection in Energy Time Series Data Using Variational Recurrent Autoencoders with Attention","type":"article-journal"},"uris":["http://www.mendeley.com/documents/?uuid=d7e38f28-e41e-4c3c-97db-56105f12c433"]}],"mendeley":{"formattedCitation":"[13]","plainTextFormattedCitation":"[13]","previouslyFormattedCitation":"[13]"},"properties":{"noteIndex":0},"schema":"https://github.com/citation-style-language/schema/raw/master/csl-citation.json"}</w:instrText>
      </w:r>
      <w:r w:rsidR="00165638" w:rsidRPr="006E37D4">
        <w:rPr>
          <w:lang w:val="en-GB"/>
        </w:rPr>
        <w:fldChar w:fldCharType="separate"/>
      </w:r>
      <w:r w:rsidR="00F5684F" w:rsidRPr="006E37D4">
        <w:rPr>
          <w:noProof/>
          <w:lang w:val="en-GB"/>
        </w:rPr>
        <w:t>[13]</w:t>
      </w:r>
      <w:r w:rsidR="00165638" w:rsidRPr="006E37D4">
        <w:rPr>
          <w:lang w:val="en-GB"/>
        </w:rPr>
        <w:fldChar w:fldCharType="end"/>
      </w:r>
      <w:r w:rsidR="00165638" w:rsidRPr="006E37D4">
        <w:rPr>
          <w:lang w:val="en-GB"/>
        </w:rPr>
        <w:t xml:space="preserve"> to model the normal </w:t>
      </w:r>
      <w:r w:rsidR="00165638" w:rsidRPr="006E37D4">
        <w:rPr>
          <w:rFonts w:ascii="Calibri" w:hAnsi="Calibri" w:cs="Calibri"/>
          <w:lang w:val="en-GB"/>
        </w:rPr>
        <w:t>﻿</w:t>
      </w:r>
      <w:r w:rsidR="00165638" w:rsidRPr="006E37D4">
        <w:rPr>
          <w:lang w:val="en-GB"/>
        </w:rPr>
        <w:t xml:space="preserve">solar </w:t>
      </w:r>
      <w:r w:rsidR="00165638" w:rsidRPr="006E37D4">
        <w:rPr>
          <w:lang w:val="en-GB"/>
        </w:rPr>
        <w:lastRenderedPageBreak/>
        <w:t xml:space="preserve">photovoltaic energy generation and anomaly detection is performed using reconstruction metrics. </w:t>
      </w:r>
      <w:r w:rsidR="00F5684F" w:rsidRPr="006E37D4">
        <w:rPr>
          <w:lang w:val="en-GB"/>
        </w:rPr>
        <w:t xml:space="preserve">An hybrid neural net ARIMA model is employed in </w:t>
      </w:r>
      <w:r w:rsidR="00165638" w:rsidRPr="006E37D4">
        <w:rPr>
          <w:lang w:val="en-GB"/>
        </w:rPr>
        <w:fldChar w:fldCharType="begin" w:fldLock="1"/>
      </w:r>
      <w:r w:rsidRPr="006E37D4">
        <w:rPr>
          <w:lang w:val="en-GB"/>
        </w:rPr>
        <w:instrText>ADDIN CSL_CITATION {"citationItems":[{"id":"ITEM-1","itemData":{"DOI":"10.1016/j.rser.2014.01.088","ISSN":"13640321","abstract":"Effective feedback can reduce building power consumption and carbon emissions. Therefore, providing information to building managers and tenants is the first step in identifying ways to reduce power consumption. Since reducing anomalous consumption can have a large impact, this study proposes a novel approach to using large sets of data for a building space to identify anomalous power consumption. This method identifies anomalies in two stages: consumption prediction and anomaly detection. Daily real-time consumption is predicted by using a hybrid neural net ARIMA (auto-regressive integrated moving average) model of daily consumption. Anomalies are then identified by differences between real and predicted consumption by applying the two-sigma rule. The experimental results for a 17-week study of electricity consumption in a building office space confirm that the method can detect anomalous values in real time. Another contribution of the study is the development of a formalized methodology for detecting anomalous patterns in large data sets for real-time of building office space energy consumption. Moreover, the prediction component can be used to plan electricity usage while the anomaly detection component can be used to understand the energy consumption behaviors of tenants. © 2014 Elsevier Ltd.","author":[{"dropping-particle":"","family":"Chou","given":"Jui Sheng","non-dropping-particle":"","parse-names":false,"suffix":""},{"dropping-particle":"","family":"Telaga","given":"Abdi Suryadinata","non-dropping-particle":"","parse-names":false,"suffix":""}],"container-title":"Renewable and Sustainable Energy Reviews","id":"ITEM-1","issued":{"date-parts":[["2014"]]},"page":"400-411","publisher":"Elsevier","title":"Real-time detection of anomalous power consumption","type":"article-journal","volume":"33"},"uris":["http://www.mendeley.com/documents/?uuid=e6139cc6-a168-48a9-b35d-e22f3398a8ba"]}],"mendeley":{"formattedCitation":"[14]","plainTextFormattedCitation":"[14]","previouslyFormattedCitation":"[14]"},"properties":{"noteIndex":0},"schema":"https://github.com/citation-style-language/schema/raw/master/csl-citation.json"}</w:instrText>
      </w:r>
      <w:r w:rsidR="00165638" w:rsidRPr="006E37D4">
        <w:rPr>
          <w:lang w:val="en-GB"/>
        </w:rPr>
        <w:fldChar w:fldCharType="separate"/>
      </w:r>
      <w:r w:rsidR="00F5684F" w:rsidRPr="006E37D4">
        <w:rPr>
          <w:noProof/>
          <w:lang w:val="en-GB"/>
        </w:rPr>
        <w:t>[14]</w:t>
      </w:r>
      <w:r w:rsidR="00165638" w:rsidRPr="006E37D4">
        <w:rPr>
          <w:lang w:val="en-GB"/>
        </w:rPr>
        <w:fldChar w:fldCharType="end"/>
      </w:r>
      <w:r w:rsidR="00165638" w:rsidRPr="006E37D4">
        <w:rPr>
          <w:lang w:val="en-GB"/>
        </w:rPr>
        <w:t xml:space="preserve"> to predict </w:t>
      </w:r>
      <w:r w:rsidR="00165638" w:rsidRPr="006E37D4">
        <w:rPr>
          <w:color w:val="000000" w:themeColor="text1"/>
          <w:lang w:val="en-GB"/>
        </w:rPr>
        <w:t>the energy consumption and then identified anomalies comparing the actual and predicted energy consumption using the 2 sigma rule.</w:t>
      </w:r>
      <w:r w:rsidR="00F5684F" w:rsidRPr="006E37D4">
        <w:rPr>
          <w:color w:val="000000" w:themeColor="text1"/>
          <w:lang w:val="en-GB"/>
        </w:rPr>
        <w:t xml:space="preserve"> </w:t>
      </w:r>
      <w:r w:rsidRPr="006E37D4">
        <w:rPr>
          <w:color w:val="000000" w:themeColor="text1"/>
          <w:lang w:val="en-GB"/>
        </w:rPr>
        <w:t xml:space="preserve">Other supervised approaches make use of </w:t>
      </w:r>
      <w:r w:rsidR="00706FD3" w:rsidRPr="006E37D4">
        <w:rPr>
          <w:color w:val="000000" w:themeColor="text1"/>
          <w:lang w:val="en-GB"/>
        </w:rPr>
        <w:t>decision tree</w:t>
      </w:r>
      <w:r w:rsidRPr="006E37D4">
        <w:rPr>
          <w:color w:val="000000" w:themeColor="text1"/>
          <w:lang w:val="en-GB"/>
        </w:rPr>
        <w:t xml:space="preserve"> classifier </w:t>
      </w:r>
      <w:r w:rsidRPr="006E37D4">
        <w:rPr>
          <w:color w:val="000000" w:themeColor="text1"/>
          <w:lang w:val="en-GB"/>
        </w:rPr>
        <w:fldChar w:fldCharType="begin" w:fldLock="1"/>
      </w:r>
      <w:r w:rsidRPr="006E37D4">
        <w:rPr>
          <w:color w:val="000000" w:themeColor="text1"/>
          <w:lang w:val="en-GB"/>
        </w:rPr>
        <w:instrText>ADDIN CSL_CITATION {"citationItems":[{"id":"ITEM-1","itemData":{"DOI":"10.3390/s19245370","ISSN":"14248220","PMID":"31817471","abstract":"To build, run, and maintain reliable manufacturing machines, the condition of their components has to be continuously monitored. When following a fine-grained monitoring of these machines, challenges emerge pertaining to the (1) feeding procedure of large amounts of sensor data to downstream processing components and the (2) meaningful analysis of the produced data. Regarding the latter aspect, manifold purposes are addressed by practitioners and researchers. Two analyses of real-world datasets that were generated in production settings are discussed in this paper. More specifically, the analyses had the goals (1) to detect sensor data anomalies for further analyses of a pharma packaging scenario and (2) to predict unfavorable temperature values of a 3D printing machine environment. Based on the results of the analyses, it will be shown that a proper management of machines and their components in industrial manufacturing environments can be efficiently supported by the detection of anomalies. The latter shall help to support the technical evangelists of the production companies more properly.","author":[{"dropping-particle":"","family":"Kammerer","given":"Klaus","non-dropping-particle":"","parse-names":false,"suffix":""},{"dropping-particle":"","family":"Hoppenstedt","given":"Burkhard","non-dropping-particle":"","parse-names":false,"suffix":""},{"dropping-particle":"","family":"Pryss","given":"Rüdiger","non-dropping-particle":"","parse-names":false,"suffix":""},{"dropping-particle":"","family":"Stökler","given":"Steffen","non-dropping-particle":"","parse-names":false,"suffix":""},{"dropping-particle":"","family":"Allgaier","given":"Johannes","non-dropping-particle":"","parse-names":false,"suffix":""},{"dropping-particle":"","family":"Reichert","given":"Manfred","non-dropping-particle":"","parse-names":false,"suffix":""}],"container-title":"Sensors (Switzerland)","id":"ITEM-1","issue":"24","issued":{"date-parts":[["2019"]]},"title":"Anomaly detections for manufacturing systems based on sensor data—insights into two challenging real-world production settings","type":"article-journal","volume":"19"},"uris":["http://www.mendeley.com/documents/?uuid=44bd1dd5-202a-421d-bd22-12be82611fd2"]}],"mendeley":{"formattedCitation":"[15]","plainTextFormattedCitation":"[15]","previouslyFormattedCitation":"[15]"},"properties":{"noteIndex":0},"schema":"https://github.com/citation-style-language/schema/raw/master/csl-citation.json"}</w:instrText>
      </w:r>
      <w:r w:rsidRPr="006E37D4">
        <w:rPr>
          <w:color w:val="000000" w:themeColor="text1"/>
          <w:lang w:val="en-GB"/>
        </w:rPr>
        <w:fldChar w:fldCharType="separate"/>
      </w:r>
      <w:r w:rsidRPr="006E37D4">
        <w:rPr>
          <w:noProof/>
          <w:color w:val="000000" w:themeColor="text1"/>
          <w:lang w:val="en-GB"/>
        </w:rPr>
        <w:t>[15]</w:t>
      </w:r>
      <w:r w:rsidRPr="006E37D4">
        <w:rPr>
          <w:color w:val="000000" w:themeColor="text1"/>
          <w:lang w:val="en-GB"/>
        </w:rPr>
        <w:fldChar w:fldCharType="end"/>
      </w:r>
      <w:r w:rsidRPr="006E37D4">
        <w:rPr>
          <w:color w:val="000000" w:themeColor="text1"/>
          <w:lang w:val="en-GB"/>
        </w:rPr>
        <w:t xml:space="preserve"> even a combination of ANN and CART </w:t>
      </w:r>
      <w:r w:rsidRPr="006E37D4">
        <w:rPr>
          <w:color w:val="000000" w:themeColor="text1"/>
          <w:lang w:val="en-GB"/>
        </w:rPr>
        <w:fldChar w:fldCharType="begin" w:fldLock="1"/>
      </w:r>
      <w:r w:rsidR="00706FD3" w:rsidRPr="006E37D4">
        <w:rPr>
          <w:color w:val="000000" w:themeColor="text1"/>
          <w:lang w:val="en-GB"/>
        </w:rPr>
        <w:instrText>ADDIN CSL_CITATION {"citationItems":[{"id":"ITEM-1","itemData":{"DOI":"10.1007/s12273-020-0650-1","ISSN":"19968744","abstract":"In this paper, a tool for the detection and diagnosis of anomalous electrical daily energy patterns relative to a transformer substation of a university campus was developed and tested. Through an innovative pattern recognition analysis consisting in a multi-step clustering process, six clusters of anomalous daily load profiles were identified and isolated in two-year historical data of total electrical energy consumption. The infrequent electrical load profiles were found to be strongly affected, in terms of both shape and magnitude, by the energy consumption behaviour related to the heating/cooling mechanical room. Then, a fault-free predictive model, which uses artificial neural network (ANN) in combination with a Regression Tree, was developed to detect anomalous trends of the electrical energy consumption. The model was able to detect the 93.7% of the anomalous profiles and only the 5% of fault-free days were wrongly predicted as anomalous. Eventually, a diagnosis phase was conceived and validated with a testing data set. A number of daily abnormal load profiles were detected and compared with the centroids of the anomalous clusters identified in the pattern-recognition stage. The work led to the development of a flexible intelligent tool useful for operating a continuous commissioning of the campus facilities.","author":[{"dropping-particle":"","family":"Piscitelli","given":"Marco Savino","non-dropping-particle":"","parse-names":false,"suffix":""},{"dropping-particle":"","family":"Brandi","given":"Silvio","non-dropping-particle":"","parse-names":false,"suffix":""},{"dropping-particle":"","family":"Capozzoli","given":"Alfonso","non-dropping-particle":"","parse-names":false,"suffix":""},{"dropping-particle":"","family":"Xiao","given":"Fu","non-dropping-particle":"","parse-names":false,"suffix":""}],"container-title":"Building Simulation","id":"ITEM-1","issued":{"date-parts":[["2020"]]},"page":"1-17","title":"A data analytics-based tool for the detection and diagnosis of anomalous daily energy patterns in buildings","type":"article-journal"},"uris":["http://www.mendeley.com/documents/?uuid=7b312f14-a6e3-4b7a-97a6-cd837ed9d780"]}],"mendeley":{"formattedCitation":"[16]","plainTextFormattedCitation":"[16]","previouslyFormattedCitation":"[16]"},"properties":{"noteIndex":0},"schema":"https://github.com/citation-style-language/schema/raw/master/csl-citation.json"}</w:instrText>
      </w:r>
      <w:r w:rsidRPr="006E37D4">
        <w:rPr>
          <w:color w:val="000000" w:themeColor="text1"/>
          <w:lang w:val="en-GB"/>
        </w:rPr>
        <w:fldChar w:fldCharType="separate"/>
      </w:r>
      <w:r w:rsidRPr="006E37D4">
        <w:rPr>
          <w:noProof/>
          <w:color w:val="000000" w:themeColor="text1"/>
          <w:lang w:val="en-GB"/>
        </w:rPr>
        <w:t>[16]</w:t>
      </w:r>
      <w:r w:rsidRPr="006E37D4">
        <w:rPr>
          <w:color w:val="000000" w:themeColor="text1"/>
          <w:lang w:val="en-GB"/>
        </w:rPr>
        <w:fldChar w:fldCharType="end"/>
      </w:r>
      <w:r w:rsidRPr="006E37D4">
        <w:rPr>
          <w:color w:val="000000" w:themeColor="text1"/>
          <w:lang w:val="en-GB"/>
        </w:rPr>
        <w:t xml:space="preserve"> to develop the reference model for the energy consumption. </w:t>
      </w:r>
      <w:r w:rsidR="005A67CC" w:rsidRPr="006E37D4">
        <w:rPr>
          <w:color w:val="000000" w:themeColor="text1"/>
          <w:lang w:val="en-GB"/>
        </w:rPr>
        <w:t>Although supervised</w:t>
      </w:r>
      <w:r w:rsidR="005A67CC" w:rsidRPr="006E37D4">
        <w:rPr>
          <w:lang w:val="en-GB"/>
        </w:rPr>
        <w:t xml:space="preserve"> approach can achieve very accurate anomaly detection and diagnosis results, its adoption in real-world is still limited compared to unsupervised methods, mainly due to the </w:t>
      </w:r>
      <w:r w:rsidR="00165638" w:rsidRPr="006E37D4">
        <w:rPr>
          <w:lang w:val="en-GB"/>
        </w:rPr>
        <w:t xml:space="preserve">difficulty in obtaining high quality datasets </w:t>
      </w:r>
      <w:r w:rsidR="00165638" w:rsidRPr="006E37D4">
        <w:rPr>
          <w:lang w:val="en-GB"/>
        </w:rPr>
        <w:fldChar w:fldCharType="begin" w:fldLock="1"/>
      </w:r>
      <w:r w:rsidRPr="006E37D4">
        <w:rPr>
          <w:lang w:val="en-GB"/>
        </w:rPr>
        <w:instrText>ADDIN CSL_CITATION {"citationItems":[{"id":"ITEM-1","itemData":{"DOI":"10.1016/j.apenergy.2017.12.005","ISSN":"03062619","abstract":"Practical building operations usually deviate from the designed building operational performance due to the wide existence of operating faults and improper control strategies. Great energy saving potential can be realized if inefficient or faulty operations are detected and amended in time. The vast amounts of building operational data collected by the Building Automation System have made it feasible to develop data-driven approaches to anomaly detection. Compared with supervised analytics, unsupervised anomaly detection is more practical in analyzing real-world building operational data, as anomaly labels are typically not available. Autoencoder is a very powerful method for the unsupervised learning of high-level data representations. Recent development in deep learning has endowed autoencoders with even greater capability in analyzing complex, high-dimensional and large-scale data. This study investigates the potential of autoencoders in detecting anomalies in building energy data. An autoencoder-based ensemble method is proposed while providing a comprehensive comparison on different autoencoder types and training schemes. Considering the unique learning mechanism of autoencoders, specific methods have been designed to evaluate the autoencoder performance. The research results can be used as foundation for building professionals to develop advanced tools for anomaly detection and performance benchmarking.","author":[{"dropping-particle":"","family":"Fan","given":"Cheng","non-dropping-particle":"","parse-names":false,"suffix":""},{"dropping-particle":"","family":"Xiao","given":"Fu","non-dropping-particle":"","parse-names":false,"suffix":""},{"dropping-particle":"","family":"Zhao","given":"Yang","non-dropping-particle":"","parse-names":false,"suffix":""},{"dropping-particle":"","family":"Wang","given":"Jiayuan","non-dropping-particle":"","parse-names":false,"suffix":""}],"container-title":"Applied Energy","id":"ITEM-1","issue":"December 2017","issued":{"date-parts":[["2018"]]},"page":"1123-1135","publisher":"Elsevier","title":"Analytical investigation of autoencoder-based methods for unsupervised anomaly detection in building energy data","type":"article-journal","volume":"211"},"uris":["http://www.mendeley.com/documents/?uuid=3f495330-79da-41f6-9eba-44ba4e2f68c4"]}],"mendeley":{"formattedCitation":"[17]","plainTextFormattedCitation":"[17]","previouslyFormattedCitation":"[17]"},"properties":{"noteIndex":0},"schema":"https://github.com/citation-style-language/schema/raw/master/csl-citation.json"}</w:instrText>
      </w:r>
      <w:r w:rsidR="00165638" w:rsidRPr="006E37D4">
        <w:rPr>
          <w:lang w:val="en-GB"/>
        </w:rPr>
        <w:fldChar w:fldCharType="separate"/>
      </w:r>
      <w:r w:rsidRPr="006E37D4">
        <w:rPr>
          <w:noProof/>
          <w:lang w:val="en-GB"/>
        </w:rPr>
        <w:t>[17]</w:t>
      </w:r>
      <w:r w:rsidR="00165638" w:rsidRPr="006E37D4">
        <w:rPr>
          <w:lang w:val="en-GB"/>
        </w:rPr>
        <w:fldChar w:fldCharType="end"/>
      </w:r>
      <w:r w:rsidR="00165638" w:rsidRPr="006E37D4">
        <w:rPr>
          <w:lang w:val="en-GB"/>
        </w:rPr>
        <w:t xml:space="preserve"> and the </w:t>
      </w:r>
      <w:r w:rsidR="005A67CC" w:rsidRPr="006E37D4">
        <w:rPr>
          <w:lang w:val="en-GB"/>
        </w:rPr>
        <w:t xml:space="preserve">absence of a reliable power consumption annotated datasets </w:t>
      </w:r>
      <w:r w:rsidR="005A67CC" w:rsidRPr="006E37D4">
        <w:rPr>
          <w:lang w:val="en-GB"/>
        </w:rPr>
        <w:fldChar w:fldCharType="begin" w:fldLock="1"/>
      </w:r>
      <w:r w:rsidR="005A67CC" w:rsidRPr="006E37D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5A67CC" w:rsidRPr="006E37D4">
        <w:rPr>
          <w:lang w:val="en-GB"/>
        </w:rPr>
        <w:fldChar w:fldCharType="separate"/>
      </w:r>
      <w:r w:rsidR="005A67CC" w:rsidRPr="006E37D4">
        <w:rPr>
          <w:noProof/>
          <w:lang w:val="en-GB"/>
        </w:rPr>
        <w:t>[9]</w:t>
      </w:r>
      <w:r w:rsidR="005A67CC" w:rsidRPr="006E37D4">
        <w:rPr>
          <w:lang w:val="en-GB"/>
        </w:rPr>
        <w:fldChar w:fldCharType="end"/>
      </w:r>
      <w:r w:rsidR="005A67CC" w:rsidRPr="006E37D4">
        <w:rPr>
          <w:lang w:val="en-GB"/>
        </w:rPr>
        <w:t xml:space="preserve">, </w:t>
      </w:r>
      <w:r w:rsidR="005A67CC" w:rsidRPr="006E37D4">
        <w:rPr>
          <w:lang w:val="en-GB"/>
        </w:rPr>
        <w:fldChar w:fldCharType="begin" w:fldLock="1"/>
      </w:r>
      <w:r w:rsidRPr="006E37D4">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8]","plainTextFormattedCitation":"[18]","previouslyFormattedCitation":"[18]"},"properties":{"noteIndex":0},"schema":"https://github.com/citation-style-language/schema/raw/master/csl-citation.json"}</w:instrText>
      </w:r>
      <w:r w:rsidR="005A67CC" w:rsidRPr="006E37D4">
        <w:rPr>
          <w:lang w:val="en-GB"/>
        </w:rPr>
        <w:fldChar w:fldCharType="separate"/>
      </w:r>
      <w:r w:rsidRPr="006E37D4">
        <w:rPr>
          <w:noProof/>
          <w:lang w:val="en-GB"/>
        </w:rPr>
        <w:t>[18]</w:t>
      </w:r>
      <w:r w:rsidR="005A67CC" w:rsidRPr="006E37D4">
        <w:rPr>
          <w:lang w:val="en-GB"/>
        </w:rPr>
        <w:fldChar w:fldCharType="end"/>
      </w:r>
      <w:r w:rsidR="005A67CC" w:rsidRPr="006E37D4">
        <w:rPr>
          <w:lang w:val="en-GB"/>
        </w:rPr>
        <w:t xml:space="preserve">. </w:t>
      </w:r>
    </w:p>
    <w:p w14:paraId="06E648B3" w14:textId="3F8CE101" w:rsidR="004C68D5" w:rsidRPr="006E37D4" w:rsidRDefault="005A67CC" w:rsidP="00885E16">
      <w:pPr>
        <w:pStyle w:val="Els-body-text-large"/>
        <w:rPr>
          <w:lang w:val="en-GB"/>
        </w:rPr>
      </w:pPr>
      <w:r w:rsidRPr="006E37D4">
        <w:rPr>
          <w:lang w:val="en-GB"/>
        </w:rPr>
        <w:t xml:space="preserve">On the other hand, </w:t>
      </w:r>
      <w:r w:rsidRPr="006E37D4">
        <w:rPr>
          <w:i/>
          <w:iCs/>
          <w:lang w:val="en-GB"/>
        </w:rPr>
        <w:t>unsupervised</w:t>
      </w:r>
      <w:r w:rsidRPr="006E37D4">
        <w:rPr>
          <w:lang w:val="en-GB"/>
        </w:rPr>
        <w:t xml:space="preserve"> anomaly detection </w:t>
      </w:r>
      <w:r w:rsidR="00823434" w:rsidRPr="006E37D4">
        <w:rPr>
          <w:lang w:val="en-GB"/>
        </w:rPr>
        <w:t>is more promising for practical applications since they permit to detect</w:t>
      </w:r>
      <w:r w:rsidRPr="006E37D4">
        <w:rPr>
          <w:lang w:val="en-GB"/>
        </w:rPr>
        <w:t xml:space="preserve"> rare and unknown anomalous patterns without any a priori knowledge.</w:t>
      </w:r>
      <w:r w:rsidR="003E31CD" w:rsidRPr="006E37D4">
        <w:rPr>
          <w:lang w:val="en-GB"/>
        </w:rPr>
        <w:t xml:space="preserve"> Statistical unsupervised methods include nearest neighbour, principal components analysis (PCA) and </w:t>
      </w:r>
      <w:r w:rsidR="003E31CD" w:rsidRPr="006E37D4">
        <w:rPr>
          <w:rFonts w:ascii="Calibri" w:hAnsi="Calibri" w:cs="Calibri"/>
          <w:lang w:val="en-GB"/>
        </w:rPr>
        <w:t>﻿</w:t>
      </w:r>
      <w:r w:rsidR="003E31CD" w:rsidRPr="006E37D4">
        <w:rPr>
          <w:lang w:val="en-GB"/>
        </w:rPr>
        <w:t>generalized extreme studentized deviate (GESD)</w:t>
      </w:r>
      <w:r w:rsidR="001E36CE" w:rsidRPr="006E37D4">
        <w:rPr>
          <w:lang w:val="en-GB"/>
        </w:rPr>
        <w:t xml:space="preserve"> which have demonstrated to be  useful </w:t>
      </w:r>
      <w:r w:rsidR="00706FD3" w:rsidRPr="006E37D4">
        <w:rPr>
          <w:lang w:val="en-GB"/>
        </w:rPr>
        <w:t>in identifying anomalies in building energy profiles</w:t>
      </w:r>
      <w:r w:rsidR="003E31CD" w:rsidRPr="006E37D4">
        <w:rPr>
          <w:lang w:val="en-GB"/>
        </w:rPr>
        <w:t>.</w:t>
      </w:r>
      <w:r w:rsidR="001E36CE" w:rsidRPr="006E37D4">
        <w:rPr>
          <w:lang w:val="en-GB"/>
        </w:rPr>
        <w:t xml:space="preserve"> The most widely used unsupervised data mining method is association rule mining (ARM) </w:t>
      </w:r>
      <w:r w:rsidR="0054682A" w:rsidRPr="006E37D4">
        <w:rPr>
          <w:lang w:val="en-GB"/>
        </w:rPr>
        <w:t xml:space="preserve">that permits to automatically extract significant relations between data variables and directly identify observations that does not follow frequent patterns and normal associations </w:t>
      </w:r>
      <w:r w:rsidR="00706FD3" w:rsidRPr="006E37D4">
        <w:rPr>
          <w:lang w:val="en-GB"/>
        </w:rPr>
        <w:fldChar w:fldCharType="begin" w:fldLock="1"/>
      </w:r>
      <w:r w:rsidR="00706FD3" w:rsidRPr="006E37D4">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4]","plainTextFormattedCitation":"[4]"},"properties":{"noteIndex":0},"schema":"https://github.com/citation-style-language/schema/raw/master/csl-citation.json"}</w:instrText>
      </w:r>
      <w:r w:rsidR="00706FD3" w:rsidRPr="006E37D4">
        <w:rPr>
          <w:lang w:val="en-GB"/>
        </w:rPr>
        <w:fldChar w:fldCharType="separate"/>
      </w:r>
      <w:r w:rsidR="00706FD3" w:rsidRPr="006E37D4">
        <w:rPr>
          <w:noProof/>
          <w:lang w:val="en-GB"/>
        </w:rPr>
        <w:t>[4]</w:t>
      </w:r>
      <w:r w:rsidR="00706FD3" w:rsidRPr="006E37D4">
        <w:rPr>
          <w:lang w:val="en-GB"/>
        </w:rPr>
        <w:fldChar w:fldCharType="end"/>
      </w:r>
      <w:r w:rsidR="0054682A" w:rsidRPr="006E37D4">
        <w:rPr>
          <w:lang w:val="en-GB"/>
        </w:rPr>
        <w:t>.</w:t>
      </w:r>
      <w:r w:rsidR="006E37D4" w:rsidRPr="006E37D4">
        <w:rPr>
          <w:lang w:val="en-GB"/>
        </w:rPr>
        <w:t xml:space="preserve"> </w:t>
      </w:r>
      <w:r w:rsidR="0058277B" w:rsidRPr="006E37D4">
        <w:rPr>
          <w:lang w:val="en-GB"/>
        </w:rPr>
        <w:fldChar w:fldCharType="begin" w:fldLock="1"/>
      </w:r>
      <w:r w:rsidR="0058277B" w:rsidRPr="006E37D4">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20]","plainTextFormattedCitation":"[20]","previouslyFormattedCitation":"[20]"},"properties":{"noteIndex":0},"schema":"https://github.com/citation-style-language/schema/raw/master/csl-citation.json"}</w:instrText>
      </w:r>
      <w:r w:rsidR="0058277B" w:rsidRPr="006E37D4">
        <w:rPr>
          <w:lang w:val="en-GB"/>
        </w:rPr>
        <w:fldChar w:fldCharType="separate"/>
      </w:r>
      <w:r w:rsidR="0058277B" w:rsidRPr="006E37D4">
        <w:rPr>
          <w:noProof/>
          <w:lang w:val="en-GB"/>
        </w:rPr>
        <w:t>[20]</w:t>
      </w:r>
      <w:r w:rsidR="0058277B" w:rsidRPr="006E37D4">
        <w:rPr>
          <w:lang w:val="en-GB"/>
        </w:rPr>
        <w:fldChar w:fldCharType="end"/>
      </w:r>
      <w:r w:rsidR="0058277B" w:rsidRPr="006E37D4">
        <w:rPr>
          <w:lang w:val="en-GB"/>
        </w:rPr>
        <w:t xml:space="preserve"> performs anomaly detection on smart grid though the use of </w:t>
      </w:r>
      <w:commentRangeStart w:id="4"/>
      <w:r w:rsidR="0058277B" w:rsidRPr="006E37D4">
        <w:rPr>
          <w:lang w:val="en-GB"/>
        </w:rPr>
        <w:t>clustering.</w:t>
      </w:r>
      <w:commentRangeEnd w:id="4"/>
      <w:r w:rsidR="00885E16">
        <w:rPr>
          <w:rStyle w:val="Rimandocommento"/>
          <w:lang w:val="en-GB"/>
        </w:rPr>
        <w:commentReference w:id="4"/>
      </w:r>
    </w:p>
    <w:p w14:paraId="34F58BF0" w14:textId="76C89DCC" w:rsidR="00385239" w:rsidRPr="006E37D4" w:rsidRDefault="00B01AA5" w:rsidP="00385239">
      <w:pPr>
        <w:pStyle w:val="Els-2ndorder-head"/>
        <w:rPr>
          <w:lang w:val="en-GB"/>
        </w:rPr>
      </w:pPr>
      <w:commentRangeStart w:id="5"/>
      <w:r w:rsidRPr="006E37D4">
        <w:rPr>
          <w:lang w:val="en-GB"/>
        </w:rPr>
        <w:t>M</w:t>
      </w:r>
      <w:r w:rsidR="00D648BB" w:rsidRPr="006E37D4">
        <w:rPr>
          <w:lang w:val="en-GB"/>
        </w:rPr>
        <w:t>atrix profile method</w:t>
      </w:r>
      <w:r w:rsidRPr="006E37D4">
        <w:rPr>
          <w:lang w:val="en-GB"/>
        </w:rPr>
        <w:t xml:space="preserve"> for anomaly detection</w:t>
      </w:r>
      <w:commentRangeEnd w:id="5"/>
      <w:r w:rsidR="009546E7" w:rsidRPr="006E37D4">
        <w:rPr>
          <w:rStyle w:val="Rimandocommento"/>
          <w:i w:val="0"/>
          <w:lang w:val="en-GB"/>
        </w:rPr>
        <w:commentReference w:id="5"/>
      </w:r>
    </w:p>
    <w:p w14:paraId="7BB4FDFB" w14:textId="17019F3D" w:rsidR="00CF6324" w:rsidRPr="006E37D4" w:rsidRDefault="00CF6324" w:rsidP="00CF6324">
      <w:pPr>
        <w:pStyle w:val="Els-body-text-large"/>
        <w:rPr>
          <w:lang w:val="en-GB"/>
        </w:rPr>
      </w:pPr>
      <w:r w:rsidRPr="006E37D4">
        <w:rPr>
          <w:lang w:val="en-GB"/>
        </w:rPr>
        <w:t xml:space="preserve">One of the most promising </w:t>
      </w:r>
      <w:r w:rsidR="00853173" w:rsidRPr="006E37D4">
        <w:rPr>
          <w:lang w:val="en-GB"/>
        </w:rPr>
        <w:t xml:space="preserve">data analytics </w:t>
      </w:r>
      <w:r w:rsidR="001E336B" w:rsidRPr="006E37D4">
        <w:rPr>
          <w:lang w:val="en-GB"/>
        </w:rPr>
        <w:t>techniques</w:t>
      </w:r>
      <w:r w:rsidRPr="006E37D4">
        <w:rPr>
          <w:lang w:val="en-GB"/>
        </w:rPr>
        <w:t xml:space="preserve"> for unsupervised anomaly detection in timeseries is Matrix Profile (MP). Introduced by </w:t>
      </w:r>
      <w:r w:rsidRPr="006E37D4">
        <w:rPr>
          <w:lang w:val="en-GB"/>
        </w:rPr>
        <w:fldChar w:fldCharType="begin" w:fldLock="1"/>
      </w:r>
      <w:r w:rsidR="00706FD3" w:rsidRPr="006E37D4">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2]","plainTextFormattedCitation":"[22]","previouslyFormattedCitation":"[22]"},"properties":{"noteIndex":0},"schema":"https://github.com/citation-style-language/schema/raw/master/csl-citation.json"}</w:instrText>
      </w:r>
      <w:r w:rsidRPr="006E37D4">
        <w:rPr>
          <w:lang w:val="en-GB"/>
        </w:rPr>
        <w:fldChar w:fldCharType="separate"/>
      </w:r>
      <w:r w:rsidR="00706FD3" w:rsidRPr="006E37D4">
        <w:rPr>
          <w:noProof/>
          <w:lang w:val="en-GB"/>
        </w:rPr>
        <w:t>[22]</w:t>
      </w:r>
      <w:r w:rsidRPr="006E37D4">
        <w:rPr>
          <w:lang w:val="en-GB"/>
        </w:rPr>
        <w:fldChar w:fldCharType="end"/>
      </w:r>
      <w:r w:rsidR="00494401" w:rsidRPr="006E37D4">
        <w:rPr>
          <w:lang w:val="en-GB"/>
        </w:rPr>
        <w:t>,</w:t>
      </w:r>
      <w:r w:rsidRPr="006E37D4">
        <w:rPr>
          <w:lang w:val="en-GB"/>
        </w:rPr>
        <w:t xml:space="preserve"> it is a novel algorithm that performs </w:t>
      </w:r>
      <w:r w:rsidRPr="006E37D4">
        <w:rPr>
          <w:i/>
          <w:iCs/>
          <w:lang w:val="en-GB"/>
        </w:rPr>
        <w:t>all-similarity-join-search</w:t>
      </w:r>
      <w:r w:rsidRPr="006E37D4">
        <w:rPr>
          <w:lang w:val="en-GB"/>
        </w:rPr>
        <w:t xml:space="preserve"> among two timeseries, i.e. find</w:t>
      </w:r>
      <w:r w:rsidR="006C0DA8" w:rsidRPr="006E37D4">
        <w:rPr>
          <w:lang w:val="en-GB"/>
        </w:rPr>
        <w:t>s</w:t>
      </w:r>
      <w:r w:rsidRPr="006E37D4">
        <w:rPr>
          <w:lang w:val="en-GB"/>
        </w:rPr>
        <w:t xml:space="preserve"> the nearest neighbour for each object of a data collection. Trivial</w:t>
      </w:r>
      <w:r w:rsidRPr="006E37D4">
        <w:rPr>
          <w:i/>
          <w:iCs/>
          <w:lang w:val="en-GB"/>
        </w:rPr>
        <w:t xml:space="preserve"> </w:t>
      </w:r>
      <w:r w:rsidR="001E336B" w:rsidRPr="006E37D4">
        <w:rPr>
          <w:lang w:val="en-GB"/>
        </w:rPr>
        <w:t>implementations of</w:t>
      </w:r>
      <w:r w:rsidR="00B01AA5" w:rsidRPr="006E37D4">
        <w:rPr>
          <w:lang w:val="en-GB"/>
        </w:rPr>
        <w:t xml:space="preserve"> </w:t>
      </w:r>
      <w:r w:rsidRPr="006E37D4">
        <w:rPr>
          <w:i/>
          <w:iCs/>
          <w:lang w:val="en-GB"/>
        </w:rPr>
        <w:t>all-similarity-join-search</w:t>
      </w:r>
      <w:r w:rsidRPr="006E37D4">
        <w:rPr>
          <w:lang w:val="en-GB"/>
        </w:rPr>
        <w:t xml:space="preserve"> </w:t>
      </w:r>
      <w:r w:rsidR="00B01AA5" w:rsidRPr="006E37D4">
        <w:rPr>
          <w:lang w:val="en-GB"/>
        </w:rPr>
        <w:t xml:space="preserve">algorithms </w:t>
      </w:r>
      <w:r w:rsidRPr="006E37D4">
        <w:rPr>
          <w:lang w:val="en-GB"/>
        </w:rPr>
        <w:t>result in excessive computation al time even for modest datasets. Common variants of this problem involve the search of k-nearest neighbour by setting a threshold</w:t>
      </w:r>
      <w:r w:rsidR="006C0DA8" w:rsidRPr="006E37D4">
        <w:rPr>
          <w:lang w:val="en-GB"/>
        </w:rPr>
        <w:t xml:space="preserve"> parameters</w:t>
      </w:r>
      <w:r w:rsidRPr="006E37D4">
        <w:rPr>
          <w:lang w:val="en-GB"/>
        </w:rPr>
        <w:t xml:space="preserve">, which is </w:t>
      </w:r>
      <w:r w:rsidR="006C0DA8" w:rsidRPr="006E37D4">
        <w:rPr>
          <w:lang w:val="en-GB"/>
        </w:rPr>
        <w:t xml:space="preserve">both </w:t>
      </w:r>
      <w:r w:rsidRPr="006E37D4">
        <w:rPr>
          <w:lang w:val="en-GB"/>
        </w:rPr>
        <w:t xml:space="preserve">critical </w:t>
      </w:r>
      <w:r w:rsidR="006C0DA8" w:rsidRPr="006E37D4">
        <w:rPr>
          <w:lang w:val="en-GB"/>
        </w:rPr>
        <w:t>and</w:t>
      </w:r>
      <w:r w:rsidRPr="006E37D4">
        <w:rPr>
          <w:lang w:val="en-GB"/>
        </w:rPr>
        <w:t xml:space="preserve"> difficult to set </w:t>
      </w:r>
      <w:r w:rsidRPr="006E37D4">
        <w:rPr>
          <w:lang w:val="en-GB"/>
        </w:rPr>
        <w:fldChar w:fldCharType="begin" w:fldLock="1"/>
      </w:r>
      <w:r w:rsidR="00706FD3" w:rsidRPr="006E37D4">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23]","plainTextFormattedCitation":"[23]","previouslyFormattedCitation":"[23]"},"properties":{"noteIndex":0},"schema":"https://github.com/citation-style-language/schema/raw/master/csl-citation.json"}</w:instrText>
      </w:r>
      <w:r w:rsidRPr="006E37D4">
        <w:rPr>
          <w:lang w:val="en-GB"/>
        </w:rPr>
        <w:fldChar w:fldCharType="separate"/>
      </w:r>
      <w:r w:rsidR="00706FD3" w:rsidRPr="006E37D4">
        <w:rPr>
          <w:noProof/>
          <w:lang w:val="en-GB"/>
        </w:rPr>
        <w:t>[23]</w:t>
      </w:r>
      <w:r w:rsidRPr="006E37D4">
        <w:rPr>
          <w:lang w:val="en-GB"/>
        </w:rPr>
        <w:fldChar w:fldCharType="end"/>
      </w:r>
      <w:r w:rsidRPr="006E37D4">
        <w:rPr>
          <w:lang w:val="en-GB"/>
        </w:rPr>
        <w:t xml:space="preserve">. Others perform similarity search by reducing the dimensionality of dataset through PAA </w:t>
      </w:r>
      <w:r w:rsidRPr="006E37D4">
        <w:rPr>
          <w:rFonts w:ascii="Calibri" w:hAnsi="Calibri" w:cs="Calibri"/>
          <w:lang w:val="en-GB"/>
        </w:rPr>
        <w:t>﻿</w:t>
      </w:r>
      <w:r w:rsidRPr="006E37D4">
        <w:rPr>
          <w:lang w:val="en-GB"/>
        </w:rPr>
        <w:fldChar w:fldCharType="begin" w:fldLock="1"/>
      </w:r>
      <w:r w:rsidR="00706FD3" w:rsidRPr="006E37D4">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24], [25]","plainTextFormattedCitation":"[24], [25]","previouslyFormattedCitation":"[24], [25]"},"properties":{"noteIndex":0},"schema":"https://github.com/citation-style-language/schema/raw/master/csl-citation.json"}</w:instrText>
      </w:r>
      <w:r w:rsidRPr="006E37D4">
        <w:rPr>
          <w:lang w:val="en-GB"/>
        </w:rPr>
        <w:fldChar w:fldCharType="separate"/>
      </w:r>
      <w:r w:rsidR="00706FD3" w:rsidRPr="006E37D4">
        <w:rPr>
          <w:noProof/>
          <w:lang w:val="en-GB"/>
        </w:rPr>
        <w:t>[24], [25]</w:t>
      </w:r>
      <w:r w:rsidRPr="006E37D4">
        <w:rPr>
          <w:lang w:val="en-GB"/>
        </w:rPr>
        <w:fldChar w:fldCharType="end"/>
      </w:r>
      <w:r w:rsidRPr="006E37D4">
        <w:rPr>
          <w:lang w:val="en-GB"/>
        </w:rPr>
        <w:t xml:space="preserve"> to speed up computation, however, this method causes loss of valuable information. </w:t>
      </w:r>
    </w:p>
    <w:p w14:paraId="4B46F1BF" w14:textId="3AB953FA" w:rsidR="00CF6324" w:rsidRPr="006E37D4" w:rsidRDefault="008F2695" w:rsidP="008F2695">
      <w:pPr>
        <w:pStyle w:val="Els-body-text-large"/>
        <w:rPr>
          <w:lang w:val="en-GB"/>
        </w:rPr>
      </w:pPr>
      <w:r w:rsidRPr="006E37D4">
        <w:rPr>
          <w:lang w:val="en-GB"/>
        </w:rPr>
        <w:t xml:space="preserve">Conversely, </w:t>
      </w:r>
      <w:r w:rsidR="00CF6324" w:rsidRPr="006E37D4">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6E37D4" w:rsidRDefault="00B01AA5" w:rsidP="00B01AA5">
      <w:pPr>
        <w:pStyle w:val="Els-body-text-large"/>
        <w:rPr>
          <w:lang w:val="en-GB"/>
        </w:rPr>
      </w:pPr>
      <w:r w:rsidRPr="006E37D4">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E021FB0" w:rsidR="00B01AA5" w:rsidRPr="006E37D4" w:rsidRDefault="00B01AA5" w:rsidP="001E336B">
      <w:pPr>
        <w:pStyle w:val="Els-body-text-large"/>
        <w:rPr>
          <w:lang w:val="en-GB"/>
        </w:rPr>
      </w:pPr>
      <w:r w:rsidRPr="006E37D4">
        <w:rPr>
          <w:lang w:val="en-GB"/>
        </w:rPr>
        <w:t xml:space="preserve">By joining information of MP and MPI many insights could be extracted. Finding the minimum value of the MP is possible to find the best matching subsequence in a series (i.e., motif discovery) on the other </w:t>
      </w:r>
      <w:r w:rsidR="00112772" w:rsidRPr="006E37D4">
        <w:rPr>
          <w:lang w:val="en-GB"/>
        </w:rPr>
        <w:t xml:space="preserve">hand </w:t>
      </w:r>
      <w:r w:rsidRPr="006E37D4">
        <w:rPr>
          <w:lang w:val="en-GB"/>
        </w:rPr>
        <w:t>by finding the maximum value of the MP it is possible to find the subsequence with the largest distance to its nearest match (i.e., discord discovery). In this sense</w:t>
      </w:r>
      <w:r w:rsidR="00945550" w:rsidRPr="006E37D4">
        <w:rPr>
          <w:lang w:val="en-GB"/>
        </w:rPr>
        <w:t>,</w:t>
      </w:r>
      <w:r w:rsidRPr="006E37D4">
        <w:rPr>
          <w:lang w:val="en-GB"/>
        </w:rPr>
        <w:t xml:space="preserve"> discord discovery may be interpreted as an anomaly detection method that </w:t>
      </w:r>
      <w:r w:rsidR="00945550" w:rsidRPr="006E37D4">
        <w:rPr>
          <w:lang w:val="en-GB"/>
        </w:rPr>
        <w:t xml:space="preserve">identifies </w:t>
      </w:r>
      <w:r w:rsidRPr="006E37D4">
        <w:rPr>
          <w:lang w:val="en-GB"/>
        </w:rPr>
        <w:t xml:space="preserve">the most unique subsequences in a dataset. </w:t>
      </w:r>
    </w:p>
    <w:p w14:paraId="4B065413" w14:textId="2745A0EA" w:rsidR="00385239" w:rsidRPr="006E37D4" w:rsidRDefault="00385239" w:rsidP="00385239">
      <w:pPr>
        <w:pStyle w:val="Els-body-text-large"/>
        <w:rPr>
          <w:lang w:val="en-GB"/>
        </w:rPr>
      </w:pPr>
      <w:r w:rsidRPr="006E37D4">
        <w:rPr>
          <w:lang w:val="en-GB"/>
        </w:rPr>
        <w:t xml:space="preserve">With reference to Figure </w:t>
      </w:r>
      <w:r w:rsidR="006A497F" w:rsidRPr="006E37D4">
        <w:rPr>
          <w:lang w:val="en-GB"/>
        </w:rPr>
        <w:t>2</w:t>
      </w:r>
      <w:r w:rsidRPr="006E37D4">
        <w:rPr>
          <w:lang w:val="en-GB"/>
        </w:rPr>
        <w:t xml:space="preserve"> some fundamental concepts and definitions need to be introduced before</w:t>
      </w:r>
      <w:r w:rsidR="009F19B9" w:rsidRPr="006E37D4">
        <w:rPr>
          <w:lang w:val="en-GB"/>
        </w:rPr>
        <w:t xml:space="preserve"> going </w:t>
      </w:r>
      <w:r w:rsidR="00094366" w:rsidRPr="006E37D4">
        <w:rPr>
          <w:lang w:val="en-GB"/>
        </w:rPr>
        <w:t>deeper into</w:t>
      </w:r>
      <w:r w:rsidR="009F19B9" w:rsidRPr="006E37D4">
        <w:rPr>
          <w:lang w:val="en-GB"/>
        </w:rPr>
        <w:t xml:space="preserve"> the topic</w:t>
      </w:r>
      <w:r w:rsidRPr="006E37D4">
        <w:rPr>
          <w:lang w:val="en-GB"/>
        </w:rPr>
        <w:t xml:space="preserve">. First, a </w:t>
      </w:r>
      <w:r w:rsidRPr="006E37D4">
        <w:rPr>
          <w:i/>
          <w:iCs/>
          <w:lang w:val="en-GB"/>
        </w:rPr>
        <w:t>timeseries</w:t>
      </w:r>
      <w:r w:rsidRPr="006E37D4">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6E37D4">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6E37D4">
        <w:rPr>
          <w:lang w:val="en-GB"/>
        </w:rPr>
        <w:t xml:space="preserve"> wi</w:t>
      </w:r>
      <w:r w:rsidR="00037494" w:rsidRPr="006E37D4">
        <w:rPr>
          <w:lang w:val="en-GB"/>
        </w:rPr>
        <w:t>th</w:t>
      </w:r>
      <w:r w:rsidRPr="006E37D4">
        <w:rPr>
          <w:lang w:val="en-GB"/>
        </w:rPr>
        <w:t xml:space="preserve"> </w:t>
      </w:r>
      <m:oMath>
        <m:r>
          <w:rPr>
            <w:rFonts w:ascii="Cambria Math" w:hAnsi="Cambria Math"/>
            <w:lang w:val="en-GB"/>
          </w:rPr>
          <m:t>1&lt;i≤n</m:t>
        </m:r>
      </m:oMath>
      <w:r w:rsidRPr="006E37D4">
        <w:rPr>
          <w:lang w:val="en-GB"/>
        </w:rPr>
        <w:t xml:space="preserve"> where </w:t>
      </w:r>
      <m:oMath>
        <m:r>
          <w:rPr>
            <w:rFonts w:ascii="Cambria Math" w:hAnsi="Cambria Math"/>
            <w:lang w:val="en-GB"/>
          </w:rPr>
          <m:t>n</m:t>
        </m:r>
      </m:oMath>
      <w:r w:rsidRPr="006E37D4">
        <w:rPr>
          <w:lang w:val="en-GB"/>
        </w:rPr>
        <w:t xml:space="preserve"> is the length of </w:t>
      </w:r>
      <m:oMath>
        <m:r>
          <w:rPr>
            <w:rFonts w:ascii="Cambria Math" w:hAnsi="Cambria Math"/>
            <w:lang w:val="en-GB"/>
          </w:rPr>
          <m:t>T</m:t>
        </m:r>
      </m:oMath>
      <w:r w:rsidRPr="006E37D4">
        <w:rPr>
          <w:lang w:val="en-GB"/>
        </w:rPr>
        <w:t xml:space="preserve">. Since the focus is on local properties of timeseries (i.e., portion of timeseries) a </w:t>
      </w:r>
      <w:r w:rsidRPr="006E37D4">
        <w:rPr>
          <w:i/>
          <w:iCs/>
          <w:lang w:val="en-GB"/>
        </w:rPr>
        <w:t>subsequence</w:t>
      </w:r>
      <w:r w:rsidRPr="006E37D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6E37D4">
        <w:rPr>
          <w:lang w:val="en-GB"/>
        </w:rPr>
        <w:t xml:space="preserve"> is defined as a contin</w:t>
      </w:r>
      <w:r w:rsidR="00516248" w:rsidRPr="006E37D4">
        <w:rPr>
          <w:lang w:val="en-GB"/>
        </w:rPr>
        <w:t>uous</w:t>
      </w:r>
      <w:r w:rsidRPr="006E37D4">
        <w:rPr>
          <w:lang w:val="en-GB"/>
        </w:rPr>
        <w:t xml:space="preserve"> subset of values from </w:t>
      </w:r>
      <m:oMath>
        <m:r>
          <w:rPr>
            <w:rFonts w:ascii="Cambria Math" w:hAnsi="Cambria Math"/>
            <w:lang w:val="en-GB"/>
          </w:rPr>
          <m:t>T</m:t>
        </m:r>
      </m:oMath>
      <w:r w:rsidRPr="006E37D4">
        <w:rPr>
          <w:lang w:val="en-GB"/>
        </w:rPr>
        <w:t xml:space="preserve"> of length </w:t>
      </w:r>
      <m:oMath>
        <m:r>
          <w:rPr>
            <w:rFonts w:ascii="Cambria Math" w:hAnsi="Cambria Math"/>
            <w:lang w:val="en-GB"/>
          </w:rPr>
          <m:t>m</m:t>
        </m:r>
      </m:oMath>
      <w:r w:rsidRPr="006E37D4">
        <w:rPr>
          <w:lang w:val="en-GB"/>
        </w:rPr>
        <w:t xml:space="preserve"> starting from position </w:t>
      </w:r>
      <m:oMath>
        <m:r>
          <w:rPr>
            <w:rFonts w:ascii="Cambria Math" w:hAnsi="Cambria Math"/>
            <w:lang w:val="en-GB"/>
          </w:rPr>
          <m:t>i</m:t>
        </m:r>
      </m:oMath>
      <w:r w:rsidRPr="006E37D4">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6E37D4">
        <w:rPr>
          <w:lang w:val="en-GB"/>
        </w:rPr>
        <w:t xml:space="preserve"> with </w:t>
      </w:r>
      <m:oMath>
        <m:r>
          <w:rPr>
            <w:rFonts w:ascii="Cambria Math" w:hAnsi="Cambria Math"/>
            <w:lang w:val="en-GB"/>
          </w:rPr>
          <m:t>1&lt;i&lt;n-m+1</m:t>
        </m:r>
      </m:oMath>
      <w:r w:rsidRPr="006E37D4">
        <w:rPr>
          <w:lang w:val="en-GB"/>
        </w:rPr>
        <w:t>.</w:t>
      </w:r>
    </w:p>
    <w:p w14:paraId="4CD4273B" w14:textId="77777777" w:rsidR="00385239" w:rsidRPr="006E37D4" w:rsidRDefault="00385239" w:rsidP="00385239">
      <w:pPr>
        <w:pStyle w:val="Els-body-text-large"/>
        <w:rPr>
          <w:lang w:val="en-GB"/>
        </w:rPr>
      </w:pPr>
      <w:r w:rsidRPr="006E37D4">
        <w:rPr>
          <w:lang w:val="en-GB"/>
        </w:rPr>
        <w:lastRenderedPageBreak/>
        <w:t xml:space="preserve">An ordered set of all possible subsequences of </w:t>
      </w:r>
      <m:oMath>
        <m:r>
          <w:rPr>
            <w:rFonts w:ascii="Cambria Math" w:hAnsi="Cambria Math"/>
            <w:lang w:val="en-GB"/>
          </w:rPr>
          <m:t>T</m:t>
        </m:r>
      </m:oMath>
      <w:r w:rsidRPr="006E37D4">
        <w:rPr>
          <w:lang w:val="en-GB"/>
        </w:rPr>
        <w:t xml:space="preserve"> obtained by sliding a window of length </w:t>
      </w:r>
      <m:oMath>
        <m:r>
          <w:rPr>
            <w:rFonts w:ascii="Cambria Math" w:hAnsi="Cambria Math"/>
            <w:lang w:val="en-GB"/>
          </w:rPr>
          <m:t>m</m:t>
        </m:r>
      </m:oMath>
      <w:r w:rsidRPr="006E37D4">
        <w:rPr>
          <w:lang w:val="en-GB"/>
        </w:rPr>
        <w:t xml:space="preserve"> across </w:t>
      </w:r>
      <m:oMath>
        <m:r>
          <w:rPr>
            <w:rFonts w:ascii="Cambria Math" w:hAnsi="Cambria Math"/>
            <w:lang w:val="en-GB"/>
          </w:rPr>
          <m:t>T</m:t>
        </m:r>
      </m:oMath>
      <w:r w:rsidRPr="006E37D4">
        <w:rPr>
          <w:lang w:val="en-GB"/>
        </w:rPr>
        <w:t xml:space="preserve"> is called </w:t>
      </w:r>
      <w:r w:rsidRPr="006E37D4">
        <w:rPr>
          <w:i/>
          <w:iCs/>
          <w:lang w:val="en-GB"/>
        </w:rPr>
        <w:t xml:space="preserve">all-subsequences-set </w:t>
      </w:r>
      <m:oMath>
        <m:r>
          <w:rPr>
            <w:rFonts w:ascii="Cambria Math" w:hAnsi="Cambria Math"/>
            <w:lang w:val="en-GB"/>
          </w:rPr>
          <m:t>A</m:t>
        </m:r>
      </m:oMath>
      <w:r w:rsidRPr="006E37D4">
        <w:rPr>
          <w:lang w:val="en-GB"/>
        </w:rPr>
        <w:t xml:space="preserve"> of a timeseries </w:t>
      </w:r>
      <m:oMath>
        <m:r>
          <w:rPr>
            <w:rFonts w:ascii="Cambria Math" w:hAnsi="Cambria Math"/>
            <w:lang w:val="en-GB"/>
          </w:rPr>
          <m:t>T</m:t>
        </m:r>
      </m:oMath>
      <w:r w:rsidRPr="006E37D4">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6E37D4">
        <w:rPr>
          <w:lang w:val="en-GB"/>
        </w:rPr>
        <w:t xml:space="preserve"> where </w:t>
      </w:r>
      <m:oMath>
        <m:r>
          <w:rPr>
            <w:rFonts w:ascii="Cambria Math" w:hAnsi="Cambria Math"/>
            <w:lang w:val="en-GB"/>
          </w:rPr>
          <m:t>m</m:t>
        </m:r>
      </m:oMath>
      <w:r w:rsidRPr="006E37D4">
        <w:rPr>
          <w:lang w:val="en-GB"/>
        </w:rPr>
        <w:t xml:space="preserve"> is a user-defined subsequence length. </w:t>
      </w:r>
    </w:p>
    <w:p w14:paraId="01F1E378" w14:textId="3D843DA5" w:rsidR="00385239" w:rsidRPr="006E37D4" w:rsidRDefault="00385239" w:rsidP="00385239">
      <w:pPr>
        <w:pStyle w:val="Els-body-text-large"/>
        <w:rPr>
          <w:lang w:val="en-GB"/>
        </w:rPr>
      </w:pPr>
      <w:r w:rsidRPr="006E37D4">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each subsequence in an all-subsequences set </w:t>
      </w:r>
      <m:oMath>
        <m:r>
          <w:rPr>
            <w:rFonts w:ascii="Cambria Math" w:hAnsi="Cambria Math"/>
            <w:lang w:val="en-GB"/>
          </w:rPr>
          <m:t>A</m:t>
        </m:r>
      </m:oMath>
      <w:r w:rsidRPr="006E37D4">
        <w:rPr>
          <w:lang w:val="en-GB"/>
        </w:rPr>
        <w:t xml:space="preserve"> it is </w:t>
      </w:r>
      <w:r w:rsidR="00957930" w:rsidRPr="006E37D4">
        <w:rPr>
          <w:lang w:val="en-GB"/>
        </w:rPr>
        <w:t>p</w:t>
      </w:r>
      <w:r w:rsidRPr="006E37D4">
        <w:rPr>
          <w:lang w:val="en-GB"/>
        </w:rPr>
        <w:t xml:space="preserve">ossible to define is a vector of distances called </w:t>
      </w:r>
      <w:r w:rsidRPr="006E37D4">
        <w:rPr>
          <w:i/>
          <w:iCs/>
          <w:lang w:val="en-GB"/>
        </w:rPr>
        <w:t>distance profile</w:t>
      </w:r>
      <w:r w:rsidRPr="006E37D4">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of a timeseries </w:t>
      </w:r>
      <m:oMath>
        <m:r>
          <w:rPr>
            <w:rFonts w:ascii="Cambria Math" w:hAnsi="Cambria Math"/>
            <w:lang w:val="en-GB"/>
          </w:rPr>
          <m:t>T</m:t>
        </m:r>
      </m:oMath>
      <w:r w:rsidRPr="006E37D4">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6E37D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6E37D4">
        <w:rPr>
          <w:lang w:val="en-GB"/>
        </w:rPr>
        <w:t xml:space="preserve">) for all </w:t>
      </w:r>
      <m:oMath>
        <m:r>
          <w:rPr>
            <w:rFonts w:ascii="Cambria Math" w:hAnsi="Cambria Math"/>
            <w:lang w:val="en-GB"/>
          </w:rPr>
          <m:t>j ∈ [1,2,…, n-m+1]</m:t>
        </m:r>
      </m:oMath>
      <w:r w:rsidRPr="006E37D4">
        <w:rPr>
          <w:lang w:val="en-GB"/>
        </w:rPr>
        <w:t xml:space="preserve"> where </w:t>
      </w:r>
      <m:oMath>
        <m:r>
          <w:rPr>
            <w:rFonts w:ascii="Cambria Math" w:hAnsi="Cambria Math"/>
            <w:lang w:val="en-GB"/>
          </w:rPr>
          <m:t>i≠ j</m:t>
        </m:r>
      </m:oMath>
      <w:r w:rsidRPr="006E37D4">
        <w:rPr>
          <w:lang w:val="en-GB"/>
        </w:rPr>
        <w:t xml:space="preserve"> and </w:t>
      </w:r>
      <m:oMath>
        <m:r>
          <m:rPr>
            <m:sty m:val="p"/>
          </m:rPr>
          <w:rPr>
            <w:rFonts w:ascii="Cambria Math" w:hAnsi="Cambria Math"/>
            <w:lang w:val="en-GB"/>
          </w:rPr>
          <m:t>dist</m:t>
        </m:r>
      </m:oMath>
      <w:r w:rsidRPr="006E37D4">
        <w:rPr>
          <w:lang w:val="en-GB"/>
        </w:rPr>
        <w:t xml:space="preserve"> is the distance metric applied. It is possible to adopt different kind of distances to compute the distance profile</w:t>
      </w:r>
      <w:r w:rsidR="007332E6" w:rsidRPr="006E37D4">
        <w:rPr>
          <w:lang w:val="en-GB"/>
        </w:rPr>
        <w:t xml:space="preserve"> </w:t>
      </w:r>
      <w:r w:rsidR="007332E6" w:rsidRPr="006E37D4">
        <w:rPr>
          <w:lang w:val="en-GB"/>
        </w:rPr>
        <w:fldChar w:fldCharType="begin" w:fldLock="1"/>
      </w:r>
      <w:r w:rsidR="00706FD3" w:rsidRPr="006E37D4">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26]","plainTextFormattedCitation":"[26]","previouslyFormattedCitation":"[26]"},"properties":{"noteIndex":0},"schema":"https://github.com/citation-style-language/schema/raw/master/csl-citation.json"}</w:instrText>
      </w:r>
      <w:r w:rsidR="007332E6" w:rsidRPr="006E37D4">
        <w:rPr>
          <w:lang w:val="en-GB"/>
        </w:rPr>
        <w:fldChar w:fldCharType="separate"/>
      </w:r>
      <w:r w:rsidR="00706FD3" w:rsidRPr="006E37D4">
        <w:rPr>
          <w:noProof/>
          <w:lang w:val="en-GB"/>
        </w:rPr>
        <w:t>[26]</w:t>
      </w:r>
      <w:r w:rsidR="007332E6" w:rsidRPr="006E37D4">
        <w:rPr>
          <w:lang w:val="en-GB"/>
        </w:rPr>
        <w:fldChar w:fldCharType="end"/>
      </w:r>
      <w:r w:rsidR="007332E6" w:rsidRPr="006E37D4">
        <w:rPr>
          <w:lang w:val="en-GB"/>
        </w:rPr>
        <w:t>,</w:t>
      </w:r>
      <w:r w:rsidRPr="006E37D4">
        <w:rPr>
          <w:lang w:val="en-GB"/>
        </w:rPr>
        <w:t xml:space="preserve"> </w:t>
      </w:r>
      <w:r w:rsidRPr="006E37D4">
        <w:rPr>
          <w:lang w:val="en-GB"/>
        </w:rPr>
        <w:fldChar w:fldCharType="begin" w:fldLock="1"/>
      </w:r>
      <w:r w:rsidR="00706FD3" w:rsidRPr="006E37D4">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7], [28]","plainTextFormattedCitation":"[27], [28]","previouslyFormattedCitation":"[27], [28]"},"properties":{"noteIndex":0},"schema":"https://github.com/citation-style-language/schema/raw/master/csl-citation.json"}</w:instrText>
      </w:r>
      <w:r w:rsidRPr="006E37D4">
        <w:rPr>
          <w:lang w:val="en-GB"/>
        </w:rPr>
        <w:fldChar w:fldCharType="separate"/>
      </w:r>
      <w:r w:rsidR="00706FD3" w:rsidRPr="006E37D4">
        <w:rPr>
          <w:noProof/>
          <w:lang w:val="en-GB"/>
        </w:rPr>
        <w:t>[27], [28]</w:t>
      </w:r>
      <w:r w:rsidRPr="006E37D4">
        <w:rPr>
          <w:lang w:val="en-GB"/>
        </w:rPr>
        <w:fldChar w:fldCharType="end"/>
      </w:r>
      <w:r w:rsidRPr="006E37D4">
        <w:rPr>
          <w:lang w:val="en-GB"/>
        </w:rPr>
        <w:t xml:space="preserve"> but the original method </w:t>
      </w:r>
      <w:r w:rsidR="009F19B9" w:rsidRPr="006E37D4">
        <w:rPr>
          <w:lang w:val="en-GB"/>
        </w:rPr>
        <w:t>employs</w:t>
      </w:r>
      <w:r w:rsidRPr="006E37D4">
        <w:rPr>
          <w:lang w:val="en-GB"/>
        </w:rPr>
        <w:t xml:space="preserve"> the Euclidean distance between the z-normalized subsequences. </w:t>
      </w:r>
    </w:p>
    <w:p w14:paraId="37B02EB0" w14:textId="3DC88781" w:rsidR="00385239" w:rsidRPr="006E37D4" w:rsidRDefault="00385239" w:rsidP="00385239">
      <w:pPr>
        <w:pStyle w:val="Els-body-text-large"/>
        <w:rPr>
          <w:lang w:val="en-GB"/>
        </w:rPr>
      </w:pPr>
      <w:r w:rsidRPr="006E37D4">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the all-subsequences set of </w:t>
      </w:r>
      <m:oMath>
        <m:r>
          <w:rPr>
            <w:rFonts w:ascii="Cambria Math" w:hAnsi="Cambria Math"/>
            <w:lang w:val="en-GB"/>
          </w:rPr>
          <m:t>T</m:t>
        </m:r>
      </m:oMath>
      <w:r w:rsidRPr="006E37D4">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6E37D4">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6E37D4">
        <w:rPr>
          <w:lang w:val="en-GB"/>
        </w:rPr>
        <w:t xml:space="preserve">). Moreover, the distance is close to zero just before and after this location. Those matches are called </w:t>
      </w:r>
      <w:r w:rsidRPr="006E37D4">
        <w:rPr>
          <w:i/>
          <w:iCs/>
          <w:lang w:val="en-GB"/>
        </w:rPr>
        <w:t>trivial matches</w:t>
      </w:r>
      <w:r w:rsidRPr="006E37D4">
        <w:rPr>
          <w:lang w:val="en-GB"/>
        </w:rPr>
        <w:t xml:space="preserve"> and are usually avoided during similarity search by imposing an </w:t>
      </w:r>
      <w:r w:rsidRPr="006E37D4">
        <w:rPr>
          <w:i/>
          <w:iCs/>
          <w:lang w:val="en-GB"/>
        </w:rPr>
        <w:t>exclusion zone</w:t>
      </w:r>
      <w:r w:rsidRPr="006E37D4">
        <w:rPr>
          <w:lang w:val="en-GB"/>
        </w:rPr>
        <w:t xml:space="preserve"> (as function of </w:t>
      </w:r>
      <m:oMath>
        <m:r>
          <w:rPr>
            <w:rFonts w:ascii="Cambria Math" w:hAnsi="Cambria Math"/>
            <w:lang w:val="en-GB"/>
          </w:rPr>
          <m:t>m</m:t>
        </m:r>
      </m:oMath>
      <w:r w:rsidRPr="006E37D4">
        <w:rPr>
          <w:lang w:val="en-GB"/>
        </w:rPr>
        <w:t xml:space="preserve">, usually set to </w:t>
      </w:r>
      <m:oMath>
        <m:r>
          <w:rPr>
            <w:rFonts w:ascii="Cambria Math" w:hAnsi="Cambria Math"/>
            <w:lang w:val="en-GB"/>
          </w:rPr>
          <m:t>m/4</m:t>
        </m:r>
      </m:oMath>
      <w:r w:rsidRPr="006E37D4">
        <w:rPr>
          <w:lang w:val="en-GB"/>
        </w:rPr>
        <w:t>) before and after this location.</w:t>
      </w:r>
    </w:p>
    <w:p w14:paraId="7CFBE356" w14:textId="181CAC68" w:rsidR="00385239" w:rsidRPr="006E37D4" w:rsidRDefault="00385239" w:rsidP="007332E6">
      <w:pPr>
        <w:pStyle w:val="Els-body-text-large"/>
        <w:rPr>
          <w:lang w:val="en-GB"/>
        </w:rPr>
      </w:pPr>
      <w:r w:rsidRPr="006E37D4">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6E37D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timeseries </w:t>
      </w:r>
      <m:oMath>
        <m:r>
          <w:rPr>
            <w:rFonts w:ascii="Cambria Math" w:hAnsi="Cambria Math"/>
            <w:lang w:val="en-GB"/>
          </w:rPr>
          <m:t>T</m:t>
        </m:r>
      </m:oMath>
      <w:r w:rsidRPr="006E37D4">
        <w:rPr>
          <w:lang w:val="en-GB"/>
        </w:rPr>
        <w:t xml:space="preserve">. In other words, it can be generated by extracting the smallest value in each row/column of the full distance matrix. </w:t>
      </w:r>
      <w:r w:rsidR="007332E6" w:rsidRPr="006E37D4">
        <w:rPr>
          <w:lang w:val="en-GB"/>
        </w:rPr>
        <w:t xml:space="preserve">With reference to Figure </w:t>
      </w:r>
      <w:r w:rsidR="00DD7471" w:rsidRPr="006E37D4">
        <w:rPr>
          <w:lang w:val="en-GB"/>
        </w:rPr>
        <w:t>2</w:t>
      </w:r>
      <w:r w:rsidR="007332E6" w:rsidRPr="006E37D4">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6E37D4">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6E37D4">
        <w:rPr>
          <w:lang w:val="en-GB"/>
        </w:rPr>
        <w:t>. Of course, the construction of the full distance matrix is the most straightforw</w:t>
      </w:r>
      <w:r w:rsidR="00516248" w:rsidRPr="006E37D4">
        <w:rPr>
          <w:lang w:val="en-GB"/>
        </w:rPr>
        <w:t>ard</w:t>
      </w:r>
      <w:r w:rsidR="007332E6" w:rsidRPr="006E37D4">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6E37D4">
        <w:rPr>
          <w:lang w:val="en-GB"/>
        </w:rPr>
        <w:fldChar w:fldCharType="begin" w:fldLock="1"/>
      </w:r>
      <w:r w:rsidR="00706FD3" w:rsidRPr="006E37D4">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9]","plainTextFormattedCitation":"[29]","previouslyFormattedCitation":"[29]"},"properties":{"noteIndex":0},"schema":"https://github.com/citation-style-language/schema/raw/master/csl-citation.json"}</w:instrText>
      </w:r>
      <w:r w:rsidR="007332E6" w:rsidRPr="006E37D4">
        <w:rPr>
          <w:lang w:val="en-GB"/>
        </w:rPr>
        <w:fldChar w:fldCharType="separate"/>
      </w:r>
      <w:r w:rsidR="00706FD3" w:rsidRPr="006E37D4">
        <w:rPr>
          <w:noProof/>
          <w:lang w:val="en-GB"/>
        </w:rPr>
        <w:t>[29]</w:t>
      </w:r>
      <w:r w:rsidR="007332E6" w:rsidRPr="006E37D4">
        <w:rPr>
          <w:lang w:val="en-GB"/>
        </w:rPr>
        <w:fldChar w:fldCharType="end"/>
      </w:r>
      <w:r w:rsidR="007332E6" w:rsidRPr="006E37D4">
        <w:rPr>
          <w:lang w:val="en-GB"/>
        </w:rPr>
        <w:t xml:space="preserve">, approximated AMPSA and AMP </w:t>
      </w:r>
      <w:r w:rsidR="007332E6" w:rsidRPr="006E37D4">
        <w:rPr>
          <w:lang w:val="en-GB"/>
        </w:rPr>
        <w:fldChar w:fldCharType="begin" w:fldLock="1"/>
      </w:r>
      <w:r w:rsidR="00706FD3" w:rsidRPr="006E37D4">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30]","plainTextFormattedCitation":"[30]","previouslyFormattedCitation":"[30]"},"properties":{"noteIndex":0},"schema":"https://github.com/citation-style-language/schema/raw/master/csl-citation.json"}</w:instrText>
      </w:r>
      <w:r w:rsidR="007332E6" w:rsidRPr="006E37D4">
        <w:rPr>
          <w:lang w:val="en-GB"/>
        </w:rPr>
        <w:fldChar w:fldCharType="separate"/>
      </w:r>
      <w:r w:rsidR="00706FD3" w:rsidRPr="006E37D4">
        <w:rPr>
          <w:noProof/>
          <w:lang w:val="en-GB"/>
        </w:rPr>
        <w:t>[30]</w:t>
      </w:r>
      <w:r w:rsidR="007332E6" w:rsidRPr="006E37D4">
        <w:rPr>
          <w:lang w:val="en-GB"/>
        </w:rPr>
        <w:fldChar w:fldCharType="end"/>
      </w:r>
      <w:r w:rsidR="007332E6" w:rsidRPr="006E37D4">
        <w:rPr>
          <w:lang w:val="en-GB"/>
        </w:rPr>
        <w:t xml:space="preserve"> and multidimensional </w:t>
      </w:r>
      <w:proofErr w:type="spellStart"/>
      <w:r w:rsidR="007332E6" w:rsidRPr="006E37D4">
        <w:rPr>
          <w:lang w:val="en-GB"/>
        </w:rPr>
        <w:t>mSTAMP</w:t>
      </w:r>
      <w:proofErr w:type="spellEnd"/>
      <w:r w:rsidR="007332E6" w:rsidRPr="006E37D4">
        <w:rPr>
          <w:lang w:val="en-GB"/>
        </w:rPr>
        <w:t xml:space="preserve"> </w:t>
      </w:r>
      <w:r w:rsidR="007332E6" w:rsidRPr="006E37D4">
        <w:rPr>
          <w:lang w:val="en-GB"/>
        </w:rPr>
        <w:fldChar w:fldCharType="begin" w:fldLock="1"/>
      </w:r>
      <w:r w:rsidR="00706FD3" w:rsidRPr="006E37D4">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31]","plainTextFormattedCitation":"[31]","previouslyFormattedCitation":"[31]"},"properties":{"noteIndex":0},"schema":"https://github.com/citation-style-language/schema/raw/master/csl-citation.json"}</w:instrText>
      </w:r>
      <w:r w:rsidR="007332E6" w:rsidRPr="006E37D4">
        <w:rPr>
          <w:lang w:val="en-GB"/>
        </w:rPr>
        <w:fldChar w:fldCharType="separate"/>
      </w:r>
      <w:r w:rsidR="00706FD3" w:rsidRPr="006E37D4">
        <w:rPr>
          <w:noProof/>
          <w:lang w:val="en-GB"/>
        </w:rPr>
        <w:t>[31]</w:t>
      </w:r>
      <w:r w:rsidR="007332E6" w:rsidRPr="006E37D4">
        <w:rPr>
          <w:lang w:val="en-GB"/>
        </w:rPr>
        <w:fldChar w:fldCharType="end"/>
      </w:r>
      <w:r w:rsidR="007332E6" w:rsidRPr="006E37D4">
        <w:rPr>
          <w:lang w:val="en-GB"/>
        </w:rPr>
        <w:t>.</w:t>
      </w:r>
    </w:p>
    <w:p w14:paraId="664D636F" w14:textId="77777777" w:rsidR="00385239" w:rsidRPr="006E37D4" w:rsidRDefault="00385239" w:rsidP="00385239">
      <w:pPr>
        <w:pStyle w:val="Els-body-text-large"/>
        <w:rPr>
          <w:lang w:val="en-GB"/>
        </w:rPr>
      </w:pPr>
    </w:p>
    <w:p w14:paraId="41EC89A4" w14:textId="440732F9" w:rsidR="00385239" w:rsidRPr="006E37D4" w:rsidRDefault="00404C2E" w:rsidP="002E678F">
      <w:pPr>
        <w:spacing w:line="360" w:lineRule="auto"/>
      </w:pPr>
      <w:r w:rsidRPr="006E37D4">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1FDA5452" w:rsidR="007332E6" w:rsidRPr="006E37D4" w:rsidRDefault="005B0274" w:rsidP="000E7E37">
      <w:pPr>
        <w:pStyle w:val="Els-caption"/>
        <w:rPr>
          <w:lang w:val="en-GB"/>
        </w:rPr>
      </w:pPr>
      <w:r w:rsidRPr="006E37D4">
        <w:rPr>
          <w:b/>
          <w:bCs/>
          <w:lang w:val="en-GB"/>
        </w:rPr>
        <w:t>Figure</w:t>
      </w:r>
      <w:r w:rsidR="00385239" w:rsidRPr="006E37D4">
        <w:rPr>
          <w:b/>
          <w:bCs/>
          <w:lang w:val="en-GB"/>
        </w:rPr>
        <w:t xml:space="preserve"> </w:t>
      </w:r>
      <w:r w:rsidR="00136F32" w:rsidRPr="006E37D4">
        <w:rPr>
          <w:b/>
          <w:bCs/>
          <w:lang w:val="en-GB"/>
        </w:rPr>
        <w:t>2</w:t>
      </w:r>
      <w:r w:rsidR="00385239" w:rsidRPr="006E37D4">
        <w:rPr>
          <w:b/>
          <w:bCs/>
          <w:lang w:val="en-GB"/>
        </w:rPr>
        <w:t>.</w:t>
      </w:r>
      <w:r w:rsidR="00385239" w:rsidRPr="006E37D4">
        <w:rPr>
          <w:lang w:val="en-GB"/>
        </w:rPr>
        <w:t xml:space="preserve"> </w:t>
      </w:r>
      <w:r w:rsidR="0034570A" w:rsidRPr="006E37D4">
        <w:rPr>
          <w:lang w:val="en-GB"/>
        </w:rPr>
        <w:t xml:space="preserve">Description of </w:t>
      </w:r>
      <w:r w:rsidR="00516248" w:rsidRPr="006E37D4">
        <w:rPr>
          <w:lang w:val="en-GB"/>
        </w:rPr>
        <w:t>M</w:t>
      </w:r>
      <w:r w:rsidR="00385239" w:rsidRPr="006E37D4">
        <w:rPr>
          <w:lang w:val="en-GB"/>
        </w:rPr>
        <w:t xml:space="preserve">atrix </w:t>
      </w:r>
      <w:r w:rsidR="0034570A" w:rsidRPr="006E37D4">
        <w:rPr>
          <w:lang w:val="en-GB"/>
        </w:rPr>
        <w:t>P</w:t>
      </w:r>
      <w:r w:rsidR="00385239" w:rsidRPr="006E37D4">
        <w:rPr>
          <w:lang w:val="en-GB"/>
        </w:rPr>
        <w:t xml:space="preserve">rofile </w:t>
      </w:r>
      <w:r w:rsidR="0034570A" w:rsidRPr="006E37D4">
        <w:rPr>
          <w:lang w:val="en-GB"/>
        </w:rPr>
        <w:t xml:space="preserve">and Contextual Matrix Profile </w:t>
      </w:r>
      <w:r w:rsidR="00385239" w:rsidRPr="006E37D4">
        <w:rPr>
          <w:lang w:val="en-GB"/>
        </w:rPr>
        <w:t>calculation</w:t>
      </w:r>
      <w:r w:rsidR="00516248" w:rsidRPr="006E37D4">
        <w:rPr>
          <w:lang w:val="en-GB"/>
        </w:rPr>
        <w:t xml:space="preserve"> steps</w:t>
      </w:r>
      <w:r w:rsidR="00385239" w:rsidRPr="006E37D4">
        <w:rPr>
          <w:lang w:val="en-GB"/>
        </w:rPr>
        <w:t xml:space="preserve"> in case of self-join</w:t>
      </w:r>
      <w:r w:rsidR="0034570A" w:rsidRPr="006E37D4">
        <w:rPr>
          <w:lang w:val="en-GB"/>
        </w:rPr>
        <w:t xml:space="preserve"> of a timeseries </w:t>
      </w:r>
      <m:oMath>
        <m:r>
          <w:rPr>
            <w:rFonts w:ascii="Cambria Math" w:hAnsi="Cambria Math"/>
            <w:lang w:val="en-GB"/>
          </w:rPr>
          <m:t>T</m:t>
        </m:r>
      </m:oMath>
      <w:r w:rsidR="00385239" w:rsidRPr="006E37D4">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6E37D4">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6E37D4">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6E37D4">
        <w:rPr>
          <w:lang w:val="en-GB"/>
        </w:rPr>
        <w:t xml:space="preserve">. By calculating the distance vector for the all-subsequences set of </w:t>
      </w:r>
      <m:oMath>
        <m:r>
          <w:rPr>
            <w:rFonts w:ascii="Cambria Math" w:hAnsi="Cambria Math"/>
            <w:lang w:val="en-GB"/>
          </w:rPr>
          <m:t>T</m:t>
        </m:r>
      </m:oMath>
      <w:r w:rsidR="00385239" w:rsidRPr="006E37D4">
        <w:rPr>
          <w:lang w:val="en-GB"/>
        </w:rPr>
        <w:t xml:space="preserve">, and storing </w:t>
      </w:r>
      <w:r w:rsidR="0034570A" w:rsidRPr="006E37D4">
        <w:rPr>
          <w:lang w:val="en-GB"/>
        </w:rPr>
        <w:t>those values</w:t>
      </w:r>
      <w:r w:rsidR="00385239" w:rsidRPr="006E37D4">
        <w:rPr>
          <w:lang w:val="en-GB"/>
        </w:rPr>
        <w:t xml:space="preserve"> in a matrix</w:t>
      </w:r>
      <w:r w:rsidR="0034570A" w:rsidRPr="006E37D4">
        <w:rPr>
          <w:lang w:val="en-GB"/>
        </w:rPr>
        <w:t xml:space="preserve">, </w:t>
      </w:r>
      <w:r w:rsidR="00385239" w:rsidRPr="006E37D4">
        <w:rPr>
          <w:lang w:val="en-GB"/>
        </w:rPr>
        <w:t xml:space="preserve">the full distance matrix is </w:t>
      </w:r>
      <w:r w:rsidR="00094366" w:rsidRPr="006E37D4">
        <w:rPr>
          <w:lang w:val="en-GB"/>
        </w:rPr>
        <w:t>obtained</w:t>
      </w:r>
      <w:r w:rsidR="00385239" w:rsidRPr="006E37D4">
        <w:rPr>
          <w:lang w:val="en-GB"/>
        </w:rPr>
        <w:t xml:space="preserve">. MP is the row wise minimum while the </w:t>
      </w:r>
      <w:r w:rsidR="00094366" w:rsidRPr="006E37D4">
        <w:rPr>
          <w:lang w:val="en-GB"/>
        </w:rPr>
        <w:t>CMP</w:t>
      </w:r>
      <w:r w:rsidR="00385239" w:rsidRPr="006E37D4">
        <w:rPr>
          <w:lang w:val="en-GB"/>
        </w:rPr>
        <w:t xml:space="preserve"> is the minimum over rectangular regions</w:t>
      </w:r>
      <w:r w:rsidR="00094366" w:rsidRPr="006E37D4">
        <w:rPr>
          <w:lang w:val="en-GB"/>
        </w:rPr>
        <w:t>.</w:t>
      </w:r>
    </w:p>
    <w:p w14:paraId="07D89235" w14:textId="076C052B" w:rsidR="00AC5C8B" w:rsidRPr="006E37D4" w:rsidRDefault="001E336B" w:rsidP="00AC5C8B">
      <w:pPr>
        <w:pStyle w:val="Els-body-text-large"/>
        <w:rPr>
          <w:lang w:val="en-GB"/>
        </w:rPr>
      </w:pPr>
      <w:r w:rsidRPr="006E37D4">
        <w:rPr>
          <w:lang w:val="en-GB"/>
        </w:rPr>
        <w:t xml:space="preserve">The </w:t>
      </w:r>
      <w:r w:rsidR="00957930" w:rsidRPr="006E37D4">
        <w:rPr>
          <w:lang w:val="en-GB"/>
        </w:rPr>
        <w:t xml:space="preserve">original </w:t>
      </w:r>
      <w:r w:rsidRPr="006E37D4">
        <w:rPr>
          <w:lang w:val="en-GB"/>
        </w:rPr>
        <w:t>MP method ha</w:t>
      </w:r>
      <w:r w:rsidR="00DD7471" w:rsidRPr="006E37D4">
        <w:rPr>
          <w:lang w:val="en-GB"/>
        </w:rPr>
        <w:t>s</w:t>
      </w:r>
      <w:r w:rsidRPr="006E37D4">
        <w:rPr>
          <w:lang w:val="en-GB"/>
        </w:rPr>
        <w:t xml:space="preserve"> been</w:t>
      </w:r>
      <w:r w:rsidR="00957930" w:rsidRPr="006E37D4">
        <w:rPr>
          <w:lang w:val="en-GB"/>
        </w:rPr>
        <w:t xml:space="preserve"> successfully applied </w:t>
      </w:r>
      <w:r w:rsidRPr="006E37D4">
        <w:rPr>
          <w:lang w:val="en-GB"/>
        </w:rPr>
        <w:t xml:space="preserve">in different fields </w:t>
      </w:r>
      <w:r w:rsidR="00A10453" w:rsidRPr="006E37D4">
        <w:rPr>
          <w:lang w:val="en-GB"/>
        </w:rPr>
        <w:t xml:space="preserve">of </w:t>
      </w:r>
      <w:r w:rsidRPr="006E37D4">
        <w:rPr>
          <w:lang w:val="en-GB"/>
        </w:rPr>
        <w:t xml:space="preserve">anomaly detection. </w:t>
      </w:r>
      <w:r w:rsidR="007F1143" w:rsidRPr="006E37D4">
        <w:rPr>
          <w:lang w:val="en-GB"/>
        </w:rPr>
        <w:t xml:space="preserve">In medical </w:t>
      </w:r>
      <w:r w:rsidR="0034570A" w:rsidRPr="006E37D4">
        <w:rPr>
          <w:lang w:val="en-GB"/>
        </w:rPr>
        <w:t xml:space="preserve">field was proposed </w:t>
      </w:r>
      <w:r w:rsidR="007F1143" w:rsidRPr="006E37D4">
        <w:rPr>
          <w:lang w:val="en-GB"/>
        </w:rPr>
        <w:t xml:space="preserve">an unsupervised real time anomaly detection method based on continuous learning of </w:t>
      </w:r>
      <w:r w:rsidR="00E71CE0" w:rsidRPr="006E37D4">
        <w:rPr>
          <w:lang w:val="en-GB"/>
        </w:rPr>
        <w:t>timeseries</w:t>
      </w:r>
      <w:r w:rsidR="007F1143" w:rsidRPr="006E37D4">
        <w:rPr>
          <w:lang w:val="en-GB"/>
        </w:rPr>
        <w:t xml:space="preserve"> shaplets </w:t>
      </w:r>
      <w:r w:rsidR="007F1143" w:rsidRPr="006E37D4">
        <w:rPr>
          <w:lang w:val="en-GB"/>
        </w:rPr>
        <w:lastRenderedPageBreak/>
        <w:t xml:space="preserve">extracted though </w:t>
      </w:r>
      <w:r w:rsidR="00AC30BE" w:rsidRPr="006E37D4">
        <w:rPr>
          <w:lang w:val="en-GB"/>
        </w:rPr>
        <w:t>MP</w:t>
      </w:r>
      <w:r w:rsidR="007F1143" w:rsidRPr="006E37D4">
        <w:rPr>
          <w:lang w:val="en-GB"/>
        </w:rPr>
        <w:t xml:space="preserve"> algorithm</w:t>
      </w:r>
      <w:r w:rsidR="0034570A" w:rsidRPr="006E37D4">
        <w:rPr>
          <w:lang w:val="en-GB"/>
        </w:rPr>
        <w:t xml:space="preserve"> </w:t>
      </w:r>
      <w:r w:rsidR="0034570A" w:rsidRPr="006E37D4">
        <w:rPr>
          <w:lang w:val="en-GB"/>
        </w:rPr>
        <w:fldChar w:fldCharType="begin" w:fldLock="1"/>
      </w:r>
      <w:r w:rsidR="00706FD3" w:rsidRPr="006E37D4">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32]","plainTextFormattedCitation":"[32]","previouslyFormattedCitation":"[32]"},"properties":{"noteIndex":0},"schema":"https://github.com/citation-style-language/schema/raw/master/csl-citation.json"}</w:instrText>
      </w:r>
      <w:r w:rsidR="0034570A" w:rsidRPr="006E37D4">
        <w:rPr>
          <w:lang w:val="en-GB"/>
        </w:rPr>
        <w:fldChar w:fldCharType="separate"/>
      </w:r>
      <w:r w:rsidR="00706FD3" w:rsidRPr="006E37D4">
        <w:rPr>
          <w:noProof/>
          <w:lang w:val="en-GB"/>
        </w:rPr>
        <w:t>[32]</w:t>
      </w:r>
      <w:r w:rsidR="0034570A" w:rsidRPr="006E37D4">
        <w:rPr>
          <w:lang w:val="en-GB"/>
        </w:rPr>
        <w:fldChar w:fldCharType="end"/>
      </w:r>
      <w:r w:rsidR="007F1143" w:rsidRPr="006E37D4">
        <w:rPr>
          <w:lang w:val="en-GB"/>
        </w:rPr>
        <w:t xml:space="preserve">. Those shaplets are extracted and stored in an anomaly library and then used for </w:t>
      </w:r>
      <w:r w:rsidR="0034570A" w:rsidRPr="006E37D4">
        <w:rPr>
          <w:lang w:val="en-GB"/>
        </w:rPr>
        <w:t xml:space="preserve">sliding-window based </w:t>
      </w:r>
      <w:r w:rsidR="007F1143" w:rsidRPr="006E37D4">
        <w:rPr>
          <w:lang w:val="en-GB"/>
        </w:rPr>
        <w:t xml:space="preserve">anomaly detection in an electro-cardiogram (ECG) </w:t>
      </w:r>
      <w:r w:rsidR="00E71CE0" w:rsidRPr="006E37D4">
        <w:rPr>
          <w:lang w:val="en-GB"/>
        </w:rPr>
        <w:t>timeseries</w:t>
      </w:r>
      <w:r w:rsidR="007F1143" w:rsidRPr="006E37D4">
        <w:rPr>
          <w:lang w:val="en-GB"/>
        </w:rPr>
        <w:t xml:space="preserve"> (</w:t>
      </w:r>
      <w:r w:rsidR="007F1143" w:rsidRPr="006E37D4">
        <w:rPr>
          <w:rFonts w:ascii="Calibri" w:hAnsi="Calibri" w:cs="Calibri"/>
          <w:lang w:val="en-GB"/>
        </w:rPr>
        <w:t>﻿</w:t>
      </w:r>
      <w:r w:rsidR="007F1143" w:rsidRPr="006E37D4">
        <w:rPr>
          <w:lang w:val="en-GB"/>
        </w:rPr>
        <w:t>MIT-BIH database [32]).</w:t>
      </w:r>
      <w:r w:rsidR="00957930" w:rsidRPr="006E37D4">
        <w:rPr>
          <w:lang w:val="en-GB"/>
        </w:rPr>
        <w:t xml:space="preserve"> </w:t>
      </w:r>
      <w:r w:rsidR="007F1143" w:rsidRPr="006E37D4">
        <w:rPr>
          <w:lang w:val="en-GB"/>
        </w:rPr>
        <w:t>An industrial application is presented in</w:t>
      </w:r>
      <w:r w:rsidR="00D725F8" w:rsidRPr="006E37D4">
        <w:rPr>
          <w:lang w:val="en-GB"/>
        </w:rPr>
        <w:t xml:space="preserve"> </w:t>
      </w:r>
      <w:r w:rsidR="00D725F8" w:rsidRPr="006E37D4">
        <w:rPr>
          <w:lang w:val="en-GB"/>
        </w:rPr>
        <w:fldChar w:fldCharType="begin" w:fldLock="1"/>
      </w:r>
      <w:r w:rsidR="00706FD3" w:rsidRPr="006E37D4">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33]","plainTextFormattedCitation":"[33]","previouslyFormattedCitation":"[33]"},"properties":{"noteIndex":0},"schema":"https://github.com/citation-style-language/schema/raw/master/csl-citation.json"}</w:instrText>
      </w:r>
      <w:r w:rsidR="00D725F8" w:rsidRPr="006E37D4">
        <w:rPr>
          <w:lang w:val="en-GB"/>
        </w:rPr>
        <w:fldChar w:fldCharType="separate"/>
      </w:r>
      <w:r w:rsidR="00706FD3" w:rsidRPr="006E37D4">
        <w:rPr>
          <w:noProof/>
          <w:lang w:val="en-GB"/>
        </w:rPr>
        <w:t>[33]</w:t>
      </w:r>
      <w:r w:rsidR="00D725F8" w:rsidRPr="006E37D4">
        <w:rPr>
          <w:lang w:val="en-GB"/>
        </w:rPr>
        <w:fldChar w:fldCharType="end"/>
      </w:r>
      <w:r w:rsidR="007F1143" w:rsidRPr="006E37D4">
        <w:rPr>
          <w:lang w:val="en-GB"/>
        </w:rPr>
        <w:t xml:space="preserve"> </w:t>
      </w:r>
      <w:r w:rsidR="0034570A" w:rsidRPr="006E37D4">
        <w:rPr>
          <w:lang w:val="en-GB"/>
        </w:rPr>
        <w:t>where</w:t>
      </w:r>
      <w:r w:rsidR="007F1143" w:rsidRPr="006E37D4">
        <w:rPr>
          <w:lang w:val="en-GB"/>
        </w:rPr>
        <w:t xml:space="preserve"> the classical approach of </w:t>
      </w:r>
      <w:r w:rsidR="00AC30BE" w:rsidRPr="006E37D4">
        <w:rPr>
          <w:lang w:val="en-GB"/>
        </w:rPr>
        <w:t>MP</w:t>
      </w:r>
      <w:r w:rsidR="007F1143" w:rsidRPr="006E37D4">
        <w:rPr>
          <w:lang w:val="en-GB"/>
        </w:rPr>
        <w:t xml:space="preserve"> </w:t>
      </w:r>
      <w:r w:rsidR="0034570A" w:rsidRPr="006E37D4">
        <w:rPr>
          <w:lang w:val="en-GB"/>
        </w:rPr>
        <w:t xml:space="preserve">is combined </w:t>
      </w:r>
      <w:r w:rsidR="007F1143" w:rsidRPr="006E37D4">
        <w:rPr>
          <w:lang w:val="en-GB"/>
        </w:rPr>
        <w:t>with the hamming distance to automatically detect intrusions in the network of a water processing facility.</w:t>
      </w:r>
      <w:r w:rsidR="00A57981" w:rsidRPr="006E37D4">
        <w:rPr>
          <w:lang w:val="en-GB"/>
        </w:rPr>
        <w:t xml:space="preserve"> A generalization of MP algorithm called </w:t>
      </w:r>
      <w:proofErr w:type="spellStart"/>
      <w:r w:rsidR="00A57981" w:rsidRPr="006E37D4">
        <w:rPr>
          <w:lang w:val="en-GB"/>
        </w:rPr>
        <w:t>PanMP</w:t>
      </w:r>
      <w:proofErr w:type="spellEnd"/>
      <w:r w:rsidR="00A57981" w:rsidRPr="006E37D4">
        <w:rPr>
          <w:lang w:val="en-GB"/>
        </w:rPr>
        <w:t xml:space="preserve"> is proposed</w:t>
      </w:r>
      <w:r w:rsidR="002E1C45" w:rsidRPr="006E37D4">
        <w:rPr>
          <w:lang w:val="en-GB"/>
        </w:rPr>
        <w:t xml:space="preserve"> </w:t>
      </w:r>
      <w:r w:rsidR="00A57981" w:rsidRPr="006E37D4">
        <w:rPr>
          <w:lang w:val="en-GB"/>
        </w:rPr>
        <w:t>in</w:t>
      </w:r>
      <w:r w:rsidR="00957930" w:rsidRPr="006E37D4">
        <w:rPr>
          <w:lang w:val="en-GB"/>
        </w:rPr>
        <w:t xml:space="preserve"> </w:t>
      </w:r>
      <w:r w:rsidR="00D725F8" w:rsidRPr="006E37D4">
        <w:rPr>
          <w:lang w:val="en-GB"/>
        </w:rPr>
        <w:fldChar w:fldCharType="begin" w:fldLock="1"/>
      </w:r>
      <w:r w:rsidR="00706FD3" w:rsidRPr="006E37D4">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34]","plainTextFormattedCitation":"[34]","previouslyFormattedCitation":"[34]"},"properties":{"noteIndex":0},"schema":"https://github.com/citation-style-language/schema/raw/master/csl-citation.json"}</w:instrText>
      </w:r>
      <w:r w:rsidR="00D725F8" w:rsidRPr="006E37D4">
        <w:rPr>
          <w:lang w:val="en-GB"/>
        </w:rPr>
        <w:fldChar w:fldCharType="separate"/>
      </w:r>
      <w:r w:rsidR="00706FD3" w:rsidRPr="006E37D4">
        <w:rPr>
          <w:noProof/>
          <w:lang w:val="en-GB"/>
        </w:rPr>
        <w:t>[34]</w:t>
      </w:r>
      <w:r w:rsidR="00D725F8" w:rsidRPr="006E37D4">
        <w:rPr>
          <w:lang w:val="en-GB"/>
        </w:rPr>
        <w:fldChar w:fldCharType="end"/>
      </w:r>
      <w:r w:rsidR="007F1143" w:rsidRPr="006E37D4">
        <w:rPr>
          <w:lang w:val="en-GB"/>
        </w:rPr>
        <w:t xml:space="preserve"> </w:t>
      </w:r>
      <w:r w:rsidR="00A57981" w:rsidRPr="006E37D4">
        <w:rPr>
          <w:lang w:val="en-GB"/>
        </w:rPr>
        <w:t xml:space="preserve">to </w:t>
      </w:r>
      <w:r w:rsidR="007F1143" w:rsidRPr="006E37D4">
        <w:rPr>
          <w:lang w:val="en-GB"/>
        </w:rPr>
        <w:t xml:space="preserve">find different length anomalies in </w:t>
      </w:r>
      <w:r w:rsidR="007F1143" w:rsidRPr="006E37D4">
        <w:rPr>
          <w:rFonts w:ascii="Calibri" w:hAnsi="Calibri" w:cs="Calibri"/>
          <w:lang w:val="en-GB"/>
        </w:rPr>
        <w:t>﻿</w:t>
      </w:r>
      <w:r w:rsidR="007F1143" w:rsidRPr="006E37D4">
        <w:rPr>
          <w:lang w:val="en-GB"/>
        </w:rPr>
        <w:t>automated pedestrian counting system developed in Taipei.</w:t>
      </w:r>
      <w:r w:rsidR="00957930" w:rsidRPr="006E37D4">
        <w:rPr>
          <w:lang w:val="en-GB"/>
        </w:rPr>
        <w:t xml:space="preserve"> </w:t>
      </w:r>
      <w:r w:rsidR="007F1143" w:rsidRPr="006E37D4">
        <w:rPr>
          <w:lang w:val="en-GB"/>
        </w:rPr>
        <w:t xml:space="preserve">MP </w:t>
      </w:r>
      <w:r w:rsidR="00A57981" w:rsidRPr="006E37D4">
        <w:rPr>
          <w:lang w:val="en-GB"/>
        </w:rPr>
        <w:t xml:space="preserve">has been largely employed </w:t>
      </w:r>
      <w:r w:rsidR="007F1143" w:rsidRPr="006E37D4">
        <w:rPr>
          <w:lang w:val="en-GB"/>
        </w:rPr>
        <w:t xml:space="preserve">to identify anomalies in IT field. </w:t>
      </w:r>
      <w:proofErr w:type="spellStart"/>
      <w:r w:rsidR="001936C4">
        <w:t>Herath</w:t>
      </w:r>
      <w:proofErr w:type="spellEnd"/>
      <w:r w:rsidR="001936C4">
        <w:t xml:space="preserve"> </w:t>
      </w:r>
      <w:r w:rsidR="009434C0" w:rsidRPr="006E37D4">
        <w:rPr>
          <w:lang w:val="en-GB"/>
        </w:rPr>
        <w:t xml:space="preserve">et al. </w:t>
      </w:r>
      <w:r w:rsidR="00D725F8" w:rsidRPr="006E37D4">
        <w:rPr>
          <w:lang w:val="en-GB"/>
        </w:rPr>
        <w:fldChar w:fldCharType="begin" w:fldLock="1"/>
      </w:r>
      <w:r w:rsidR="00706FD3" w:rsidRPr="006E37D4">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35]","plainTextFormattedCitation":"[35]","previouslyFormattedCitation":"[35]"},"properties":{"noteIndex":0},"schema":"https://github.com/citation-style-language/schema/raw/master/csl-citation.json"}</w:instrText>
      </w:r>
      <w:r w:rsidR="00D725F8" w:rsidRPr="006E37D4">
        <w:rPr>
          <w:lang w:val="en-GB"/>
        </w:rPr>
        <w:fldChar w:fldCharType="separate"/>
      </w:r>
      <w:r w:rsidR="00706FD3" w:rsidRPr="006E37D4">
        <w:rPr>
          <w:noProof/>
          <w:lang w:val="en-GB"/>
        </w:rPr>
        <w:t>[35]</w:t>
      </w:r>
      <w:r w:rsidR="00D725F8" w:rsidRPr="006E37D4">
        <w:rPr>
          <w:lang w:val="en-GB"/>
        </w:rPr>
        <w:fldChar w:fldCharType="end"/>
      </w:r>
      <w:r w:rsidR="00BD2A1F" w:rsidRPr="006E37D4">
        <w:rPr>
          <w:lang w:val="en-GB"/>
        </w:rPr>
        <w:t xml:space="preserve"> introduce</w:t>
      </w:r>
      <w:r w:rsidR="001936C4">
        <w:rPr>
          <w:lang w:val="en-GB"/>
        </w:rPr>
        <w:t>s</w:t>
      </w:r>
      <w:r w:rsidR="00BD2A1F" w:rsidRPr="006E37D4">
        <w:rPr>
          <w:lang w:val="en-GB"/>
        </w:rPr>
        <w:t xml:space="preserve"> </w:t>
      </w:r>
      <w:r w:rsidR="00BD2A1F" w:rsidRPr="006E37D4">
        <w:rPr>
          <w:rFonts w:ascii="Calibri" w:hAnsi="Calibri" w:cs="Calibri"/>
          <w:lang w:val="en-GB"/>
        </w:rPr>
        <w:t>﻿</w:t>
      </w:r>
      <w:r w:rsidR="00BD2A1F" w:rsidRPr="006E37D4">
        <w:rPr>
          <w:lang w:val="en-GB"/>
        </w:rPr>
        <w:t xml:space="preserve">a real time anomaly detection framework based on </w:t>
      </w:r>
      <w:r w:rsidR="00AC30BE" w:rsidRPr="006E37D4">
        <w:rPr>
          <w:lang w:val="en-GB"/>
        </w:rPr>
        <w:t>MP</w:t>
      </w:r>
      <w:r w:rsidR="00BD2A1F" w:rsidRPr="006E37D4">
        <w:rPr>
          <w:lang w:val="en-GB"/>
        </w:rPr>
        <w:t xml:space="preserve"> called </w:t>
      </w:r>
      <w:r w:rsidR="00AC30BE" w:rsidRPr="006E37D4">
        <w:rPr>
          <w:lang w:val="en-GB"/>
        </w:rPr>
        <w:t xml:space="preserve">Real-Time Aggregated Matrix Profile </w:t>
      </w:r>
      <w:r w:rsidR="00BD2A1F" w:rsidRPr="006E37D4">
        <w:rPr>
          <w:lang w:val="en-GB"/>
        </w:rPr>
        <w:t>(</w:t>
      </w:r>
      <w:r w:rsidR="00AC30BE" w:rsidRPr="006E37D4">
        <w:rPr>
          <w:lang w:val="en-GB"/>
        </w:rPr>
        <w:t>RAMP</w:t>
      </w:r>
      <w:r w:rsidR="00BD2A1F" w:rsidRPr="006E37D4">
        <w:rPr>
          <w:lang w:val="en-GB"/>
        </w:rPr>
        <w:t xml:space="preserve">), that </w:t>
      </w:r>
      <w:r w:rsidR="007118FB" w:rsidRPr="006E37D4">
        <w:rPr>
          <w:lang w:val="en-GB"/>
        </w:rPr>
        <w:t>can</w:t>
      </w:r>
      <w:r w:rsidR="00BD2A1F" w:rsidRPr="006E37D4">
        <w:rPr>
          <w:lang w:val="en-GB"/>
        </w:rPr>
        <w:t xml:space="preserve"> identify anomalies in scientific workflows.</w:t>
      </w:r>
      <w:r w:rsidR="00A57981" w:rsidRPr="006E37D4">
        <w:rPr>
          <w:lang w:val="en-GB"/>
        </w:rPr>
        <w:t xml:space="preserve"> </w:t>
      </w:r>
      <w:r w:rsidR="001936C4" w:rsidRPr="001936C4">
        <w:rPr>
          <w:lang w:val="en-GB"/>
        </w:rPr>
        <w:t xml:space="preserve">De </w:t>
      </w:r>
      <w:proofErr w:type="spellStart"/>
      <w:r w:rsidR="001936C4" w:rsidRPr="001936C4">
        <w:rPr>
          <w:lang w:val="en-GB"/>
        </w:rPr>
        <w:t>Paepe</w:t>
      </w:r>
      <w:proofErr w:type="spellEnd"/>
      <w:r w:rsidR="001936C4" w:rsidRPr="001936C4">
        <w:rPr>
          <w:lang w:val="en-GB"/>
        </w:rPr>
        <w:t xml:space="preserve"> </w:t>
      </w:r>
      <w:r w:rsidR="001936C4">
        <w:rPr>
          <w:lang w:val="en-GB"/>
        </w:rPr>
        <w:t>et al.</w:t>
      </w:r>
      <w:r w:rsidR="00D725F8" w:rsidRPr="006E37D4">
        <w:rPr>
          <w:lang w:val="en-GB"/>
        </w:rPr>
        <w:fldChar w:fldCharType="begin" w:fldLock="1"/>
      </w:r>
      <w:r w:rsidR="00706FD3" w:rsidRPr="006E37D4">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36]","plainTextFormattedCitation":"[36]","previouslyFormattedCitation":"[36]"},"properties":{"noteIndex":0},"schema":"https://github.com/citation-style-language/schema/raw/master/csl-citation.json"}</w:instrText>
      </w:r>
      <w:r w:rsidR="00D725F8" w:rsidRPr="006E37D4">
        <w:rPr>
          <w:lang w:val="en-GB"/>
        </w:rPr>
        <w:fldChar w:fldCharType="separate"/>
      </w:r>
      <w:r w:rsidR="00706FD3" w:rsidRPr="006E37D4">
        <w:rPr>
          <w:noProof/>
          <w:lang w:val="en-GB"/>
        </w:rPr>
        <w:t>[36]</w:t>
      </w:r>
      <w:r w:rsidR="00D725F8" w:rsidRPr="006E37D4">
        <w:rPr>
          <w:lang w:val="en-GB"/>
        </w:rPr>
        <w:fldChar w:fldCharType="end"/>
      </w:r>
      <w:r w:rsidR="00D32DA5" w:rsidRPr="006E37D4">
        <w:rPr>
          <w:lang w:val="en-GB"/>
        </w:rPr>
        <w:t xml:space="preserve"> </w:t>
      </w:r>
      <w:r w:rsidR="001936C4">
        <w:rPr>
          <w:lang w:val="en-GB"/>
        </w:rPr>
        <w:t xml:space="preserve">applies </w:t>
      </w:r>
      <w:r w:rsidR="00423D77" w:rsidRPr="006E37D4">
        <w:rPr>
          <w:lang w:val="en-GB"/>
        </w:rPr>
        <w:t xml:space="preserve">a noise elimination technique </w:t>
      </w:r>
      <w:r w:rsidR="00D32DA5" w:rsidRPr="006E37D4">
        <w:rPr>
          <w:lang w:val="en-GB"/>
        </w:rPr>
        <w:t>based on</w:t>
      </w:r>
      <w:r w:rsidR="00423D77" w:rsidRPr="006E37D4">
        <w:rPr>
          <w:lang w:val="en-GB"/>
        </w:rPr>
        <w:t xml:space="preserve"> </w:t>
      </w:r>
      <w:r w:rsidR="00AC30BE" w:rsidRPr="006E37D4">
        <w:rPr>
          <w:lang w:val="en-GB"/>
        </w:rPr>
        <w:t>MP</w:t>
      </w:r>
      <w:r w:rsidR="00D32DA5" w:rsidRPr="006E37D4">
        <w:rPr>
          <w:lang w:val="en-GB"/>
        </w:rPr>
        <w:t xml:space="preserve"> on real</w:t>
      </w:r>
      <w:r w:rsidR="00E71CE0" w:rsidRPr="006E37D4">
        <w:rPr>
          <w:lang w:val="en-GB"/>
        </w:rPr>
        <w:t xml:space="preserve"> </w:t>
      </w:r>
      <w:r w:rsidR="00D32DA5" w:rsidRPr="006E37D4">
        <w:rPr>
          <w:lang w:val="en-GB"/>
        </w:rPr>
        <w:t>Yahoo!</w:t>
      </w:r>
      <w:r w:rsidR="00E71CE0" w:rsidRPr="006E37D4">
        <w:rPr>
          <w:lang w:val="en-GB"/>
        </w:rPr>
        <w:t xml:space="preserve"> </w:t>
      </w:r>
      <w:r w:rsidR="00D32DA5" w:rsidRPr="006E37D4">
        <w:rPr>
          <w:lang w:val="en-GB"/>
        </w:rPr>
        <w:t xml:space="preserve">internet traffic metrics to detect anomalous </w:t>
      </w:r>
      <w:r w:rsidR="007118FB" w:rsidRPr="006E37D4">
        <w:rPr>
          <w:lang w:val="en-GB"/>
        </w:rPr>
        <w:t>behaviours</w:t>
      </w:r>
      <w:r w:rsidR="00C26C6B" w:rsidRPr="006E37D4">
        <w:rPr>
          <w:lang w:val="en-GB"/>
        </w:rPr>
        <w:t xml:space="preserve">; </w:t>
      </w:r>
      <w:r w:rsidR="00D725F8" w:rsidRPr="006E37D4">
        <w:rPr>
          <w:lang w:val="en-GB"/>
        </w:rPr>
        <w:fldChar w:fldCharType="begin" w:fldLock="1"/>
      </w:r>
      <w:r w:rsidR="00706FD3" w:rsidRPr="006E37D4">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37]","plainTextFormattedCitation":"[37]","previouslyFormattedCitation":"[37]"},"properties":{"noteIndex":0},"schema":"https://github.com/citation-style-language/schema/raw/master/csl-citation.json"}</w:instrText>
      </w:r>
      <w:r w:rsidR="00D725F8" w:rsidRPr="006E37D4">
        <w:rPr>
          <w:lang w:val="en-GB"/>
        </w:rPr>
        <w:fldChar w:fldCharType="separate"/>
      </w:r>
      <w:r w:rsidR="00706FD3" w:rsidRPr="006E37D4">
        <w:rPr>
          <w:noProof/>
          <w:lang w:val="en-GB"/>
        </w:rPr>
        <w:t>[37]</w:t>
      </w:r>
      <w:r w:rsidR="00D725F8" w:rsidRPr="006E37D4">
        <w:rPr>
          <w:lang w:val="en-GB"/>
        </w:rPr>
        <w:fldChar w:fldCharType="end"/>
      </w:r>
      <w:r w:rsidR="00B0427D" w:rsidRPr="006E37D4">
        <w:rPr>
          <w:lang w:val="en-GB"/>
        </w:rPr>
        <w:t xml:space="preserve"> demonstrate how the elimination of noise can help in anomaly detection of noisy date by testing the algorithm on </w:t>
      </w:r>
      <w:r w:rsidR="00BF6460" w:rsidRPr="006E37D4">
        <w:rPr>
          <w:lang w:val="en-GB"/>
        </w:rPr>
        <w:t>N</w:t>
      </w:r>
      <w:r w:rsidR="00B0427D" w:rsidRPr="006E37D4">
        <w:rPr>
          <w:lang w:val="en-GB"/>
        </w:rPr>
        <w:t xml:space="preserve">umenta </w:t>
      </w:r>
      <w:r w:rsidR="00BF6460" w:rsidRPr="006E37D4">
        <w:rPr>
          <w:lang w:val="en-GB"/>
        </w:rPr>
        <w:t>B</w:t>
      </w:r>
      <w:r w:rsidR="00B0427D" w:rsidRPr="006E37D4">
        <w:rPr>
          <w:lang w:val="en-GB"/>
        </w:rPr>
        <w:t>enchmark</w:t>
      </w:r>
      <w:r w:rsidR="00E93238" w:rsidRPr="006E37D4">
        <w:rPr>
          <w:lang w:val="en-GB"/>
        </w:rPr>
        <w:t xml:space="preserve"> </w:t>
      </w:r>
      <w:r w:rsidR="00D725F8" w:rsidRPr="006E37D4">
        <w:rPr>
          <w:lang w:val="en-GB"/>
        </w:rPr>
        <w:fldChar w:fldCharType="begin" w:fldLock="1"/>
      </w:r>
      <w:r w:rsidR="00706FD3" w:rsidRPr="006E37D4">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38]","plainTextFormattedCitation":"[38]","previouslyFormattedCitation":"[38]"},"properties":{"noteIndex":0},"schema":"https://github.com/citation-style-language/schema/raw/master/csl-citation.json"}</w:instrText>
      </w:r>
      <w:r w:rsidR="00D725F8" w:rsidRPr="006E37D4">
        <w:rPr>
          <w:lang w:val="en-GB"/>
        </w:rPr>
        <w:fldChar w:fldCharType="separate"/>
      </w:r>
      <w:r w:rsidR="00706FD3" w:rsidRPr="006E37D4">
        <w:rPr>
          <w:noProof/>
          <w:lang w:val="en-GB"/>
        </w:rPr>
        <w:t>[38]</w:t>
      </w:r>
      <w:r w:rsidR="00D725F8" w:rsidRPr="006E37D4">
        <w:rPr>
          <w:lang w:val="en-GB"/>
        </w:rPr>
        <w:fldChar w:fldCharType="end"/>
      </w:r>
      <w:r w:rsidR="007F1143" w:rsidRPr="006E37D4">
        <w:rPr>
          <w:lang w:val="en-GB"/>
        </w:rPr>
        <w:t>.</w:t>
      </w:r>
      <w:r w:rsidR="00AC5C8B" w:rsidRPr="006E37D4">
        <w:rPr>
          <w:lang w:val="en-GB"/>
        </w:rPr>
        <w:t xml:space="preserve"> </w:t>
      </w:r>
    </w:p>
    <w:p w14:paraId="54BB5D38" w14:textId="560EE995" w:rsidR="00A57981" w:rsidRDefault="00AC5C8B" w:rsidP="00AC5C8B">
      <w:pPr>
        <w:pStyle w:val="Els-body-text-large"/>
        <w:rPr>
          <w:lang w:val="en-GB"/>
        </w:rPr>
      </w:pPr>
      <w:r w:rsidRPr="006E37D4">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6E37D4">
        <w:rPr>
          <w:lang w:val="en-GB"/>
        </w:rPr>
        <w:fldChar w:fldCharType="begin" w:fldLock="1"/>
      </w:r>
      <w:r w:rsidR="00706FD3" w:rsidRPr="006E37D4">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9]","plainTextFormattedCitation":"[39]","previouslyFormattedCitation":"[39]"},"properties":{"noteIndex":0},"schema":"https://github.com/citation-style-language/schema/raw/master/csl-citation.json"}</w:instrText>
      </w:r>
      <w:r w:rsidRPr="006E37D4">
        <w:rPr>
          <w:lang w:val="en-GB"/>
        </w:rPr>
        <w:fldChar w:fldCharType="separate"/>
      </w:r>
      <w:r w:rsidR="00706FD3" w:rsidRPr="006E37D4">
        <w:rPr>
          <w:noProof/>
          <w:lang w:val="en-GB"/>
        </w:rPr>
        <w:t>[39]</w:t>
      </w:r>
      <w:r w:rsidRPr="006E37D4">
        <w:rPr>
          <w:lang w:val="en-GB"/>
        </w:rPr>
        <w:fldChar w:fldCharType="end"/>
      </w:r>
      <w:r w:rsidRPr="006E37D4">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sidRPr="006E37D4">
        <w:rPr>
          <w:lang w:val="en-GB"/>
        </w:rPr>
        <w:fldChar w:fldCharType="begin" w:fldLock="1"/>
      </w:r>
      <w:r w:rsidR="00706FD3" w:rsidRPr="006E37D4">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40]","plainTextFormattedCitation":"[40]","previouslyFormattedCitation":"[40]"},"properties":{"noteIndex":0},"schema":"https://github.com/citation-style-language/schema/raw/master/csl-citation.json"}</w:instrText>
      </w:r>
      <w:r w:rsidRPr="006E37D4">
        <w:rPr>
          <w:lang w:val="en-GB"/>
        </w:rPr>
        <w:fldChar w:fldCharType="separate"/>
      </w:r>
      <w:r w:rsidR="00706FD3" w:rsidRPr="006E37D4">
        <w:rPr>
          <w:noProof/>
          <w:lang w:val="en-GB"/>
        </w:rPr>
        <w:t>[40]</w:t>
      </w:r>
      <w:r w:rsidRPr="006E37D4">
        <w:rPr>
          <w:lang w:val="en-GB"/>
        </w:rPr>
        <w:fldChar w:fldCharType="end"/>
      </w:r>
      <w:r w:rsidRPr="006E37D4">
        <w:rPr>
          <w:lang w:val="en-GB"/>
        </w:rPr>
        <w:t xml:space="preserve"> </w:t>
      </w:r>
      <w:r w:rsidR="00AC6FC4" w:rsidRPr="006E37D4">
        <w:rPr>
          <w:lang w:val="en-GB"/>
        </w:rPr>
        <w:t xml:space="preserve">which </w:t>
      </w:r>
      <w:r w:rsidR="0012301F" w:rsidRPr="006E37D4">
        <w:rPr>
          <w:lang w:val="en-GB"/>
        </w:rPr>
        <w:t xml:space="preserve">end </w:t>
      </w:r>
      <w:r w:rsidRPr="006E37D4">
        <w:rPr>
          <w:lang w:val="en-GB"/>
        </w:rPr>
        <w:t>use</w:t>
      </w:r>
      <w:r w:rsidR="00AC6FC4" w:rsidRPr="006E37D4">
        <w:rPr>
          <w:lang w:val="en-GB"/>
        </w:rPr>
        <w:t>s</w:t>
      </w:r>
      <w:r w:rsidRPr="006E37D4">
        <w:rPr>
          <w:lang w:val="en-GB"/>
        </w:rPr>
        <w:t xml:space="preserve"> </w:t>
      </w:r>
      <w:r w:rsidR="00791E87" w:rsidRPr="006E37D4">
        <w:rPr>
          <w:lang w:val="en-GB"/>
        </w:rPr>
        <w:t xml:space="preserve">were </w:t>
      </w:r>
      <w:r w:rsidRPr="006E37D4">
        <w:rPr>
          <w:lang w:val="en-GB"/>
        </w:rPr>
        <w:t xml:space="preserve">classrooms, offices, laboratories and dormitory. </w:t>
      </w:r>
      <w:commentRangeStart w:id="6"/>
      <w:r w:rsidRPr="006E37D4">
        <w:rPr>
          <w:lang w:val="en-GB"/>
        </w:rPr>
        <w:t>The classic MP method is applied</w:t>
      </w:r>
      <w:r w:rsidR="00791E87" w:rsidRPr="006E37D4">
        <w:rPr>
          <w:lang w:val="en-GB"/>
        </w:rPr>
        <w:t>,</w:t>
      </w:r>
      <w:r w:rsidRPr="006E37D4">
        <w:rPr>
          <w:lang w:val="en-GB"/>
        </w:rPr>
        <w:t xml:space="preserve"> and resulted to be effective</w:t>
      </w:r>
      <w:r w:rsidR="00791E87" w:rsidRPr="006E37D4">
        <w:rPr>
          <w:lang w:val="en-GB"/>
        </w:rPr>
        <w:t>,</w:t>
      </w:r>
      <w:r w:rsidRPr="006E37D4">
        <w:rPr>
          <w:lang w:val="en-GB"/>
        </w:rPr>
        <w:t xml:space="preserve"> to get insights and label the unusual behaviour by providing a sufficient differentiation between dominant usage patterns of the analysed dataset</w:t>
      </w:r>
      <w:commentRangeEnd w:id="6"/>
      <w:r w:rsidR="00791E87" w:rsidRPr="006E37D4">
        <w:rPr>
          <w:rStyle w:val="Rimandocommento"/>
          <w:lang w:val="en-GB"/>
        </w:rPr>
        <w:commentReference w:id="6"/>
      </w:r>
      <w:r w:rsidRPr="006E37D4">
        <w:rPr>
          <w:lang w:val="en-GB"/>
        </w:rPr>
        <w:t xml:space="preserve">. In </w:t>
      </w:r>
      <w:r w:rsidRPr="006E37D4">
        <w:rPr>
          <w:lang w:val="en-GB"/>
        </w:rPr>
        <w:fldChar w:fldCharType="begin" w:fldLock="1"/>
      </w:r>
      <w:r w:rsidR="00706FD3" w:rsidRPr="006E37D4">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8]","plainTextFormattedCitation":"[28]","previouslyFormattedCitation":"[28]"},"properties":{"noteIndex":0},"schema":"https://github.com/citation-style-language/schema/raw/master/csl-citation.json"}</w:instrText>
      </w:r>
      <w:r w:rsidRPr="006E37D4">
        <w:rPr>
          <w:lang w:val="en-GB"/>
        </w:rPr>
        <w:fldChar w:fldCharType="separate"/>
      </w:r>
      <w:r w:rsidR="00706FD3" w:rsidRPr="006E37D4">
        <w:rPr>
          <w:noProof/>
          <w:lang w:val="en-GB"/>
        </w:rPr>
        <w:t>[28]</w:t>
      </w:r>
      <w:r w:rsidRPr="006E37D4">
        <w:rPr>
          <w:lang w:val="en-GB"/>
        </w:rPr>
        <w:fldChar w:fldCharType="end"/>
      </w:r>
      <w:r w:rsidRPr="006E37D4">
        <w:rPr>
          <w:lang w:val="en-GB"/>
        </w:rPr>
        <w:t xml:space="preserve"> the authors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DD7471" w:rsidRPr="006E37D4">
        <w:rPr>
          <w:lang w:val="en-GB"/>
        </w:rPr>
        <w:t xml:space="preserve">In </w:t>
      </w:r>
      <w:r w:rsidRPr="006E37D4">
        <w:rPr>
          <w:lang w:val="en-GB"/>
        </w:rPr>
        <w:fldChar w:fldCharType="begin" w:fldLock="1"/>
      </w:r>
      <w:r w:rsidR="00706FD3" w:rsidRPr="006E37D4">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41]","plainTextFormattedCitation":"[41]","previouslyFormattedCitation":"[41]"},"properties":{"noteIndex":0},"schema":"https://github.com/citation-style-language/schema/raw/master/csl-citation.json"}</w:instrText>
      </w:r>
      <w:r w:rsidRPr="006E37D4">
        <w:rPr>
          <w:lang w:val="en-GB"/>
        </w:rPr>
        <w:fldChar w:fldCharType="separate"/>
      </w:r>
      <w:r w:rsidR="00706FD3" w:rsidRPr="006E37D4">
        <w:rPr>
          <w:noProof/>
          <w:lang w:val="en-GB"/>
        </w:rPr>
        <w:t>[41]</w:t>
      </w:r>
      <w:r w:rsidRPr="006E37D4">
        <w:rPr>
          <w:lang w:val="en-GB"/>
        </w:rPr>
        <w:fldChar w:fldCharType="end"/>
      </w:r>
      <w:r w:rsidR="0038062C" w:rsidRPr="006E37D4">
        <w:rPr>
          <w:lang w:val="en-GB"/>
        </w:rPr>
        <w:t>, the authors</w:t>
      </w:r>
      <w:r w:rsidRPr="006E37D4">
        <w:rPr>
          <w:lang w:val="en-GB"/>
        </w:rPr>
        <w:t xml:space="preserve"> applie</w:t>
      </w:r>
      <w:r w:rsidR="0038062C" w:rsidRPr="006E37D4">
        <w:rPr>
          <w:lang w:val="en-GB"/>
        </w:rPr>
        <w:t>d</w:t>
      </w:r>
      <w:r w:rsidRPr="006E37D4">
        <w:rPr>
          <w:lang w:val="en-GB"/>
        </w:rPr>
        <w:t xml:space="preserve"> MP as a part of an automated load profile discord identification (ALDI) based on statistic comparison between normal and anomalous patterns in a large portfolio of buildings. The MP method </w:t>
      </w:r>
      <w:r w:rsidR="00C31478" w:rsidRPr="006E37D4">
        <w:rPr>
          <w:lang w:val="en-GB"/>
        </w:rPr>
        <w:t xml:space="preserve">was </w:t>
      </w:r>
      <w:r w:rsidRPr="006E37D4">
        <w:rPr>
          <w:lang w:val="en-GB"/>
        </w:rPr>
        <w:t xml:space="preserve">used to quantify the similarities of daily subsequences in timeseries meter data under z-normalized distance. The computed MP values </w:t>
      </w:r>
      <w:r w:rsidR="00C31478" w:rsidRPr="006E37D4">
        <w:rPr>
          <w:lang w:val="en-GB"/>
        </w:rPr>
        <w:t xml:space="preserve">were </w:t>
      </w:r>
      <w:r w:rsidRPr="006E37D4">
        <w:rPr>
          <w:lang w:val="en-GB"/>
        </w:rPr>
        <w:t>then compared with typical-day MP distribution and was proven to be effective to identify unique load shapes patterns and discords.</w:t>
      </w:r>
    </w:p>
    <w:p w14:paraId="67FBF37D" w14:textId="7FD766EC" w:rsidR="001936C4" w:rsidRPr="006E37D4" w:rsidRDefault="000D333B" w:rsidP="000D333B">
      <w:pPr>
        <w:spacing w:line="360" w:lineRule="auto"/>
        <w:jc w:val="center"/>
      </w:pPr>
      <w:r>
        <w:rPr>
          <w:noProof/>
        </w:rPr>
        <w:drawing>
          <wp:inline distT="0" distB="0" distL="0" distR="0" wp14:anchorId="05947A40" wp14:editId="272DEAF2">
            <wp:extent cx="5119557" cy="2600325"/>
            <wp:effectExtent l="0" t="0" r="0" b="317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rotWithShape="1">
                    <a:blip r:embed="rId13">
                      <a:extLst>
                        <a:ext uri="{28A0092B-C50C-407E-A947-70E740481C1C}">
                          <a14:useLocalDpi xmlns:a14="http://schemas.microsoft.com/office/drawing/2010/main" val="0"/>
                        </a:ext>
                      </a:extLst>
                    </a:blip>
                    <a:srcRect l="18376" r="21979"/>
                    <a:stretch/>
                  </pic:blipFill>
                  <pic:spPr bwMode="auto">
                    <a:xfrm>
                      <a:off x="0" y="0"/>
                      <a:ext cx="5123953" cy="2602558"/>
                    </a:xfrm>
                    <a:prstGeom prst="rect">
                      <a:avLst/>
                    </a:prstGeom>
                    <a:ln>
                      <a:noFill/>
                    </a:ln>
                    <a:extLst>
                      <a:ext uri="{53640926-AAD7-44D8-BBD7-CCE9431645EC}">
                        <a14:shadowObscured xmlns:a14="http://schemas.microsoft.com/office/drawing/2010/main"/>
                      </a:ext>
                    </a:extLst>
                  </pic:spPr>
                </pic:pic>
              </a:graphicData>
            </a:graphic>
          </wp:inline>
        </w:drawing>
      </w:r>
    </w:p>
    <w:p w14:paraId="108E403B" w14:textId="756298BD" w:rsidR="001936C4" w:rsidRPr="006E37D4" w:rsidRDefault="001936C4" w:rsidP="001936C4">
      <w:pPr>
        <w:pStyle w:val="Els-caption"/>
        <w:rPr>
          <w:lang w:val="en-GB"/>
        </w:rPr>
      </w:pPr>
      <w:r w:rsidRPr="006E37D4">
        <w:rPr>
          <w:b/>
          <w:bCs/>
          <w:lang w:val="en-GB"/>
        </w:rPr>
        <w:t>Figure 2.</w:t>
      </w:r>
      <w:r w:rsidRPr="006E37D4">
        <w:rPr>
          <w:lang w:val="en-GB"/>
        </w:rPr>
        <w:t xml:space="preserve"> </w:t>
      </w:r>
      <w:r>
        <w:rPr>
          <w:lang w:val="en-GB"/>
        </w:rPr>
        <w:t>imagine context group and so on</w:t>
      </w:r>
    </w:p>
    <w:p w14:paraId="33819BC3" w14:textId="51F9D0D6" w:rsidR="00EB6945" w:rsidRPr="006E37D4" w:rsidRDefault="00D33834" w:rsidP="00EB6945">
      <w:pPr>
        <w:pStyle w:val="Els-body-text-large"/>
        <w:rPr>
          <w:lang w:val="en-GB"/>
        </w:rPr>
      </w:pPr>
      <w:r w:rsidRPr="006E37D4">
        <w:rPr>
          <w:lang w:val="en-GB"/>
        </w:rPr>
        <w:t xml:space="preserve">Despite </w:t>
      </w:r>
      <w:r w:rsidR="00F82344" w:rsidRPr="006E37D4">
        <w:rPr>
          <w:lang w:val="en-GB"/>
        </w:rPr>
        <w:t>it proved to be</w:t>
      </w:r>
      <w:r w:rsidRPr="006E37D4">
        <w:rPr>
          <w:lang w:val="en-GB"/>
        </w:rPr>
        <w:t xml:space="preserve"> </w:t>
      </w:r>
      <w:r w:rsidR="00037494" w:rsidRPr="006E37D4">
        <w:rPr>
          <w:lang w:val="en-GB"/>
        </w:rPr>
        <w:t>effective</w:t>
      </w:r>
      <w:r w:rsidR="00F82344" w:rsidRPr="006E37D4">
        <w:rPr>
          <w:lang w:val="en-GB"/>
        </w:rPr>
        <w:t xml:space="preserve"> in several application fields</w:t>
      </w:r>
      <w:r w:rsidR="00037494" w:rsidRPr="006E37D4">
        <w:rPr>
          <w:lang w:val="en-GB"/>
        </w:rPr>
        <w:t>;</w:t>
      </w:r>
      <w:r w:rsidRPr="006E37D4">
        <w:rPr>
          <w:lang w:val="en-GB"/>
        </w:rPr>
        <w:t xml:space="preserve"> the original MP method compares</w:t>
      </w:r>
      <w:r w:rsidR="00957930" w:rsidRPr="006E37D4">
        <w:rPr>
          <w:lang w:val="en-GB"/>
        </w:rPr>
        <w:t xml:space="preserve"> regions of timeseries that belongs to different context</w:t>
      </w:r>
      <w:r w:rsidR="00693BB2" w:rsidRPr="006E37D4">
        <w:rPr>
          <w:lang w:val="en-GB"/>
        </w:rPr>
        <w:t>,</w:t>
      </w:r>
      <w:r w:rsidR="003575E0" w:rsidRPr="006E37D4">
        <w:rPr>
          <w:lang w:val="en-GB"/>
        </w:rPr>
        <w:t xml:space="preserve"> </w:t>
      </w:r>
      <w:r w:rsidR="00957930" w:rsidRPr="006E37D4">
        <w:rPr>
          <w:lang w:val="en-GB"/>
        </w:rPr>
        <w:t xml:space="preserve">operating conditions or different boundary conditions </w:t>
      </w:r>
      <w:r w:rsidRPr="006E37D4">
        <w:rPr>
          <w:lang w:val="en-GB"/>
        </w:rPr>
        <w:t xml:space="preserve">and </w:t>
      </w:r>
      <w:r w:rsidR="00957930" w:rsidRPr="006E37D4">
        <w:rPr>
          <w:lang w:val="en-GB"/>
        </w:rPr>
        <w:t xml:space="preserve">may result into misleading </w:t>
      </w:r>
      <w:commentRangeStart w:id="7"/>
      <w:r w:rsidR="00957930" w:rsidRPr="006E37D4">
        <w:rPr>
          <w:lang w:val="en-GB"/>
        </w:rPr>
        <w:lastRenderedPageBreak/>
        <w:t xml:space="preserve">results. To address this issue, </w:t>
      </w:r>
      <w:r w:rsidR="00693BB2" w:rsidRPr="006E37D4">
        <w:rPr>
          <w:lang w:val="en-GB"/>
        </w:rPr>
        <w:t xml:space="preserve">in </w:t>
      </w:r>
      <w:r w:rsidR="00957930" w:rsidRPr="006E37D4">
        <w:rPr>
          <w:lang w:val="en-GB"/>
        </w:rPr>
        <w:fldChar w:fldCharType="begin" w:fldLock="1"/>
      </w:r>
      <w:r w:rsidR="00706FD3" w:rsidRPr="006E37D4">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2]","plainTextFormattedCitation":"[42]","previouslyFormattedCitation":"[42]"},"properties":{"noteIndex":0},"schema":"https://github.com/citation-style-language/schema/raw/master/csl-citation.json"}</w:instrText>
      </w:r>
      <w:r w:rsidR="00957930" w:rsidRPr="006E37D4">
        <w:rPr>
          <w:lang w:val="en-GB"/>
        </w:rPr>
        <w:fldChar w:fldCharType="separate"/>
      </w:r>
      <w:r w:rsidR="00706FD3" w:rsidRPr="006E37D4">
        <w:rPr>
          <w:noProof/>
          <w:lang w:val="en-GB"/>
        </w:rPr>
        <w:t>[42]</w:t>
      </w:r>
      <w:r w:rsidR="00957930" w:rsidRPr="006E37D4">
        <w:rPr>
          <w:lang w:val="en-GB"/>
        </w:rPr>
        <w:fldChar w:fldCharType="end"/>
      </w:r>
      <w:r w:rsidR="00957930" w:rsidRPr="006E37D4">
        <w:rPr>
          <w:lang w:val="en-GB"/>
        </w:rPr>
        <w:t xml:space="preserve"> </w:t>
      </w:r>
      <w:r w:rsidR="00693BB2" w:rsidRPr="006E37D4">
        <w:rPr>
          <w:lang w:val="en-GB"/>
        </w:rPr>
        <w:t xml:space="preserve">was </w:t>
      </w:r>
      <w:r w:rsidR="00957930" w:rsidRPr="006E37D4">
        <w:rPr>
          <w:lang w:val="en-GB"/>
        </w:rPr>
        <w:t xml:space="preserve">introduced the Contextual Matrix Profile (CMP), defined as the minimum over </w:t>
      </w:r>
      <w:commentRangeEnd w:id="7"/>
      <w:r w:rsidR="00050737" w:rsidRPr="006E37D4">
        <w:rPr>
          <w:rStyle w:val="Rimandocommento"/>
          <w:lang w:val="en-GB"/>
        </w:rPr>
        <w:commentReference w:id="7"/>
      </w:r>
      <w:r w:rsidR="00957930" w:rsidRPr="006E37D4">
        <w:rPr>
          <w:lang w:val="en-GB"/>
        </w:rPr>
        <w:t xml:space="preserve">rectangular regions of the full </w:t>
      </w:r>
      <w:commentRangeStart w:id="8"/>
      <w:r w:rsidR="00957930" w:rsidRPr="006E37D4">
        <w:rPr>
          <w:lang w:val="en-GB"/>
        </w:rPr>
        <w:t>distance matrix</w:t>
      </w:r>
      <w:r w:rsidRPr="006E37D4">
        <w:rPr>
          <w:lang w:val="en-GB"/>
        </w:rPr>
        <w:t xml:space="preserve"> (see Figure </w:t>
      </w:r>
      <w:r w:rsidR="00DD7471" w:rsidRPr="006E37D4">
        <w:rPr>
          <w:lang w:val="en-GB"/>
        </w:rPr>
        <w:t>2</w:t>
      </w:r>
      <w:r w:rsidRPr="006E37D4">
        <w:rPr>
          <w:lang w:val="en-GB"/>
        </w:rPr>
        <w:t>)</w:t>
      </w:r>
      <w:r w:rsidR="00957930" w:rsidRPr="006E37D4">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6E37D4">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6E37D4">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6E37D4">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6E37D4">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6E37D4">
        <w:rPr>
          <w:lang w:val="en-GB"/>
        </w:rPr>
        <w:t xml:space="preserve"> which are a lapse of time in which a subsequence of length </w:t>
      </w:r>
      <m:oMath>
        <m:r>
          <w:rPr>
            <w:rFonts w:ascii="Cambria Math" w:hAnsi="Cambria Math"/>
            <w:lang w:val="en-GB"/>
          </w:rPr>
          <m:t>m</m:t>
        </m:r>
      </m:oMath>
      <w:r w:rsidR="00957930" w:rsidRPr="006E37D4">
        <w:rPr>
          <w:lang w:val="en-GB"/>
        </w:rPr>
        <w:t xml:space="preserve"> may start. For example, given a timeseri</w:t>
      </w:r>
      <w:r w:rsidRPr="006E37D4">
        <w:rPr>
          <w:lang w:val="en-GB"/>
        </w:rPr>
        <w:t>e</w:t>
      </w:r>
      <w:r w:rsidR="00957930" w:rsidRPr="006E37D4">
        <w:rPr>
          <w:lang w:val="en-GB"/>
        </w:rPr>
        <w:t xml:space="preserve">s </w:t>
      </w:r>
      <m:oMath>
        <m:r>
          <w:rPr>
            <w:rFonts w:ascii="Cambria Math" w:hAnsi="Cambria Math"/>
            <w:lang w:val="en-GB"/>
          </w:rPr>
          <m:t>T</m:t>
        </m:r>
      </m:oMath>
      <w:r w:rsidR="00957930" w:rsidRPr="006E37D4">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6E37D4">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6E37D4">
        <w:rPr>
          <w:lang w:val="en-GB"/>
        </w:rPr>
        <w:t xml:space="preserve">, when computing a row/column </w:t>
      </w:r>
      <w:commentRangeEnd w:id="8"/>
      <w:r w:rsidR="00C86F2F" w:rsidRPr="006E37D4">
        <w:rPr>
          <w:rStyle w:val="Rimandocommento"/>
          <w:lang w:val="en-GB"/>
        </w:rPr>
        <w:commentReference w:id="8"/>
      </w:r>
      <w:r w:rsidR="00957930" w:rsidRPr="006E37D4">
        <w:rPr>
          <w:lang w:val="en-GB"/>
        </w:rPr>
        <w:t>of the CMP</w:t>
      </w:r>
      <w:r w:rsidR="000E7E37" w:rsidRPr="006E37D4">
        <w:rPr>
          <w:lang w:val="en-GB"/>
        </w:rPr>
        <w:t>,</w:t>
      </w:r>
      <w:r w:rsidR="00957930" w:rsidRPr="006E37D4">
        <w:rPr>
          <w:lang w:val="en-GB"/>
        </w:rPr>
        <w:t xml:space="preserve"> the distance between the nearest neighbour between five subsequences starting in the give</w:t>
      </w:r>
      <w:r w:rsidRPr="006E37D4">
        <w:rPr>
          <w:lang w:val="en-GB"/>
        </w:rPr>
        <w:t>n</w:t>
      </w:r>
      <w:r w:rsidR="00957930" w:rsidRPr="006E37D4">
        <w:rPr>
          <w:lang w:val="en-GB"/>
        </w:rPr>
        <w:t xml:space="preserve"> context (i.e., starting at 5:00, 5:15, 5:30, 5:45, 6:00) of a given day with all the subsequences of the context of </w:t>
      </w:r>
      <w:r w:rsidR="000E7E37" w:rsidRPr="006E37D4">
        <w:rPr>
          <w:lang w:val="en-GB"/>
        </w:rPr>
        <w:t xml:space="preserve">another </w:t>
      </w:r>
      <w:r w:rsidR="00957930" w:rsidRPr="006E37D4">
        <w:rPr>
          <w:lang w:val="en-GB"/>
        </w:rPr>
        <w:t>day is calculated. The resulting CMP will have 365 rows/columns</w:t>
      </w:r>
      <w:r w:rsidR="00957930" w:rsidRPr="006E37D4">
        <w:rPr>
          <w:rFonts w:ascii="Calibri" w:hAnsi="Calibri" w:cs="Calibri"/>
          <w:lang w:val="en-GB"/>
        </w:rPr>
        <w:t>﻿</w:t>
      </w:r>
      <w:r w:rsidR="00957930" w:rsidRPr="006E37D4">
        <w:rPr>
          <w:lang w:val="en-GB"/>
        </w:rPr>
        <w:t xml:space="preserve"> where each point displays the distance between the best matching 2h long subsequence of the two days</w:t>
      </w:r>
      <w:r w:rsidR="000E7E37" w:rsidRPr="006E37D4">
        <w:rPr>
          <w:lang w:val="en-GB"/>
        </w:rPr>
        <w:t>:</w:t>
      </w:r>
      <w:r w:rsidR="00957930" w:rsidRPr="006E37D4">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255F56A7" w14:textId="1CF99E54" w:rsidR="00F47117" w:rsidRPr="006E37D4" w:rsidRDefault="00E869D3" w:rsidP="002E1C45">
      <w:pPr>
        <w:pStyle w:val="Els-body-text-large"/>
        <w:rPr>
          <w:color w:val="000000" w:themeColor="text1"/>
          <w:lang w:val="en-GB"/>
        </w:rPr>
      </w:pPr>
      <w:r w:rsidRPr="006E37D4">
        <w:rPr>
          <w:color w:val="000000" w:themeColor="text1"/>
          <w:lang w:val="en-GB"/>
        </w:rPr>
        <w:t>A</w:t>
      </w:r>
      <w:r w:rsidR="00146A41" w:rsidRPr="006E37D4">
        <w:rPr>
          <w:color w:val="000000" w:themeColor="text1"/>
          <w:lang w:val="en-GB"/>
        </w:rPr>
        <w:t>n</w:t>
      </w:r>
      <w:r w:rsidRPr="006E37D4">
        <w:rPr>
          <w:color w:val="000000" w:themeColor="text1"/>
          <w:lang w:val="en-GB"/>
        </w:rPr>
        <w:t xml:space="preserve"> application of the CMP method for anomaly detection in buildings is presented in</w:t>
      </w:r>
      <w:r w:rsidR="001A3A4C" w:rsidRPr="006E37D4">
        <w:rPr>
          <w:color w:val="000000" w:themeColor="text1"/>
          <w:lang w:val="en-GB"/>
        </w:rPr>
        <w:t xml:space="preserve"> </w:t>
      </w:r>
      <w:r w:rsidR="001A3A4C" w:rsidRPr="006E37D4">
        <w:rPr>
          <w:color w:val="000000" w:themeColor="text1"/>
          <w:lang w:val="en-GB"/>
        </w:rPr>
        <w:fldChar w:fldCharType="begin" w:fldLock="1"/>
      </w:r>
      <w:r w:rsidR="00706FD3" w:rsidRPr="006E37D4">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2]","plainTextFormattedCitation":"[42]","previouslyFormattedCitation":"[42]"},"properties":{"noteIndex":0},"schema":"https://github.com/citation-style-language/schema/raw/master/csl-citation.json"}</w:instrText>
      </w:r>
      <w:r w:rsidR="001A3A4C" w:rsidRPr="006E37D4">
        <w:rPr>
          <w:color w:val="000000" w:themeColor="text1"/>
          <w:lang w:val="en-GB"/>
        </w:rPr>
        <w:fldChar w:fldCharType="separate"/>
      </w:r>
      <w:r w:rsidR="00706FD3" w:rsidRPr="006E37D4">
        <w:rPr>
          <w:noProof/>
          <w:color w:val="000000" w:themeColor="text1"/>
          <w:lang w:val="en-GB"/>
        </w:rPr>
        <w:t>[42]</w:t>
      </w:r>
      <w:r w:rsidR="001A3A4C" w:rsidRPr="006E37D4">
        <w:rPr>
          <w:color w:val="000000" w:themeColor="text1"/>
          <w:lang w:val="en-GB"/>
        </w:rPr>
        <w:fldChar w:fldCharType="end"/>
      </w:r>
      <w:r w:rsidR="0096329B" w:rsidRPr="006E37D4">
        <w:rPr>
          <w:color w:val="000000" w:themeColor="text1"/>
          <w:lang w:val="en-GB"/>
        </w:rPr>
        <w:t xml:space="preserve"> where the </w:t>
      </w:r>
      <w:r w:rsidRPr="006E37D4">
        <w:rPr>
          <w:color w:val="000000" w:themeColor="text1"/>
          <w:lang w:val="en-GB"/>
        </w:rPr>
        <w:t xml:space="preserve">method </w:t>
      </w:r>
      <w:r w:rsidR="00245E04" w:rsidRPr="006E37D4">
        <w:rPr>
          <w:color w:val="000000" w:themeColor="text1"/>
          <w:lang w:val="en-GB"/>
        </w:rPr>
        <w:t xml:space="preserve">was </w:t>
      </w:r>
      <w:r w:rsidRPr="006E37D4">
        <w:rPr>
          <w:color w:val="000000" w:themeColor="text1"/>
          <w:lang w:val="en-GB"/>
        </w:rPr>
        <w:t>applied to a dataset containing different</w:t>
      </w:r>
      <w:r w:rsidR="004A15D4" w:rsidRPr="006E37D4">
        <w:rPr>
          <w:color w:val="000000" w:themeColor="text1"/>
          <w:lang w:val="en-GB"/>
        </w:rPr>
        <w:t xml:space="preserve"> indoor</w:t>
      </w:r>
      <w:r w:rsidRPr="006E37D4">
        <w:rPr>
          <w:color w:val="000000" w:themeColor="text1"/>
          <w:lang w:val="en-GB"/>
        </w:rPr>
        <w:t xml:space="preserve"> air quality </w:t>
      </w:r>
      <w:r w:rsidR="00FE47C6" w:rsidRPr="006E37D4">
        <w:rPr>
          <w:color w:val="000000" w:themeColor="text1"/>
          <w:lang w:val="en-GB"/>
        </w:rPr>
        <w:t>related variables</w:t>
      </w:r>
      <w:r w:rsidR="00245E04" w:rsidRPr="006E37D4">
        <w:rPr>
          <w:color w:val="000000" w:themeColor="text1"/>
          <w:lang w:val="en-GB"/>
        </w:rPr>
        <w:t xml:space="preserve"> </w:t>
      </w:r>
      <w:r w:rsidR="004A15D4" w:rsidRPr="006E37D4">
        <w:rPr>
          <w:color w:val="000000" w:themeColor="text1"/>
          <w:lang w:val="en-GB"/>
        </w:rPr>
        <w:t>(</w:t>
      </w:r>
      <w:r w:rsidR="00245E04" w:rsidRPr="006E37D4">
        <w:rPr>
          <w:color w:val="000000" w:themeColor="text1"/>
          <w:lang w:val="en-GB"/>
        </w:rPr>
        <w:t xml:space="preserve">i.e., </w:t>
      </w:r>
      <w:r w:rsidR="004A15D4" w:rsidRPr="006E37D4">
        <w:rPr>
          <w:color w:val="000000" w:themeColor="text1"/>
          <w:lang w:val="en-GB"/>
        </w:rPr>
        <w:t xml:space="preserve">temperature, humidity, CO2 etc.) </w:t>
      </w:r>
      <w:r w:rsidR="00FE47C6" w:rsidRPr="006E37D4">
        <w:rPr>
          <w:color w:val="000000" w:themeColor="text1"/>
          <w:lang w:val="en-GB"/>
        </w:rPr>
        <w:t xml:space="preserve">measured in </w:t>
      </w:r>
      <w:r w:rsidRPr="006E37D4">
        <w:rPr>
          <w:color w:val="000000" w:themeColor="text1"/>
          <w:lang w:val="en-GB"/>
        </w:rPr>
        <w:t xml:space="preserve">residential </w:t>
      </w:r>
      <w:r w:rsidR="00FE47C6" w:rsidRPr="006E37D4">
        <w:rPr>
          <w:color w:val="000000" w:themeColor="text1"/>
          <w:lang w:val="en-GB"/>
        </w:rPr>
        <w:t>bui</w:t>
      </w:r>
      <w:r w:rsidR="003B7A45" w:rsidRPr="006E37D4">
        <w:rPr>
          <w:color w:val="000000" w:themeColor="text1"/>
          <w:lang w:val="en-GB"/>
        </w:rPr>
        <w:t>lt environments</w:t>
      </w:r>
      <w:r w:rsidRPr="006E37D4">
        <w:rPr>
          <w:color w:val="000000" w:themeColor="text1"/>
          <w:lang w:val="en-GB"/>
        </w:rPr>
        <w:t xml:space="preserve">. </w:t>
      </w:r>
      <w:r w:rsidR="004A15D4" w:rsidRPr="006E37D4">
        <w:rPr>
          <w:color w:val="000000" w:themeColor="text1"/>
          <w:lang w:val="en-GB"/>
        </w:rPr>
        <w:t xml:space="preserve">CMP </w:t>
      </w:r>
      <w:r w:rsidR="003B7A45" w:rsidRPr="006E37D4">
        <w:rPr>
          <w:color w:val="000000" w:themeColor="text1"/>
          <w:lang w:val="en-GB"/>
        </w:rPr>
        <w:t xml:space="preserve">was </w:t>
      </w:r>
      <w:r w:rsidR="004A15D4" w:rsidRPr="006E37D4">
        <w:rPr>
          <w:color w:val="000000" w:themeColor="text1"/>
          <w:lang w:val="en-GB"/>
        </w:rPr>
        <w:t>applied on the CO2 concentration timeseries</w:t>
      </w:r>
      <w:r w:rsidR="005C03F1" w:rsidRPr="006E37D4">
        <w:rPr>
          <w:color w:val="000000" w:themeColor="text1"/>
          <w:lang w:val="en-GB"/>
        </w:rPr>
        <w:t>,</w:t>
      </w:r>
      <w:r w:rsidR="004A15D4" w:rsidRPr="006E37D4">
        <w:rPr>
          <w:color w:val="000000" w:themeColor="text1"/>
          <w:lang w:val="en-GB"/>
        </w:rPr>
        <w:t xml:space="preserve"> defining a </w:t>
      </w:r>
      <w:r w:rsidR="001A3A4C" w:rsidRPr="006E37D4">
        <w:rPr>
          <w:color w:val="000000" w:themeColor="text1"/>
          <w:lang w:val="en-GB"/>
        </w:rPr>
        <w:t>2-hour</w:t>
      </w:r>
      <w:r w:rsidR="004A15D4" w:rsidRPr="006E37D4">
        <w:rPr>
          <w:color w:val="000000" w:themeColor="text1"/>
          <w:lang w:val="en-GB"/>
        </w:rPr>
        <w:t xml:space="preserve"> context and subsequence </w:t>
      </w:r>
      <w:r w:rsidR="005C03F1" w:rsidRPr="006E37D4">
        <w:rPr>
          <w:color w:val="000000" w:themeColor="text1"/>
          <w:lang w:val="en-GB"/>
        </w:rPr>
        <w:t>length of 3 hours</w:t>
      </w:r>
      <w:r w:rsidR="00DC147C" w:rsidRPr="006E37D4">
        <w:rPr>
          <w:color w:val="000000" w:themeColor="text1"/>
          <w:lang w:val="en-GB"/>
        </w:rPr>
        <w:t xml:space="preserve"> and weekends were grouped</w:t>
      </w:r>
      <w:r w:rsidR="005C03F1" w:rsidRPr="006E37D4">
        <w:rPr>
          <w:color w:val="000000" w:themeColor="text1"/>
          <w:lang w:val="en-GB"/>
        </w:rPr>
        <w:t xml:space="preserve">. In this way it was possible to compare </w:t>
      </w:r>
      <w:r w:rsidR="00DC147C" w:rsidRPr="006E37D4">
        <w:rPr>
          <w:color w:val="000000" w:themeColor="text1"/>
          <w:lang w:val="en-GB"/>
        </w:rPr>
        <w:t xml:space="preserve">only weekend </w:t>
      </w:r>
      <w:r w:rsidR="005C03F1" w:rsidRPr="006E37D4">
        <w:rPr>
          <w:color w:val="000000" w:themeColor="text1"/>
          <w:lang w:val="en-GB"/>
        </w:rPr>
        <w:t xml:space="preserve">morning subsequences and identify </w:t>
      </w:r>
      <w:r w:rsidR="00DC147C" w:rsidRPr="006E37D4">
        <w:rPr>
          <w:color w:val="000000" w:themeColor="text1"/>
          <w:lang w:val="en-GB"/>
        </w:rPr>
        <w:t xml:space="preserve">6 anomalies. </w:t>
      </w:r>
      <w:r w:rsidR="001A3A4C" w:rsidRPr="006E37D4">
        <w:rPr>
          <w:color w:val="000000" w:themeColor="text1"/>
          <w:lang w:val="en-GB"/>
        </w:rPr>
        <w:t xml:space="preserve">Moreover, the authors were able to identify </w:t>
      </w:r>
      <w:r w:rsidR="005C03F1" w:rsidRPr="006E37D4">
        <w:rPr>
          <w:color w:val="000000" w:themeColor="text1"/>
          <w:lang w:val="en-GB"/>
        </w:rPr>
        <w:t xml:space="preserve">periodic behavioural patterns even if </w:t>
      </w:r>
      <w:r w:rsidR="008D131A" w:rsidRPr="006E37D4">
        <w:rPr>
          <w:color w:val="000000" w:themeColor="text1"/>
          <w:lang w:val="en-GB"/>
        </w:rPr>
        <w:t>there was not a time alignment among them</w:t>
      </w:r>
      <w:r w:rsidR="00DC147C" w:rsidRPr="006E37D4">
        <w:rPr>
          <w:color w:val="000000" w:themeColor="text1"/>
          <w:lang w:val="en-GB"/>
        </w:rPr>
        <w:t xml:space="preserve">. </w:t>
      </w:r>
    </w:p>
    <w:p w14:paraId="7FC589BC" w14:textId="78DA1C8F" w:rsidR="00F47117" w:rsidRPr="006E37D4" w:rsidRDefault="001A3A4C" w:rsidP="002E1C45">
      <w:pPr>
        <w:pStyle w:val="Els-body-text-large"/>
        <w:rPr>
          <w:lang w:val="en-GB"/>
        </w:rPr>
      </w:pPr>
      <w:r w:rsidRPr="006E37D4">
        <w:rPr>
          <w:color w:val="000000" w:themeColor="text1"/>
          <w:lang w:val="en-GB"/>
        </w:rPr>
        <w:t>This case study demonstrat</w:t>
      </w:r>
      <w:r w:rsidR="00DD7471" w:rsidRPr="006E37D4">
        <w:rPr>
          <w:color w:val="000000" w:themeColor="text1"/>
          <w:lang w:val="en-GB"/>
        </w:rPr>
        <w:t>ed</w:t>
      </w:r>
      <w:r w:rsidRPr="006E37D4">
        <w:rPr>
          <w:color w:val="000000" w:themeColor="text1"/>
          <w:lang w:val="en-GB"/>
        </w:rPr>
        <w:t xml:space="preserve"> the flexibility of the </w:t>
      </w:r>
      <w:r w:rsidR="00F47117" w:rsidRPr="006E37D4">
        <w:rPr>
          <w:color w:val="000000" w:themeColor="text1"/>
          <w:lang w:val="en-GB"/>
        </w:rPr>
        <w:t xml:space="preserve">anomaly detection </w:t>
      </w:r>
      <w:r w:rsidRPr="006E37D4">
        <w:rPr>
          <w:color w:val="000000" w:themeColor="text1"/>
          <w:lang w:val="en-GB"/>
        </w:rPr>
        <w:t>method and its effectiveness when coupled with domain knowledge.</w:t>
      </w:r>
      <w:r w:rsidR="00F47117" w:rsidRPr="006E37D4">
        <w:rPr>
          <w:lang w:val="en-GB"/>
        </w:rPr>
        <w:t xml:space="preserve"> Therefore, it emerges a great potential in the application in the building energy field,</w:t>
      </w:r>
      <w:r w:rsidR="00E831BF" w:rsidRPr="006E37D4">
        <w:rPr>
          <w:lang w:val="en-GB"/>
        </w:rPr>
        <w:t xml:space="preserve"> </w:t>
      </w:r>
      <w:r w:rsidR="00F47117" w:rsidRPr="006E37D4">
        <w:rPr>
          <w:lang w:val="en-GB"/>
        </w:rPr>
        <w:t xml:space="preserve">in which the definition of anomaly is strongly related to the </w:t>
      </w:r>
      <w:r w:rsidR="00E831BF" w:rsidRPr="006E37D4">
        <w:rPr>
          <w:lang w:val="en-GB"/>
        </w:rPr>
        <w:t xml:space="preserve">expert definition of </w:t>
      </w:r>
      <w:r w:rsidR="00F47117" w:rsidRPr="006E37D4">
        <w:rPr>
          <w:lang w:val="en-GB"/>
        </w:rPr>
        <w:t>context</w:t>
      </w:r>
      <w:r w:rsidR="00E831BF" w:rsidRPr="006E37D4">
        <w:rPr>
          <w:lang w:val="en-GB"/>
        </w:rPr>
        <w:t>s</w:t>
      </w:r>
      <w:r w:rsidR="00F47117" w:rsidRPr="006E37D4">
        <w:rPr>
          <w:lang w:val="en-GB"/>
        </w:rPr>
        <w:t xml:space="preserve"> and the boundary</w:t>
      </w:r>
      <w:r w:rsidR="00E831BF" w:rsidRPr="006E37D4">
        <w:rPr>
          <w:lang w:val="en-GB"/>
        </w:rPr>
        <w:t xml:space="preserve"> conditions</w:t>
      </w:r>
      <w:r w:rsidR="002E1C45" w:rsidRPr="006E37D4">
        <w:rPr>
          <w:lang w:val="en-GB"/>
        </w:rPr>
        <w:t>, leading to the recognition of patterns hardly detectable otherwise neglected.</w:t>
      </w:r>
    </w:p>
    <w:p w14:paraId="6F8016DC" w14:textId="77777777" w:rsidR="002C483B" w:rsidRPr="006E37D4" w:rsidRDefault="002C483B" w:rsidP="002C483B">
      <w:pPr>
        <w:pStyle w:val="Els-2ndorder-head"/>
        <w:rPr>
          <w:lang w:val="en-GB"/>
        </w:rPr>
      </w:pPr>
      <w:r w:rsidRPr="006E37D4">
        <w:rPr>
          <w:lang w:val="en-GB"/>
        </w:rPr>
        <w:t>Research gap and contribution of the paper</w:t>
      </w:r>
    </w:p>
    <w:p w14:paraId="1A2E0FF7" w14:textId="26AFB666" w:rsidR="00E62C2A" w:rsidRPr="006E37D4" w:rsidRDefault="007720C7" w:rsidP="00FC4BDD">
      <w:pPr>
        <w:pStyle w:val="Els-body-text-large"/>
        <w:rPr>
          <w:lang w:val="en-GB"/>
        </w:rPr>
      </w:pPr>
      <w:r w:rsidRPr="006E37D4">
        <w:rPr>
          <w:lang w:val="en-GB"/>
        </w:rPr>
        <w:t xml:space="preserve">From the previous literature review it emerges that the MP method </w:t>
      </w:r>
      <w:r w:rsidR="00E44FEF" w:rsidRPr="006E37D4">
        <w:rPr>
          <w:lang w:val="en-GB"/>
        </w:rPr>
        <w:t>has</w:t>
      </w:r>
      <w:r w:rsidRPr="006E37D4">
        <w:rPr>
          <w:lang w:val="en-GB"/>
        </w:rPr>
        <w:t xml:space="preserve"> been employed successfully in different fields </w:t>
      </w:r>
      <w:r w:rsidR="00C72EF2" w:rsidRPr="006E37D4">
        <w:rPr>
          <w:lang w:val="en-GB"/>
        </w:rPr>
        <w:t xml:space="preserve">of </w:t>
      </w:r>
      <w:r w:rsidRPr="006E37D4">
        <w:rPr>
          <w:lang w:val="en-GB"/>
        </w:rPr>
        <w:t xml:space="preserve">anomaly </w:t>
      </w:r>
      <w:r w:rsidR="00CA5974" w:rsidRPr="006E37D4">
        <w:rPr>
          <w:lang w:val="en-GB"/>
        </w:rPr>
        <w:t>detection</w:t>
      </w:r>
      <w:r w:rsidRPr="006E37D4">
        <w:rPr>
          <w:lang w:val="en-GB"/>
        </w:rPr>
        <w:t xml:space="preserve"> and authors have proposed different implementations according to the field of interest. In fact, even if MP is an </w:t>
      </w:r>
      <w:r w:rsidR="00CA5974" w:rsidRPr="006E37D4">
        <w:rPr>
          <w:lang w:val="en-GB"/>
        </w:rPr>
        <w:t>unsupervised</w:t>
      </w:r>
      <w:r w:rsidRPr="006E37D4">
        <w:rPr>
          <w:lang w:val="en-GB"/>
        </w:rPr>
        <w:t xml:space="preserve"> method useful for discord discovery</w:t>
      </w:r>
      <w:r w:rsidR="00C72EF2" w:rsidRPr="006E37D4">
        <w:rPr>
          <w:lang w:val="en-GB"/>
        </w:rPr>
        <w:t>,</w:t>
      </w:r>
      <w:r w:rsidRPr="006E37D4">
        <w:rPr>
          <w:lang w:val="en-GB"/>
        </w:rPr>
        <w:t xml:space="preserve"> every field </w:t>
      </w:r>
      <w:r w:rsidR="00132A85" w:rsidRPr="006E37D4">
        <w:rPr>
          <w:lang w:val="en-GB"/>
        </w:rPr>
        <w:t xml:space="preserve">has </w:t>
      </w:r>
      <w:r w:rsidR="00A64ED1" w:rsidRPr="006E37D4">
        <w:rPr>
          <w:lang w:val="en-GB"/>
        </w:rPr>
        <w:t>constraint</w:t>
      </w:r>
      <w:r w:rsidR="00132A85" w:rsidRPr="006E37D4">
        <w:rPr>
          <w:lang w:val="en-GB"/>
        </w:rPr>
        <w:t>s</w:t>
      </w:r>
      <w:r w:rsidR="00A64ED1" w:rsidRPr="006E37D4">
        <w:rPr>
          <w:lang w:val="en-GB"/>
        </w:rPr>
        <w:t xml:space="preserve"> and peculiar </w:t>
      </w:r>
      <w:r w:rsidRPr="006E37D4">
        <w:rPr>
          <w:lang w:val="en-GB"/>
        </w:rPr>
        <w:t xml:space="preserve">boundary conditions </w:t>
      </w:r>
      <w:r w:rsidR="00CA5974" w:rsidRPr="006E37D4">
        <w:rPr>
          <w:lang w:val="en-GB"/>
        </w:rPr>
        <w:t>that</w:t>
      </w:r>
      <w:r w:rsidRPr="006E37D4">
        <w:rPr>
          <w:lang w:val="en-GB"/>
        </w:rPr>
        <w:t xml:space="preserve"> cannot be overlooked. In</w:t>
      </w:r>
      <w:r w:rsidR="00F5684F" w:rsidRPr="006E37D4">
        <w:rPr>
          <w:lang w:val="en-GB"/>
        </w:rPr>
        <w:t xml:space="preserve"> </w:t>
      </w:r>
      <w:r w:rsidR="00393E35" w:rsidRPr="006E37D4">
        <w:rPr>
          <w:lang w:val="en-GB"/>
        </w:rPr>
        <w:t>the case of</w:t>
      </w:r>
      <w:r w:rsidR="00A96B02" w:rsidRPr="006E37D4">
        <w:rPr>
          <w:lang w:val="en-GB"/>
        </w:rPr>
        <w:t xml:space="preserve"> our interest,</w:t>
      </w:r>
      <w:r w:rsidR="005A5159" w:rsidRPr="006E37D4">
        <w:rPr>
          <w:lang w:val="en-GB"/>
        </w:rPr>
        <w:t xml:space="preserve"> related to the </w:t>
      </w:r>
      <w:r w:rsidR="00910E9B" w:rsidRPr="006E37D4">
        <w:rPr>
          <w:lang w:val="en-GB"/>
        </w:rPr>
        <w:t>identification of anomalies in</w:t>
      </w:r>
      <w:r w:rsidR="00CF126C" w:rsidRPr="006E37D4">
        <w:rPr>
          <w:lang w:val="en-GB"/>
        </w:rPr>
        <w:t xml:space="preserve"> </w:t>
      </w:r>
      <w:r w:rsidRPr="006E37D4">
        <w:rPr>
          <w:lang w:val="en-GB"/>
        </w:rPr>
        <w:t>building</w:t>
      </w:r>
      <w:r w:rsidR="00DD42AE" w:rsidRPr="006E37D4">
        <w:rPr>
          <w:lang w:val="en-GB"/>
        </w:rPr>
        <w:t xml:space="preserve"> </w:t>
      </w:r>
      <w:r w:rsidRPr="006E37D4">
        <w:rPr>
          <w:lang w:val="en-GB"/>
        </w:rPr>
        <w:t>energy consumption</w:t>
      </w:r>
      <w:r w:rsidR="00DD42AE" w:rsidRPr="006E37D4">
        <w:rPr>
          <w:lang w:val="en-GB"/>
        </w:rPr>
        <w:t xml:space="preserve"> </w:t>
      </w:r>
      <w:r w:rsidRPr="006E37D4">
        <w:rPr>
          <w:lang w:val="en-GB"/>
        </w:rPr>
        <w:t>timeseries</w:t>
      </w:r>
      <w:r w:rsidR="00910E9B" w:rsidRPr="006E37D4">
        <w:rPr>
          <w:lang w:val="en-GB"/>
        </w:rPr>
        <w:t>, it is essential to</w:t>
      </w:r>
      <w:r w:rsidRPr="006E37D4">
        <w:rPr>
          <w:lang w:val="en-GB"/>
        </w:rPr>
        <w:t xml:space="preserve"> </w:t>
      </w:r>
      <w:r w:rsidR="00B66733" w:rsidRPr="006E37D4">
        <w:rPr>
          <w:lang w:val="en-GB"/>
        </w:rPr>
        <w:t>approach the problem also considering</w:t>
      </w:r>
      <w:r w:rsidRPr="006E37D4">
        <w:rPr>
          <w:lang w:val="en-GB"/>
        </w:rPr>
        <w:t xml:space="preserve"> different </w:t>
      </w:r>
      <w:r w:rsidR="00CA5974" w:rsidRPr="006E37D4">
        <w:rPr>
          <w:lang w:val="en-GB"/>
        </w:rPr>
        <w:t>variables</w:t>
      </w:r>
      <w:r w:rsidRPr="006E37D4">
        <w:rPr>
          <w:lang w:val="en-GB"/>
        </w:rPr>
        <w:t xml:space="preserve"> </w:t>
      </w:r>
      <w:r w:rsidR="00CA5974" w:rsidRPr="006E37D4">
        <w:rPr>
          <w:lang w:val="en-GB"/>
        </w:rPr>
        <w:t>such</w:t>
      </w:r>
      <w:r w:rsidRPr="006E37D4">
        <w:rPr>
          <w:lang w:val="en-GB"/>
        </w:rPr>
        <w:t xml:space="preserve"> as occupation, weather conditions, energy </w:t>
      </w:r>
      <w:r w:rsidR="00CA5974" w:rsidRPr="006E37D4">
        <w:rPr>
          <w:lang w:val="en-GB"/>
        </w:rPr>
        <w:t>system</w:t>
      </w:r>
      <w:r w:rsidR="00D432AF" w:rsidRPr="006E37D4">
        <w:rPr>
          <w:lang w:val="en-GB"/>
        </w:rPr>
        <w:t xml:space="preserve"> confi</w:t>
      </w:r>
      <w:r w:rsidR="00D7446F" w:rsidRPr="006E37D4">
        <w:rPr>
          <w:lang w:val="en-GB"/>
        </w:rPr>
        <w:t>guration</w:t>
      </w:r>
      <w:r w:rsidRPr="006E37D4">
        <w:rPr>
          <w:lang w:val="en-GB"/>
        </w:rPr>
        <w:t xml:space="preserve"> and so on. A completely </w:t>
      </w:r>
      <w:r w:rsidR="00CA5974" w:rsidRPr="006E37D4">
        <w:rPr>
          <w:lang w:val="en-GB"/>
        </w:rPr>
        <w:t>unsupervised</w:t>
      </w:r>
      <w:r w:rsidRPr="006E37D4">
        <w:rPr>
          <w:lang w:val="en-GB"/>
        </w:rPr>
        <w:t xml:space="preserve"> method may </w:t>
      </w:r>
      <w:r w:rsidR="00C26C6B" w:rsidRPr="006E37D4">
        <w:rPr>
          <w:lang w:val="en-GB"/>
        </w:rPr>
        <w:t>fail</w:t>
      </w:r>
      <w:r w:rsidRPr="006E37D4">
        <w:rPr>
          <w:lang w:val="en-GB"/>
        </w:rPr>
        <w:t xml:space="preserve"> to consider the relation</w:t>
      </w:r>
      <w:r w:rsidR="00D7446F" w:rsidRPr="006E37D4">
        <w:rPr>
          <w:lang w:val="en-GB"/>
        </w:rPr>
        <w:t>s</w:t>
      </w:r>
      <w:r w:rsidRPr="006E37D4">
        <w:rPr>
          <w:lang w:val="en-GB"/>
        </w:rPr>
        <w:t xml:space="preserve"> with those variables and extract ineffective or trivial results, not useful for anomaly detection. </w:t>
      </w:r>
      <w:r w:rsidR="009837AE" w:rsidRPr="006E37D4">
        <w:rPr>
          <w:lang w:val="en-GB"/>
        </w:rPr>
        <w:t>In the following paragraphs some examples are presented</w:t>
      </w:r>
      <w:r w:rsidR="00DD7471" w:rsidRPr="006E37D4">
        <w:rPr>
          <w:lang w:val="en-GB"/>
        </w:rPr>
        <w:t>.</w:t>
      </w:r>
    </w:p>
    <w:p w14:paraId="7566E206" w14:textId="04D5C238" w:rsidR="0009206C" w:rsidRPr="006E37D4" w:rsidRDefault="007720C7" w:rsidP="00890014">
      <w:pPr>
        <w:pStyle w:val="Els-body-text-large"/>
        <w:rPr>
          <w:lang w:val="en-GB"/>
        </w:rPr>
      </w:pPr>
      <w:r w:rsidRPr="006E37D4">
        <w:rPr>
          <w:lang w:val="en-GB"/>
        </w:rPr>
        <w:t>In building</w:t>
      </w:r>
      <w:r w:rsidR="00C26C6B" w:rsidRPr="006E37D4">
        <w:rPr>
          <w:lang w:val="en-GB"/>
        </w:rPr>
        <w:t>s</w:t>
      </w:r>
      <w:r w:rsidR="00240722" w:rsidRPr="006E37D4">
        <w:rPr>
          <w:lang w:val="en-GB"/>
        </w:rPr>
        <w:t xml:space="preserve">, anomalies </w:t>
      </w:r>
      <w:r w:rsidR="007742DE" w:rsidRPr="006E37D4">
        <w:rPr>
          <w:lang w:val="en-GB"/>
        </w:rPr>
        <w:t xml:space="preserve">in the energy consumption time series </w:t>
      </w:r>
      <w:r w:rsidR="00240722" w:rsidRPr="006E37D4">
        <w:rPr>
          <w:lang w:val="en-GB"/>
        </w:rPr>
        <w:t>are defined as</w:t>
      </w:r>
      <w:r w:rsidRPr="006E37D4">
        <w:rPr>
          <w:lang w:val="en-GB"/>
        </w:rPr>
        <w:t xml:space="preserve"> unexpected </w:t>
      </w:r>
      <w:r w:rsidR="00CA5974" w:rsidRPr="006E37D4">
        <w:rPr>
          <w:lang w:val="en-GB"/>
        </w:rPr>
        <w:t>behaviour</w:t>
      </w:r>
      <w:r w:rsidR="00240722" w:rsidRPr="006E37D4">
        <w:rPr>
          <w:lang w:val="en-GB"/>
        </w:rPr>
        <w:t>s</w:t>
      </w:r>
      <w:r w:rsidRPr="006E37D4">
        <w:rPr>
          <w:lang w:val="en-GB"/>
        </w:rPr>
        <w:t xml:space="preserve"> that </w:t>
      </w:r>
      <w:r w:rsidR="00240722" w:rsidRPr="006E37D4">
        <w:rPr>
          <w:lang w:val="en-GB"/>
        </w:rPr>
        <w:t>result</w:t>
      </w:r>
      <w:r w:rsidRPr="006E37D4">
        <w:rPr>
          <w:lang w:val="en-GB"/>
        </w:rPr>
        <w:t xml:space="preserve"> in </w:t>
      </w:r>
      <w:r w:rsidR="00240722" w:rsidRPr="006E37D4">
        <w:rPr>
          <w:lang w:val="en-GB"/>
        </w:rPr>
        <w:t>atypical</w:t>
      </w:r>
      <w:r w:rsidR="00CA5974" w:rsidRPr="006E37D4">
        <w:rPr>
          <w:lang w:val="en-GB"/>
        </w:rPr>
        <w:t xml:space="preserve"> </w:t>
      </w:r>
      <w:r w:rsidR="00A5302A" w:rsidRPr="006E37D4">
        <w:rPr>
          <w:lang w:val="en-GB"/>
        </w:rPr>
        <w:t xml:space="preserve">shape and magnitude of </w:t>
      </w:r>
      <w:r w:rsidR="00FD4EDE" w:rsidRPr="006E37D4">
        <w:rPr>
          <w:lang w:val="en-GB"/>
        </w:rPr>
        <w:t>time series subsequences</w:t>
      </w:r>
      <w:r w:rsidR="00CA5974" w:rsidRPr="006E37D4">
        <w:rPr>
          <w:lang w:val="en-GB"/>
        </w:rPr>
        <w:t>.</w:t>
      </w:r>
      <w:r w:rsidR="00E71CE0" w:rsidRPr="006E37D4">
        <w:rPr>
          <w:lang w:val="en-GB"/>
        </w:rPr>
        <w:t xml:space="preserve"> </w:t>
      </w:r>
      <w:commentRangeStart w:id="9"/>
      <w:r w:rsidR="00CA5974" w:rsidRPr="006E37D4">
        <w:rPr>
          <w:lang w:val="en-GB"/>
        </w:rPr>
        <w:t>T</w:t>
      </w:r>
      <w:r w:rsidRPr="006E37D4">
        <w:rPr>
          <w:lang w:val="en-GB"/>
        </w:rPr>
        <w:t>he classic MP</w:t>
      </w:r>
      <w:r w:rsidR="00C26C6B" w:rsidRPr="006E37D4">
        <w:rPr>
          <w:lang w:val="en-GB"/>
        </w:rPr>
        <w:t xml:space="preserve">, by performing </w:t>
      </w:r>
      <w:r w:rsidRPr="006E37D4">
        <w:rPr>
          <w:lang w:val="en-GB"/>
        </w:rPr>
        <w:t>with z-score normalization</w:t>
      </w:r>
      <w:r w:rsidR="00C26C6B" w:rsidRPr="006E37D4">
        <w:rPr>
          <w:lang w:val="en-GB"/>
        </w:rPr>
        <w:t>,</w:t>
      </w:r>
      <w:r w:rsidRPr="006E37D4">
        <w:rPr>
          <w:lang w:val="en-GB"/>
        </w:rPr>
        <w:t xml:space="preserve"> </w:t>
      </w:r>
      <w:r w:rsidR="00E93238" w:rsidRPr="006E37D4">
        <w:rPr>
          <w:lang w:val="en-GB"/>
        </w:rPr>
        <w:t xml:space="preserve">searches for each subsequence the nearest </w:t>
      </w:r>
      <w:r w:rsidR="007C7050" w:rsidRPr="006E37D4">
        <w:rPr>
          <w:lang w:val="en-GB"/>
        </w:rPr>
        <w:t>neighbour</w:t>
      </w:r>
      <w:r w:rsidR="00E93238" w:rsidRPr="006E37D4">
        <w:rPr>
          <w:lang w:val="en-GB"/>
        </w:rPr>
        <w:t xml:space="preserve"> based on shape similarity, however, </w:t>
      </w:r>
      <w:r w:rsidR="00CA5974" w:rsidRPr="006E37D4">
        <w:rPr>
          <w:lang w:val="en-GB"/>
        </w:rPr>
        <w:t>anomalous shapes</w:t>
      </w:r>
      <w:r w:rsidR="000A341E" w:rsidRPr="006E37D4">
        <w:rPr>
          <w:lang w:val="en-GB"/>
        </w:rPr>
        <w:t xml:space="preserve"> not always correspond to anomalous energy consumption, as well as similar shapes in z</w:t>
      </w:r>
      <w:r w:rsidR="00037494" w:rsidRPr="006E37D4">
        <w:rPr>
          <w:lang w:val="en-GB"/>
        </w:rPr>
        <w:t>-</w:t>
      </w:r>
      <w:r w:rsidR="000A341E" w:rsidRPr="006E37D4">
        <w:rPr>
          <w:lang w:val="en-GB"/>
        </w:rPr>
        <w:t>score not always reflect similar</w:t>
      </w:r>
      <w:r w:rsidR="00E93238" w:rsidRPr="006E37D4">
        <w:rPr>
          <w:lang w:val="en-GB"/>
        </w:rPr>
        <w:t xml:space="preserve"> behaviour.</w:t>
      </w:r>
      <w:r w:rsidR="00037494" w:rsidRPr="006E37D4">
        <w:rPr>
          <w:lang w:val="en-GB"/>
        </w:rPr>
        <w:t xml:space="preserve"> </w:t>
      </w:r>
      <w:commentRangeEnd w:id="9"/>
      <w:r w:rsidR="00FD4EDE" w:rsidRPr="006E37D4">
        <w:rPr>
          <w:rStyle w:val="Rimandocommento"/>
          <w:lang w:val="en-GB"/>
        </w:rPr>
        <w:commentReference w:id="9"/>
      </w:r>
      <w:r w:rsidR="0009206C" w:rsidRPr="006E37D4">
        <w:rPr>
          <w:lang w:val="en-GB"/>
        </w:rPr>
        <w:t xml:space="preserve">Figure </w:t>
      </w:r>
      <w:r w:rsidR="00DD7471" w:rsidRPr="006E37D4">
        <w:rPr>
          <w:lang w:val="en-GB"/>
        </w:rPr>
        <w:t>3</w:t>
      </w:r>
      <w:r w:rsidR="0009206C" w:rsidRPr="006E37D4">
        <w:rPr>
          <w:lang w:val="en-GB"/>
        </w:rPr>
        <w:t xml:space="preserve">(a) shows a real electrical </w:t>
      </w:r>
      <w:r w:rsidR="00247C0C" w:rsidRPr="006E37D4">
        <w:rPr>
          <w:lang w:val="en-GB"/>
        </w:rPr>
        <w:t xml:space="preserve">load </w:t>
      </w:r>
      <w:r w:rsidR="0009206C" w:rsidRPr="006E37D4">
        <w:rPr>
          <w:lang w:val="en-GB"/>
        </w:rPr>
        <w:t>timeseries for a non-residential building</w:t>
      </w:r>
      <w:r w:rsidR="00247C0C" w:rsidRPr="006E37D4">
        <w:rPr>
          <w:lang w:val="en-GB"/>
        </w:rPr>
        <w:t xml:space="preserve"> (university campus)</w:t>
      </w:r>
      <w:r w:rsidR="0009206C" w:rsidRPr="006E37D4">
        <w:rPr>
          <w:lang w:val="en-GB"/>
        </w:rPr>
        <w:t xml:space="preserve"> in May and June. It is possible to observe how the electrical load changes </w:t>
      </w:r>
      <w:r w:rsidR="00C86F2F" w:rsidRPr="006E37D4">
        <w:rPr>
          <w:lang w:val="en-GB"/>
        </w:rPr>
        <w:t>significantly</w:t>
      </w:r>
      <w:r w:rsidR="008F2C59" w:rsidRPr="006E37D4">
        <w:rPr>
          <w:lang w:val="en-GB"/>
        </w:rPr>
        <w:t xml:space="preserve"> </w:t>
      </w:r>
      <w:r w:rsidR="0009206C" w:rsidRPr="006E37D4">
        <w:rPr>
          <w:lang w:val="en-GB"/>
        </w:rPr>
        <w:t xml:space="preserve">from weekdays to weekend when the load profile is almost flat. Applying the </w:t>
      </w:r>
      <w:r w:rsidR="00890014" w:rsidRPr="006E37D4">
        <w:rPr>
          <w:lang w:val="en-GB"/>
        </w:rPr>
        <w:t xml:space="preserve">classic </w:t>
      </w:r>
      <w:r w:rsidR="0009206C" w:rsidRPr="006E37D4">
        <w:rPr>
          <w:lang w:val="en-GB"/>
        </w:rPr>
        <w:t xml:space="preserve">MP method </w:t>
      </w:r>
      <w:r w:rsidR="00890014" w:rsidRPr="006E37D4">
        <w:rPr>
          <w:lang w:val="en-GB"/>
        </w:rPr>
        <w:t>with a subsequence length of one day</w:t>
      </w:r>
      <w:r w:rsidR="0009206C" w:rsidRPr="006E37D4">
        <w:rPr>
          <w:lang w:val="en-GB"/>
        </w:rPr>
        <w:t xml:space="preserve">, the two </w:t>
      </w:r>
      <w:r w:rsidR="00AB1FC2" w:rsidRPr="006E37D4">
        <w:rPr>
          <w:lang w:val="en-GB"/>
        </w:rPr>
        <w:t>subsequence</w:t>
      </w:r>
      <w:r w:rsidR="0009206C" w:rsidRPr="006E37D4">
        <w:rPr>
          <w:lang w:val="en-GB"/>
        </w:rPr>
        <w:t xml:space="preserve">s highlighted respectively in </w:t>
      </w:r>
      <w:proofErr w:type="gramStart"/>
      <w:r w:rsidR="0084456E" w:rsidRPr="006E37D4">
        <w:rPr>
          <w:lang w:val="en-GB"/>
        </w:rPr>
        <w:t>blue</w:t>
      </w:r>
      <w:proofErr w:type="gramEnd"/>
      <w:r w:rsidR="0084456E" w:rsidRPr="006E37D4">
        <w:rPr>
          <w:lang w:val="en-GB"/>
        </w:rPr>
        <w:t xml:space="preserve"> </w:t>
      </w:r>
      <w:r w:rsidR="0009206C" w:rsidRPr="006E37D4">
        <w:rPr>
          <w:lang w:val="en-GB"/>
        </w:rPr>
        <w:t>and green are identified as nearest neighbo</w:t>
      </w:r>
      <w:r w:rsidR="00247C0C" w:rsidRPr="006E37D4">
        <w:rPr>
          <w:lang w:val="en-GB"/>
        </w:rPr>
        <w:t>u</w:t>
      </w:r>
      <w:r w:rsidR="0009206C" w:rsidRPr="006E37D4">
        <w:rPr>
          <w:lang w:val="en-GB"/>
        </w:rPr>
        <w:t>r</w:t>
      </w:r>
      <w:r w:rsidR="00890014" w:rsidRPr="006E37D4">
        <w:rPr>
          <w:lang w:val="en-GB"/>
        </w:rPr>
        <w:t>. A</w:t>
      </w:r>
      <w:r w:rsidR="002A5BE5" w:rsidRPr="006E37D4">
        <w:rPr>
          <w:lang w:val="en-GB"/>
        </w:rPr>
        <w:t xml:space="preserve">s shown in Figure </w:t>
      </w:r>
      <w:r w:rsidR="00DD7471" w:rsidRPr="006E37D4">
        <w:rPr>
          <w:lang w:val="en-GB"/>
        </w:rPr>
        <w:t>3</w:t>
      </w:r>
      <w:r w:rsidR="002A5BE5" w:rsidRPr="006E37D4">
        <w:rPr>
          <w:lang w:val="en-GB"/>
        </w:rPr>
        <w:t>(b)</w:t>
      </w:r>
      <w:r w:rsidR="00890014" w:rsidRPr="006E37D4">
        <w:rPr>
          <w:lang w:val="en-GB"/>
        </w:rPr>
        <w:t xml:space="preserve"> under z-score normalization </w:t>
      </w:r>
      <w:r w:rsidR="002A5BE5" w:rsidRPr="006E37D4">
        <w:rPr>
          <w:lang w:val="en-GB"/>
        </w:rPr>
        <w:t>they are almost overlapping</w:t>
      </w:r>
      <w:r w:rsidR="0009206C" w:rsidRPr="006E37D4">
        <w:rPr>
          <w:lang w:val="en-GB"/>
        </w:rPr>
        <w:t>.</w:t>
      </w:r>
      <w:r w:rsidR="002A5BE5" w:rsidRPr="006E37D4">
        <w:rPr>
          <w:lang w:val="en-GB"/>
        </w:rPr>
        <w:t xml:space="preserve"> However</w:t>
      </w:r>
      <w:r w:rsidR="00E53A18" w:rsidRPr="006E37D4">
        <w:rPr>
          <w:lang w:val="en-GB"/>
        </w:rPr>
        <w:t xml:space="preserve">, from Figure </w:t>
      </w:r>
      <w:r w:rsidR="00DD7471" w:rsidRPr="006E37D4">
        <w:rPr>
          <w:lang w:val="en-GB"/>
        </w:rPr>
        <w:t>3</w:t>
      </w:r>
      <w:r w:rsidR="00E53A18" w:rsidRPr="006E37D4">
        <w:rPr>
          <w:lang w:val="en-GB"/>
        </w:rPr>
        <w:t xml:space="preserve">(c) it is possible to see that </w:t>
      </w:r>
      <w:r w:rsidR="002A5BE5" w:rsidRPr="006E37D4">
        <w:rPr>
          <w:lang w:val="en-GB"/>
        </w:rPr>
        <w:t xml:space="preserve">the </w:t>
      </w:r>
      <w:r w:rsidR="00E53A18" w:rsidRPr="006E37D4">
        <w:rPr>
          <w:lang w:val="en-GB"/>
        </w:rPr>
        <w:t xml:space="preserve">not normalized </w:t>
      </w:r>
      <w:r w:rsidR="00AB1FC2" w:rsidRPr="006E37D4">
        <w:rPr>
          <w:lang w:val="en-GB"/>
        </w:rPr>
        <w:t>subsequence</w:t>
      </w:r>
      <w:r w:rsidR="002A5BE5" w:rsidRPr="006E37D4">
        <w:rPr>
          <w:lang w:val="en-GB"/>
        </w:rPr>
        <w:t xml:space="preserve">s have </w:t>
      </w:r>
      <w:r w:rsidR="00E53A18" w:rsidRPr="006E37D4">
        <w:rPr>
          <w:lang w:val="en-GB"/>
        </w:rPr>
        <w:lastRenderedPageBreak/>
        <w:t>very different amplitudes</w:t>
      </w:r>
      <w:r w:rsidR="003B1935" w:rsidRPr="006E37D4">
        <w:rPr>
          <w:lang w:val="en-GB"/>
        </w:rPr>
        <w:t xml:space="preserve"> and are</w:t>
      </w:r>
      <w:r w:rsidR="00E53A18" w:rsidRPr="006E37D4">
        <w:rPr>
          <w:lang w:val="en-GB"/>
        </w:rPr>
        <w:t xml:space="preserve"> refer</w:t>
      </w:r>
      <w:r w:rsidR="003B1935" w:rsidRPr="006E37D4">
        <w:rPr>
          <w:lang w:val="en-GB"/>
        </w:rPr>
        <w:t>red</w:t>
      </w:r>
      <w:r w:rsidR="00E53A18" w:rsidRPr="006E37D4">
        <w:rPr>
          <w:lang w:val="en-GB"/>
        </w:rPr>
        <w:t xml:space="preserve"> to distinct energy consumption patterns </w:t>
      </w:r>
      <w:r w:rsidR="003B1935" w:rsidRPr="006E37D4">
        <w:rPr>
          <w:lang w:val="en-GB"/>
        </w:rPr>
        <w:t xml:space="preserve">typical of </w:t>
      </w:r>
      <w:r w:rsidR="00F32D35" w:rsidRPr="006E37D4">
        <w:rPr>
          <w:lang w:val="en-GB"/>
        </w:rPr>
        <w:t>weekdays and weekend respectively</w:t>
      </w:r>
      <w:r w:rsidR="002A5BE5" w:rsidRPr="006E37D4">
        <w:rPr>
          <w:lang w:val="en-GB"/>
        </w:rPr>
        <w:t>.</w:t>
      </w:r>
      <w:r w:rsidR="00890014" w:rsidRPr="006E37D4">
        <w:rPr>
          <w:lang w:val="en-GB"/>
        </w:rPr>
        <w:t xml:space="preserve"> This is a clear example of how the </w:t>
      </w:r>
      <w:r w:rsidR="005C535C" w:rsidRPr="006E37D4">
        <w:rPr>
          <w:lang w:val="en-GB"/>
        </w:rPr>
        <w:t>subsequence</w:t>
      </w:r>
      <w:r w:rsidR="00890014" w:rsidRPr="006E37D4">
        <w:rPr>
          <w:lang w:val="en-GB"/>
        </w:rPr>
        <w:t xml:space="preserve"> normalization led to</w:t>
      </w:r>
      <w:r w:rsidR="00F5684F" w:rsidRPr="006E37D4">
        <w:rPr>
          <w:lang w:val="en-GB"/>
        </w:rPr>
        <w:t xml:space="preserve"> </w:t>
      </w:r>
      <w:r w:rsidR="005C535C" w:rsidRPr="006E37D4">
        <w:rPr>
          <w:lang w:val="en-GB"/>
        </w:rPr>
        <w:t>misleading</w:t>
      </w:r>
      <w:r w:rsidR="00890014" w:rsidRPr="006E37D4">
        <w:rPr>
          <w:lang w:val="en-GB"/>
        </w:rPr>
        <w:t xml:space="preserve"> results.</w:t>
      </w:r>
    </w:p>
    <w:p w14:paraId="42968855" w14:textId="0E979773" w:rsidR="008F043C" w:rsidRPr="006E37D4" w:rsidRDefault="00A759EC" w:rsidP="008F043C">
      <w:pPr>
        <w:spacing w:line="360" w:lineRule="auto"/>
        <w:jc w:val="center"/>
      </w:pPr>
      <w:r w:rsidRPr="006E37D4">
        <w:rPr>
          <w:noProof/>
        </w:rPr>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75D6C83D" w:rsidR="00890014" w:rsidRPr="006E37D4" w:rsidRDefault="005B0274" w:rsidP="002E678F">
      <w:pPr>
        <w:pStyle w:val="Els-caption"/>
        <w:rPr>
          <w:lang w:val="en-GB"/>
        </w:rPr>
      </w:pPr>
      <w:r w:rsidRPr="006E37D4">
        <w:rPr>
          <w:b/>
          <w:bCs/>
          <w:lang w:val="en-GB"/>
        </w:rPr>
        <w:t>Figure</w:t>
      </w:r>
      <w:r w:rsidR="008F043C" w:rsidRPr="006E37D4">
        <w:rPr>
          <w:b/>
          <w:bCs/>
          <w:lang w:val="en-GB"/>
        </w:rPr>
        <w:t xml:space="preserve"> </w:t>
      </w:r>
      <w:r w:rsidR="00136F32" w:rsidRPr="006E37D4">
        <w:rPr>
          <w:b/>
          <w:bCs/>
          <w:lang w:val="en-GB"/>
        </w:rPr>
        <w:t>3</w:t>
      </w:r>
      <w:r w:rsidR="008F043C" w:rsidRPr="006E37D4">
        <w:rPr>
          <w:b/>
          <w:bCs/>
          <w:lang w:val="en-GB"/>
        </w:rPr>
        <w:t>.</w:t>
      </w:r>
      <w:r w:rsidR="008F043C" w:rsidRPr="006E37D4">
        <w:rPr>
          <w:lang w:val="en-GB"/>
        </w:rPr>
        <w:t xml:space="preserve"> </w:t>
      </w:r>
      <w:r w:rsidR="00003AA0" w:rsidRPr="006E37D4">
        <w:rPr>
          <w:lang w:val="en-GB"/>
        </w:rPr>
        <w:t xml:space="preserve">Effect of z-score normalization on two </w:t>
      </w:r>
      <w:r w:rsidR="00A759EC" w:rsidRPr="006E37D4">
        <w:rPr>
          <w:lang w:val="en-GB"/>
        </w:rPr>
        <w:t xml:space="preserve">electrical load timeseries </w:t>
      </w:r>
      <w:r w:rsidR="00003AA0" w:rsidRPr="006E37D4">
        <w:rPr>
          <w:lang w:val="en-GB"/>
        </w:rPr>
        <w:t>subsequence</w:t>
      </w:r>
      <w:r w:rsidR="00A759EC" w:rsidRPr="006E37D4">
        <w:rPr>
          <w:lang w:val="en-GB"/>
        </w:rPr>
        <w:t>s of length</w:t>
      </w:r>
      <w:r w:rsidR="00CD3AE4" w:rsidRPr="006E37D4">
        <w:rPr>
          <w:lang w:val="en-GB"/>
        </w:rPr>
        <w:t xml:space="preserve"> 24h (96 observations):</w:t>
      </w:r>
      <w:r w:rsidR="00003AA0" w:rsidRPr="006E37D4">
        <w:rPr>
          <w:lang w:val="en-GB"/>
        </w:rPr>
        <w:t xml:space="preserve"> </w:t>
      </w:r>
      <w:r w:rsidR="008F043C" w:rsidRPr="006E37D4">
        <w:rPr>
          <w:lang w:val="en-GB"/>
        </w:rPr>
        <w:t xml:space="preserve">(a) </w:t>
      </w:r>
      <w:r w:rsidR="00A759EC" w:rsidRPr="006E37D4">
        <w:rPr>
          <w:lang w:val="en-GB"/>
        </w:rPr>
        <w:t xml:space="preserve">full </w:t>
      </w:r>
      <w:r w:rsidR="00003AA0" w:rsidRPr="006E37D4">
        <w:rPr>
          <w:lang w:val="en-GB"/>
        </w:rPr>
        <w:t>electrical load timeseries</w:t>
      </w:r>
      <w:r w:rsidR="008F043C" w:rsidRPr="006E37D4">
        <w:rPr>
          <w:lang w:val="en-GB"/>
        </w:rPr>
        <w:t>; (b)</w:t>
      </w:r>
      <w:r w:rsidR="00003AA0" w:rsidRPr="006E37D4">
        <w:rPr>
          <w:lang w:val="en-GB"/>
        </w:rPr>
        <w:t xml:space="preserve"> comparison between z-score normalized </w:t>
      </w:r>
      <w:r w:rsidR="00C26C6B" w:rsidRPr="006E37D4">
        <w:rPr>
          <w:lang w:val="en-GB"/>
        </w:rPr>
        <w:t>subsequences</w:t>
      </w:r>
      <w:r w:rsidR="00003AA0" w:rsidRPr="006E37D4">
        <w:rPr>
          <w:lang w:val="en-GB"/>
        </w:rPr>
        <w:t xml:space="preserve">; (c) </w:t>
      </w:r>
      <w:r w:rsidR="00A759EC" w:rsidRPr="006E37D4">
        <w:rPr>
          <w:lang w:val="en-GB"/>
        </w:rPr>
        <w:t xml:space="preserve">comparison between </w:t>
      </w:r>
      <w:r w:rsidR="00003AA0" w:rsidRPr="006E37D4">
        <w:rPr>
          <w:lang w:val="en-GB"/>
        </w:rPr>
        <w:t xml:space="preserve">not normalized </w:t>
      </w:r>
      <w:r w:rsidR="00C26C6B" w:rsidRPr="006E37D4">
        <w:rPr>
          <w:lang w:val="en-GB"/>
        </w:rPr>
        <w:t>subsequences</w:t>
      </w:r>
      <w:r w:rsidR="008F043C" w:rsidRPr="006E37D4">
        <w:rPr>
          <w:lang w:val="en-GB"/>
        </w:rPr>
        <w:t>.</w:t>
      </w:r>
    </w:p>
    <w:p w14:paraId="55CFBAE4" w14:textId="3515F2DF" w:rsidR="00AE2353" w:rsidRPr="006E37D4" w:rsidRDefault="00890014" w:rsidP="0033022F">
      <w:pPr>
        <w:pStyle w:val="Els-body-text-large"/>
        <w:rPr>
          <w:lang w:val="en-GB"/>
        </w:rPr>
      </w:pPr>
      <w:r w:rsidRPr="006E37D4">
        <w:rPr>
          <w:lang w:val="en-GB"/>
        </w:rPr>
        <w:t>Z</w:t>
      </w:r>
      <w:r w:rsidR="005777CF" w:rsidRPr="006E37D4">
        <w:rPr>
          <w:lang w:val="en-GB"/>
        </w:rPr>
        <w:t>-</w:t>
      </w:r>
      <w:r w:rsidR="00CD3AE4" w:rsidRPr="006E37D4">
        <w:rPr>
          <w:lang w:val="en-GB"/>
        </w:rPr>
        <w:t xml:space="preserve">score </w:t>
      </w:r>
      <w:r w:rsidR="00AE2353" w:rsidRPr="006E37D4">
        <w:rPr>
          <w:lang w:val="en-GB"/>
        </w:rPr>
        <w:t xml:space="preserve">normalization not only </w:t>
      </w:r>
      <w:r w:rsidR="005C2052" w:rsidRPr="006E37D4">
        <w:rPr>
          <w:lang w:val="en-GB"/>
        </w:rPr>
        <w:t xml:space="preserve">minimizes </w:t>
      </w:r>
      <w:r w:rsidR="00AE2353" w:rsidRPr="006E37D4">
        <w:rPr>
          <w:lang w:val="en-GB"/>
        </w:rPr>
        <w:t xml:space="preserve">magnitude </w:t>
      </w:r>
      <w:r w:rsidRPr="006E37D4">
        <w:rPr>
          <w:lang w:val="en-GB"/>
        </w:rPr>
        <w:t xml:space="preserve">effects </w:t>
      </w:r>
      <w:r w:rsidR="00D0408E" w:rsidRPr="006E37D4">
        <w:rPr>
          <w:lang w:val="en-GB"/>
        </w:rPr>
        <w:t xml:space="preserve">in the </w:t>
      </w:r>
      <w:r w:rsidR="0033022F" w:rsidRPr="006E37D4">
        <w:rPr>
          <w:lang w:val="en-GB"/>
        </w:rPr>
        <w:t>research of motifs and discords</w:t>
      </w:r>
      <w:r w:rsidRPr="006E37D4">
        <w:rPr>
          <w:lang w:val="en-GB"/>
        </w:rPr>
        <w:t xml:space="preserve"> but </w:t>
      </w:r>
      <w:r w:rsidR="00AE2353" w:rsidRPr="006E37D4">
        <w:rPr>
          <w:lang w:val="en-GB"/>
        </w:rPr>
        <w:t xml:space="preserve">also tends </w:t>
      </w:r>
      <w:r w:rsidR="00CA56ED" w:rsidRPr="006E37D4">
        <w:rPr>
          <w:lang w:val="en-GB"/>
        </w:rPr>
        <w:t xml:space="preserve">to </w:t>
      </w:r>
      <w:r w:rsidR="0033022F" w:rsidRPr="006E37D4">
        <w:rPr>
          <w:lang w:val="en-GB"/>
        </w:rPr>
        <w:t xml:space="preserve">emphasize </w:t>
      </w:r>
      <w:r w:rsidR="00CA56ED" w:rsidRPr="006E37D4">
        <w:rPr>
          <w:lang w:val="en-GB"/>
        </w:rPr>
        <w:t xml:space="preserve">any fluctuation </w:t>
      </w:r>
      <w:r w:rsidR="00A759EC" w:rsidRPr="006E37D4">
        <w:rPr>
          <w:lang w:val="en-GB"/>
        </w:rPr>
        <w:t xml:space="preserve">and noise </w:t>
      </w:r>
      <w:r w:rsidR="001C1DA5" w:rsidRPr="006E37D4">
        <w:rPr>
          <w:lang w:val="en-GB"/>
        </w:rPr>
        <w:t>in the time series</w:t>
      </w:r>
      <w:r w:rsidR="00CA56ED" w:rsidRPr="006E37D4">
        <w:rPr>
          <w:lang w:val="en-GB"/>
        </w:rPr>
        <w:t xml:space="preserve">. By comparing two relatively flat </w:t>
      </w:r>
      <w:r w:rsidR="00AB1FC2" w:rsidRPr="006E37D4">
        <w:rPr>
          <w:lang w:val="en-GB"/>
        </w:rPr>
        <w:t>subsequence</w:t>
      </w:r>
      <w:r w:rsidR="00C26C6B" w:rsidRPr="006E37D4">
        <w:rPr>
          <w:lang w:val="en-GB"/>
        </w:rPr>
        <w:t>s</w:t>
      </w:r>
      <w:r w:rsidR="00CA56ED" w:rsidRPr="006E37D4">
        <w:rPr>
          <w:lang w:val="en-GB"/>
        </w:rPr>
        <w:t xml:space="preserve"> under z-score normalization the resulting Euclidean distance is higher compared to </w:t>
      </w:r>
      <w:r w:rsidR="005777CF" w:rsidRPr="006E37D4">
        <w:rPr>
          <w:lang w:val="en-GB"/>
        </w:rPr>
        <w:t>non-flat</w:t>
      </w:r>
      <w:r w:rsidR="00CA56ED" w:rsidRPr="006E37D4">
        <w:rPr>
          <w:lang w:val="en-GB"/>
        </w:rPr>
        <w:t xml:space="preserve"> </w:t>
      </w:r>
      <w:r w:rsidR="00AB1FC2" w:rsidRPr="006E37D4">
        <w:rPr>
          <w:lang w:val="en-GB"/>
        </w:rPr>
        <w:t>subsequence</w:t>
      </w:r>
      <w:r w:rsidR="00C26C6B" w:rsidRPr="006E37D4">
        <w:rPr>
          <w:lang w:val="en-GB"/>
        </w:rPr>
        <w:t>s</w:t>
      </w:r>
      <w:r w:rsidR="00F62D87" w:rsidRPr="006E37D4">
        <w:rPr>
          <w:lang w:val="en-GB"/>
        </w:rPr>
        <w:t xml:space="preserve">, </w:t>
      </w:r>
      <w:r w:rsidR="00973683" w:rsidRPr="006E37D4">
        <w:rPr>
          <w:lang w:val="en-GB"/>
        </w:rPr>
        <w:t>leading</w:t>
      </w:r>
      <w:r w:rsidR="00F62D87" w:rsidRPr="006E37D4">
        <w:rPr>
          <w:lang w:val="en-GB"/>
        </w:rPr>
        <w:t xml:space="preserve"> into higher values of MP in flat regions of the timeseries. </w:t>
      </w:r>
      <w:r w:rsidR="00F51B14" w:rsidRPr="006E37D4">
        <w:rPr>
          <w:lang w:val="en-GB"/>
        </w:rPr>
        <w:t xml:space="preserve">In Figure </w:t>
      </w:r>
      <w:r w:rsidR="00DD7471" w:rsidRPr="006E37D4">
        <w:rPr>
          <w:lang w:val="en-GB"/>
        </w:rPr>
        <w:t>4</w:t>
      </w:r>
      <w:r w:rsidR="00F51B14" w:rsidRPr="006E37D4">
        <w:rPr>
          <w:lang w:val="en-GB"/>
        </w:rPr>
        <w:t xml:space="preserve"> a com</w:t>
      </w:r>
      <w:r w:rsidR="00B862DE" w:rsidRPr="006E37D4">
        <w:rPr>
          <w:lang w:val="en-GB"/>
        </w:rPr>
        <w:t xml:space="preserve">parison between two </w:t>
      </w:r>
      <w:r w:rsidR="006C6F50" w:rsidRPr="006E37D4">
        <w:rPr>
          <w:lang w:val="en-GB"/>
        </w:rPr>
        <w:t>synthetics</w:t>
      </w:r>
      <w:r w:rsidR="00B862DE" w:rsidRPr="006E37D4">
        <w:rPr>
          <w:lang w:val="en-GB"/>
        </w:rPr>
        <w:t xml:space="preserve"> random timeseries is shown. In Figure </w:t>
      </w:r>
      <w:r w:rsidR="00DD7471" w:rsidRPr="006E37D4">
        <w:rPr>
          <w:lang w:val="en-GB"/>
        </w:rPr>
        <w:t>4</w:t>
      </w:r>
      <w:r w:rsidR="00B862DE" w:rsidRPr="006E37D4">
        <w:rPr>
          <w:lang w:val="en-GB"/>
        </w:rPr>
        <w:t xml:space="preserve">(a) the two timeseries are relatively flat and noisy while in Figure </w:t>
      </w:r>
      <w:r w:rsidR="00DD7471" w:rsidRPr="006E37D4">
        <w:rPr>
          <w:lang w:val="en-GB"/>
        </w:rPr>
        <w:t>4</w:t>
      </w:r>
      <w:r w:rsidR="00B862DE" w:rsidRPr="006E37D4">
        <w:rPr>
          <w:lang w:val="en-GB"/>
        </w:rPr>
        <w:t xml:space="preserve">(b) the two timeseries present a positive </w:t>
      </w:r>
      <w:r w:rsidR="008056EF" w:rsidRPr="006E37D4">
        <w:rPr>
          <w:lang w:val="en-GB"/>
        </w:rPr>
        <w:t>trend</w:t>
      </w:r>
      <w:r w:rsidR="00B862DE" w:rsidRPr="006E37D4">
        <w:rPr>
          <w:lang w:val="en-GB"/>
        </w:rPr>
        <w:t xml:space="preserve">. </w:t>
      </w:r>
      <w:commentRangeStart w:id="10"/>
      <w:r w:rsidR="00B862DE" w:rsidRPr="006E37D4">
        <w:rPr>
          <w:lang w:val="en-GB"/>
        </w:rPr>
        <w:t xml:space="preserve">While calculating the Euclidean distance between the z-normalized </w:t>
      </w:r>
      <w:r w:rsidR="00AB1FC2" w:rsidRPr="006E37D4">
        <w:rPr>
          <w:lang w:val="en-GB"/>
        </w:rPr>
        <w:t>subsequence</w:t>
      </w:r>
      <w:r w:rsidR="00B862DE" w:rsidRPr="006E37D4">
        <w:rPr>
          <w:lang w:val="en-GB"/>
        </w:rPr>
        <w:t xml:space="preserve">s in the first case shown in Figure </w:t>
      </w:r>
      <w:r w:rsidR="00DD7471" w:rsidRPr="006E37D4">
        <w:rPr>
          <w:lang w:val="en-GB"/>
        </w:rPr>
        <w:t>4</w:t>
      </w:r>
      <w:r w:rsidR="00B862DE" w:rsidRPr="006E37D4">
        <w:rPr>
          <w:lang w:val="en-GB"/>
        </w:rPr>
        <w:t xml:space="preserve">(c) the effect of noise is enhanced resulting into a higher Euclidean distance (d = 9.25) while in the second case shown in Figure </w:t>
      </w:r>
      <w:r w:rsidR="00DD7471" w:rsidRPr="006E37D4">
        <w:rPr>
          <w:lang w:val="en-GB"/>
        </w:rPr>
        <w:t>4</w:t>
      </w:r>
      <w:r w:rsidR="00B862DE" w:rsidRPr="006E37D4">
        <w:rPr>
          <w:lang w:val="en-GB"/>
        </w:rPr>
        <w:t>(d) the Euclidean distance is much lower (d = 1.5).</w:t>
      </w:r>
      <w:r w:rsidR="002E1C45" w:rsidRPr="006E37D4">
        <w:rPr>
          <w:lang w:val="en-GB"/>
        </w:rPr>
        <w:t xml:space="preserve"> </w:t>
      </w:r>
      <w:commentRangeEnd w:id="10"/>
      <w:r w:rsidR="008056EF" w:rsidRPr="006E37D4">
        <w:rPr>
          <w:rStyle w:val="Rimandocommento"/>
          <w:lang w:val="en-GB"/>
        </w:rPr>
        <w:commentReference w:id="10"/>
      </w:r>
      <w:r w:rsidR="00EF2C97" w:rsidRPr="006E37D4">
        <w:rPr>
          <w:lang w:val="en-GB"/>
        </w:rPr>
        <w:t xml:space="preserve">This issue have been largely analysed in </w:t>
      </w:r>
      <w:r w:rsidR="00EF2C97" w:rsidRPr="006E37D4">
        <w:rPr>
          <w:lang w:val="en-GB"/>
        </w:rPr>
        <w:fldChar w:fldCharType="begin" w:fldLock="1"/>
      </w:r>
      <w:r w:rsidR="00706FD3" w:rsidRPr="006E37D4">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36]","plainTextFormattedCitation":"[36]","previouslyFormattedCitation":"[36]"},"properties":{"noteIndex":0},"schema":"https://github.com/citation-style-language/schema/raw/master/csl-citation.json"}</w:instrText>
      </w:r>
      <w:r w:rsidR="00EF2C97" w:rsidRPr="006E37D4">
        <w:rPr>
          <w:lang w:val="en-GB"/>
        </w:rPr>
        <w:fldChar w:fldCharType="separate"/>
      </w:r>
      <w:r w:rsidR="00706FD3" w:rsidRPr="006E37D4">
        <w:rPr>
          <w:noProof/>
          <w:lang w:val="en-GB"/>
        </w:rPr>
        <w:t>[36]</w:t>
      </w:r>
      <w:r w:rsidR="00EF2C97" w:rsidRPr="006E37D4">
        <w:rPr>
          <w:lang w:val="en-GB"/>
        </w:rPr>
        <w:fldChar w:fldCharType="end"/>
      </w:r>
      <w:r w:rsidR="00EF2C97" w:rsidRPr="006E37D4">
        <w:rPr>
          <w:lang w:val="en-GB"/>
        </w:rPr>
        <w:t xml:space="preserve"> where a smoothing </w:t>
      </w:r>
      <w:r w:rsidR="00973683" w:rsidRPr="006E37D4">
        <w:rPr>
          <w:lang w:val="en-GB"/>
        </w:rPr>
        <w:t xml:space="preserve">process </w:t>
      </w:r>
      <w:r w:rsidR="00EF2C97" w:rsidRPr="006E37D4">
        <w:rPr>
          <w:lang w:val="en-GB"/>
        </w:rPr>
        <w:t xml:space="preserve">is proposed as possible solution, beside the trivial solutions of discard flat regions or change the subsequence length. </w:t>
      </w:r>
      <w:r w:rsidR="005A253D" w:rsidRPr="006E37D4">
        <w:rPr>
          <w:lang w:val="en-GB"/>
        </w:rPr>
        <w:t>A clear consequence is that, r</w:t>
      </w:r>
      <w:r w:rsidR="00EF2C97" w:rsidRPr="006E37D4">
        <w:rPr>
          <w:lang w:val="en-GB"/>
        </w:rPr>
        <w:t xml:space="preserve">eferring to Figure </w:t>
      </w:r>
      <w:r w:rsidR="00DD7471" w:rsidRPr="006E37D4">
        <w:rPr>
          <w:lang w:val="en-GB"/>
        </w:rPr>
        <w:t>3</w:t>
      </w:r>
      <w:r w:rsidR="00EF2C97" w:rsidRPr="006E37D4">
        <w:rPr>
          <w:lang w:val="en-GB"/>
        </w:rPr>
        <w:t xml:space="preserve">(a), the MP method would identify the weekends as discords since they present almost flat profiles compared to weekdays </w:t>
      </w:r>
      <w:r w:rsidR="00AB1FC2" w:rsidRPr="006E37D4">
        <w:rPr>
          <w:lang w:val="en-GB"/>
        </w:rPr>
        <w:t>subsequence</w:t>
      </w:r>
      <w:r w:rsidR="00EF2C97" w:rsidRPr="006E37D4">
        <w:rPr>
          <w:lang w:val="en-GB"/>
        </w:rPr>
        <w:t xml:space="preserve">s and this is a critical </w:t>
      </w:r>
      <w:r w:rsidR="004A3C0E" w:rsidRPr="006E37D4">
        <w:rPr>
          <w:lang w:val="en-GB"/>
        </w:rPr>
        <w:t xml:space="preserve">aspect </w:t>
      </w:r>
      <w:r w:rsidR="00EF2C97" w:rsidRPr="006E37D4">
        <w:rPr>
          <w:lang w:val="en-GB"/>
        </w:rPr>
        <w:t xml:space="preserve">when dealing with </w:t>
      </w:r>
      <w:r w:rsidR="009120B9" w:rsidRPr="006E37D4">
        <w:rPr>
          <w:lang w:val="en-GB"/>
        </w:rPr>
        <w:t xml:space="preserve">energy consumption </w:t>
      </w:r>
      <w:r w:rsidR="00EF2C97" w:rsidRPr="006E37D4">
        <w:rPr>
          <w:lang w:val="en-GB"/>
        </w:rPr>
        <w:t>time</w:t>
      </w:r>
      <w:r w:rsidR="004A3C0E" w:rsidRPr="006E37D4">
        <w:rPr>
          <w:lang w:val="en-GB"/>
        </w:rPr>
        <w:t xml:space="preserve"> </w:t>
      </w:r>
      <w:r w:rsidR="00EF2C97" w:rsidRPr="006E37D4">
        <w:rPr>
          <w:lang w:val="en-GB"/>
        </w:rPr>
        <w:t xml:space="preserve">series </w:t>
      </w:r>
      <w:r w:rsidR="009120B9" w:rsidRPr="006E37D4">
        <w:rPr>
          <w:lang w:val="en-GB"/>
        </w:rPr>
        <w:t xml:space="preserve">of buildings </w:t>
      </w:r>
      <w:r w:rsidR="00EF2C97" w:rsidRPr="006E37D4">
        <w:rPr>
          <w:lang w:val="en-GB"/>
        </w:rPr>
        <w:t xml:space="preserve">that by their nature </w:t>
      </w:r>
      <w:r w:rsidR="00981307" w:rsidRPr="006E37D4">
        <w:rPr>
          <w:lang w:val="en-GB"/>
        </w:rPr>
        <w:t xml:space="preserve">often </w:t>
      </w:r>
      <w:r w:rsidR="00EF2C97" w:rsidRPr="006E37D4">
        <w:rPr>
          <w:lang w:val="en-GB"/>
        </w:rPr>
        <w:t xml:space="preserve">present </w:t>
      </w:r>
      <w:r w:rsidR="00981307" w:rsidRPr="006E37D4">
        <w:rPr>
          <w:lang w:val="en-GB"/>
        </w:rPr>
        <w:t xml:space="preserve">a strong pattern periodicity </w:t>
      </w:r>
      <w:r w:rsidR="00A936C7" w:rsidRPr="006E37D4">
        <w:rPr>
          <w:lang w:val="en-GB"/>
        </w:rPr>
        <w:t>among working and not working days</w:t>
      </w:r>
      <w:r w:rsidR="00EF2C97" w:rsidRPr="006E37D4">
        <w:rPr>
          <w:lang w:val="en-GB"/>
        </w:rPr>
        <w:t xml:space="preserve">. </w:t>
      </w:r>
    </w:p>
    <w:p w14:paraId="6A3864A2" w14:textId="32D0ED60" w:rsidR="008F043C" w:rsidRPr="006E37D4" w:rsidRDefault="00FD03C9" w:rsidP="008F043C">
      <w:pPr>
        <w:spacing w:line="360" w:lineRule="auto"/>
        <w:jc w:val="center"/>
      </w:pPr>
      <w:commentRangeStart w:id="11"/>
      <w:r w:rsidRPr="006E37D4">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commentRangeEnd w:id="11"/>
      <w:r w:rsidR="00F41CDC" w:rsidRPr="006E37D4">
        <w:rPr>
          <w:rStyle w:val="Rimandocommento"/>
        </w:rPr>
        <w:commentReference w:id="11"/>
      </w:r>
    </w:p>
    <w:p w14:paraId="10798388" w14:textId="2C87E06B" w:rsidR="008F043C" w:rsidRPr="006E37D4" w:rsidRDefault="005B0274" w:rsidP="008F043C">
      <w:pPr>
        <w:pStyle w:val="Els-caption"/>
        <w:jc w:val="center"/>
        <w:rPr>
          <w:lang w:val="en-GB"/>
        </w:rPr>
      </w:pPr>
      <w:r w:rsidRPr="006E37D4">
        <w:rPr>
          <w:b/>
          <w:bCs/>
          <w:lang w:val="en-GB"/>
        </w:rPr>
        <w:t>Figure</w:t>
      </w:r>
      <w:r w:rsidR="008F043C" w:rsidRPr="006E37D4">
        <w:rPr>
          <w:b/>
          <w:bCs/>
          <w:lang w:val="en-GB"/>
        </w:rPr>
        <w:t xml:space="preserve"> </w:t>
      </w:r>
      <w:r w:rsidR="00136F32" w:rsidRPr="006E37D4">
        <w:rPr>
          <w:b/>
          <w:bCs/>
          <w:lang w:val="en-GB"/>
        </w:rPr>
        <w:t>4</w:t>
      </w:r>
      <w:r w:rsidR="008F043C" w:rsidRPr="006E37D4">
        <w:rPr>
          <w:b/>
          <w:bCs/>
          <w:lang w:val="en-GB"/>
        </w:rPr>
        <w:t>.</w:t>
      </w:r>
      <w:r w:rsidR="00003AA0" w:rsidRPr="006E37D4">
        <w:rPr>
          <w:lang w:val="en-GB"/>
        </w:rPr>
        <w:t xml:space="preserve"> Effect of z-score </w:t>
      </w:r>
      <w:r w:rsidR="007A3E13" w:rsidRPr="006E37D4">
        <w:rPr>
          <w:lang w:val="en-GB"/>
        </w:rPr>
        <w:t xml:space="preserve">normalization </w:t>
      </w:r>
      <w:r w:rsidR="00003AA0" w:rsidRPr="006E37D4">
        <w:rPr>
          <w:lang w:val="en-GB"/>
        </w:rPr>
        <w:t>o</w:t>
      </w:r>
      <w:r w:rsidR="007A3E13" w:rsidRPr="006E37D4">
        <w:rPr>
          <w:lang w:val="en-GB"/>
        </w:rPr>
        <w:t>f</w:t>
      </w:r>
      <w:r w:rsidR="00003AA0" w:rsidRPr="006E37D4">
        <w:rPr>
          <w:lang w:val="en-GB"/>
        </w:rPr>
        <w:t xml:space="preserve"> relatively flat subsequences</w:t>
      </w:r>
      <w:r w:rsidR="007A3E13" w:rsidRPr="006E37D4">
        <w:rPr>
          <w:lang w:val="en-GB"/>
        </w:rPr>
        <w:t>.</w:t>
      </w:r>
      <w:r w:rsidR="006C6F50" w:rsidRPr="006E37D4">
        <w:rPr>
          <w:lang w:val="en-GB"/>
        </w:rPr>
        <w:t xml:space="preserve"> </w:t>
      </w:r>
    </w:p>
    <w:p w14:paraId="3A58EBF5" w14:textId="0BEB18F2" w:rsidR="00901380" w:rsidRPr="006E37D4" w:rsidRDefault="00EF2C97" w:rsidP="001709F1">
      <w:pPr>
        <w:pStyle w:val="Els-body-text-large"/>
        <w:rPr>
          <w:lang w:val="en-GB"/>
        </w:rPr>
      </w:pPr>
      <w:r w:rsidRPr="006E37D4">
        <w:rPr>
          <w:lang w:val="en-GB"/>
        </w:rPr>
        <w:t xml:space="preserve">Comparing two </w:t>
      </w:r>
      <w:r w:rsidR="00AB1FC2" w:rsidRPr="006E37D4">
        <w:rPr>
          <w:lang w:val="en-GB"/>
        </w:rPr>
        <w:t>subsequence</w:t>
      </w:r>
      <w:r w:rsidRPr="006E37D4">
        <w:rPr>
          <w:lang w:val="en-GB"/>
        </w:rPr>
        <w:t>s belonging to different energy pattern</w:t>
      </w:r>
      <w:r w:rsidR="00AA58EE" w:rsidRPr="006E37D4">
        <w:rPr>
          <w:lang w:val="en-GB"/>
        </w:rPr>
        <w:t>s</w:t>
      </w:r>
      <w:r w:rsidRPr="006E37D4">
        <w:rPr>
          <w:lang w:val="en-GB"/>
        </w:rPr>
        <w:t xml:space="preserve"> </w:t>
      </w:r>
      <w:r w:rsidR="009A6E2E" w:rsidRPr="006E37D4">
        <w:rPr>
          <w:lang w:val="en-GB"/>
        </w:rPr>
        <w:t xml:space="preserve">could </w:t>
      </w:r>
      <w:r w:rsidRPr="006E37D4">
        <w:rPr>
          <w:lang w:val="en-GB"/>
        </w:rPr>
        <w:t xml:space="preserve">be </w:t>
      </w:r>
      <w:r w:rsidR="00594C1F" w:rsidRPr="006E37D4">
        <w:rPr>
          <w:lang w:val="en-GB"/>
        </w:rPr>
        <w:t>not so useful</w:t>
      </w:r>
      <w:r w:rsidRPr="006E37D4">
        <w:rPr>
          <w:lang w:val="en-GB"/>
        </w:rPr>
        <w:t>, t</w:t>
      </w:r>
      <w:r w:rsidR="001D524C" w:rsidRPr="006E37D4">
        <w:rPr>
          <w:lang w:val="en-GB"/>
        </w:rPr>
        <w:t>herefore</w:t>
      </w:r>
      <w:r w:rsidRPr="006E37D4">
        <w:rPr>
          <w:lang w:val="en-GB"/>
        </w:rPr>
        <w:t>,</w:t>
      </w:r>
      <w:r w:rsidR="001D524C" w:rsidRPr="006E37D4">
        <w:rPr>
          <w:lang w:val="en-GB"/>
        </w:rPr>
        <w:t xml:space="preserve"> i</w:t>
      </w:r>
      <w:r w:rsidR="00CA5974" w:rsidRPr="006E37D4">
        <w:rPr>
          <w:lang w:val="en-GB"/>
        </w:rPr>
        <w:t xml:space="preserve">ntroducing domain knowledge to find </w:t>
      </w:r>
      <w:r w:rsidR="00F73122" w:rsidRPr="006E37D4">
        <w:rPr>
          <w:lang w:val="en-GB"/>
        </w:rPr>
        <w:t xml:space="preserve">motifs or </w:t>
      </w:r>
      <w:r w:rsidR="00CA5974" w:rsidRPr="006E37D4">
        <w:rPr>
          <w:lang w:val="en-GB"/>
        </w:rPr>
        <w:t>discords only in so</w:t>
      </w:r>
      <w:r w:rsidR="00336CE4" w:rsidRPr="006E37D4">
        <w:rPr>
          <w:lang w:val="en-GB"/>
        </w:rPr>
        <w:t>m</w:t>
      </w:r>
      <w:r w:rsidR="00CA5974" w:rsidRPr="006E37D4">
        <w:rPr>
          <w:lang w:val="en-GB"/>
        </w:rPr>
        <w:t xml:space="preserve">e </w:t>
      </w:r>
      <w:r w:rsidR="00F73122" w:rsidRPr="006E37D4">
        <w:rPr>
          <w:lang w:val="en-GB"/>
        </w:rPr>
        <w:t xml:space="preserve">portions </w:t>
      </w:r>
      <w:r w:rsidR="00CA5974" w:rsidRPr="006E37D4">
        <w:rPr>
          <w:lang w:val="en-GB"/>
        </w:rPr>
        <w:t>of the time</w:t>
      </w:r>
      <w:r w:rsidR="00F73122" w:rsidRPr="006E37D4">
        <w:rPr>
          <w:lang w:val="en-GB"/>
        </w:rPr>
        <w:t xml:space="preserve"> </w:t>
      </w:r>
      <w:r w:rsidR="00CA5974" w:rsidRPr="006E37D4">
        <w:rPr>
          <w:lang w:val="en-GB"/>
        </w:rPr>
        <w:t xml:space="preserve">series became </w:t>
      </w:r>
      <w:r w:rsidR="0088527F" w:rsidRPr="006E37D4">
        <w:rPr>
          <w:lang w:val="en-GB"/>
        </w:rPr>
        <w:t>in specific cases extremely important</w:t>
      </w:r>
      <w:r w:rsidR="00CA5974" w:rsidRPr="006E37D4">
        <w:rPr>
          <w:lang w:val="en-GB"/>
        </w:rPr>
        <w:t>.</w:t>
      </w:r>
      <w:r w:rsidR="00C26C6B" w:rsidRPr="006E37D4">
        <w:rPr>
          <w:lang w:val="en-GB"/>
        </w:rPr>
        <w:t xml:space="preserve"> </w:t>
      </w:r>
      <w:r w:rsidR="00492F87" w:rsidRPr="006E37D4">
        <w:rPr>
          <w:lang w:val="en-GB"/>
        </w:rPr>
        <w:t>T</w:t>
      </w:r>
      <w:r w:rsidR="00D32DA5" w:rsidRPr="006E37D4">
        <w:rPr>
          <w:lang w:val="en-GB"/>
        </w:rPr>
        <w:t xml:space="preserve">he concept of </w:t>
      </w:r>
      <w:r w:rsidR="00B71786" w:rsidRPr="006E37D4">
        <w:rPr>
          <w:lang w:val="en-GB"/>
        </w:rPr>
        <w:t>A</w:t>
      </w:r>
      <w:r w:rsidR="00D32DA5" w:rsidRPr="006E37D4">
        <w:rPr>
          <w:lang w:val="en-GB"/>
        </w:rPr>
        <w:t xml:space="preserve">nnotation </w:t>
      </w:r>
      <w:r w:rsidR="00B71786" w:rsidRPr="006E37D4">
        <w:rPr>
          <w:lang w:val="en-GB"/>
        </w:rPr>
        <w:t>V</w:t>
      </w:r>
      <w:r w:rsidR="00D32DA5" w:rsidRPr="006E37D4">
        <w:rPr>
          <w:lang w:val="en-GB"/>
        </w:rPr>
        <w:t>ector</w:t>
      </w:r>
      <w:r w:rsidR="00B71786" w:rsidRPr="006E37D4">
        <w:rPr>
          <w:lang w:val="en-GB"/>
        </w:rPr>
        <w:t xml:space="preserve"> (AV)</w:t>
      </w:r>
      <w:r w:rsidR="00492F87" w:rsidRPr="006E37D4">
        <w:rPr>
          <w:lang w:val="en-GB"/>
        </w:rPr>
        <w:t xml:space="preserve"> </w:t>
      </w:r>
      <w:r w:rsidR="00492F87" w:rsidRPr="006E37D4">
        <w:rPr>
          <w:lang w:val="en-GB"/>
        </w:rPr>
        <w:fldChar w:fldCharType="begin" w:fldLock="1"/>
      </w:r>
      <w:r w:rsidR="00706FD3" w:rsidRPr="006E37D4">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43]","plainTextFormattedCitation":"[43]","previouslyFormattedCitation":"[43]"},"properties":{"noteIndex":0},"schema":"https://github.com/citation-style-language/schema/raw/master/csl-citation.json"}</w:instrText>
      </w:r>
      <w:r w:rsidR="00492F87" w:rsidRPr="006E37D4">
        <w:rPr>
          <w:lang w:val="en-GB"/>
        </w:rPr>
        <w:fldChar w:fldCharType="separate"/>
      </w:r>
      <w:r w:rsidR="00706FD3" w:rsidRPr="006E37D4">
        <w:rPr>
          <w:noProof/>
          <w:lang w:val="en-GB"/>
        </w:rPr>
        <w:t>[43]</w:t>
      </w:r>
      <w:r w:rsidR="00492F87" w:rsidRPr="006E37D4">
        <w:rPr>
          <w:lang w:val="en-GB"/>
        </w:rPr>
        <w:fldChar w:fldCharType="end"/>
      </w:r>
      <w:r w:rsidR="00D32DA5" w:rsidRPr="006E37D4">
        <w:rPr>
          <w:lang w:val="en-GB"/>
        </w:rPr>
        <w:t xml:space="preserve"> </w:t>
      </w:r>
      <w:r w:rsidR="00492F87" w:rsidRPr="006E37D4">
        <w:rPr>
          <w:lang w:val="en-GB"/>
        </w:rPr>
        <w:t xml:space="preserve">is </w:t>
      </w:r>
      <w:r w:rsidR="00D32DA5" w:rsidRPr="006E37D4">
        <w:rPr>
          <w:lang w:val="en-GB"/>
        </w:rPr>
        <w:t>used to introduce domain knowledge in the process of motif and discord discovery</w:t>
      </w:r>
      <w:r w:rsidR="00CE4974" w:rsidRPr="006E37D4">
        <w:rPr>
          <w:lang w:val="en-GB"/>
        </w:rPr>
        <w:t xml:space="preserve">, which allows to find results that </w:t>
      </w:r>
      <w:r w:rsidR="004529FF" w:rsidRPr="006E37D4">
        <w:rPr>
          <w:lang w:val="en-GB"/>
        </w:rPr>
        <w:t xml:space="preserve">respect </w:t>
      </w:r>
      <w:r w:rsidR="00CE4974" w:rsidRPr="006E37D4">
        <w:rPr>
          <w:lang w:val="en-GB"/>
        </w:rPr>
        <w:t>user defined constraint</w:t>
      </w:r>
      <w:r w:rsidR="004529FF" w:rsidRPr="006E37D4">
        <w:rPr>
          <w:lang w:val="en-GB"/>
        </w:rPr>
        <w:t>s</w:t>
      </w:r>
      <w:r w:rsidR="00CE4974" w:rsidRPr="006E37D4">
        <w:rPr>
          <w:lang w:val="en-GB"/>
        </w:rPr>
        <w:t xml:space="preserve"> and produce </w:t>
      </w:r>
      <w:r w:rsidR="006D2738" w:rsidRPr="006E37D4">
        <w:rPr>
          <w:lang w:val="en-GB"/>
        </w:rPr>
        <w:t xml:space="preserve">robust </w:t>
      </w:r>
      <w:r w:rsidR="00CE4974" w:rsidRPr="006E37D4">
        <w:rPr>
          <w:lang w:val="en-GB"/>
        </w:rPr>
        <w:t>results, closer to expectations of the analyst.</w:t>
      </w:r>
      <w:r w:rsidR="00E71CE0" w:rsidRPr="006E37D4">
        <w:rPr>
          <w:lang w:val="en-GB"/>
        </w:rPr>
        <w:t xml:space="preserve"> </w:t>
      </w:r>
      <w:r w:rsidR="00B71786" w:rsidRPr="006E37D4">
        <w:rPr>
          <w:lang w:val="en-GB"/>
        </w:rPr>
        <w:t xml:space="preserve">Annotation vector is a meta timeseries used to correct a posteriori the values of the original </w:t>
      </w:r>
      <w:r w:rsidR="00973683" w:rsidRPr="006E37D4">
        <w:rPr>
          <w:lang w:val="en-GB"/>
        </w:rPr>
        <w:t>MP</w:t>
      </w:r>
      <w:r w:rsidR="00B71786" w:rsidRPr="006E37D4">
        <w:rPr>
          <w:lang w:val="en-GB"/>
        </w:rPr>
        <w:t xml:space="preserve"> manipulating the motif/discord search. </w:t>
      </w:r>
      <w:r w:rsidR="00CE4974" w:rsidRPr="006E37D4">
        <w:rPr>
          <w:lang w:val="en-GB"/>
        </w:rPr>
        <w:t xml:space="preserve">This method </w:t>
      </w:r>
      <w:r w:rsidR="0079021D" w:rsidRPr="006E37D4">
        <w:rPr>
          <w:lang w:val="en-GB"/>
        </w:rPr>
        <w:t xml:space="preserve">overcomes some weakness of the traditional definition of motifs by solving issues related to stop-word bias and simplicity bias </w:t>
      </w:r>
      <w:r w:rsidR="0079021D" w:rsidRPr="006E37D4">
        <w:rPr>
          <w:lang w:val="en-GB"/>
        </w:rPr>
        <w:fldChar w:fldCharType="begin" w:fldLock="1"/>
      </w:r>
      <w:r w:rsidR="00706FD3" w:rsidRPr="006E37D4">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44]","plainTextFormattedCitation":"[44]","previouslyFormattedCitation":"[44]"},"properties":{"noteIndex":0},"schema":"https://github.com/citation-style-language/schema/raw/master/csl-citation.json"}</w:instrText>
      </w:r>
      <w:r w:rsidR="0079021D" w:rsidRPr="006E37D4">
        <w:rPr>
          <w:lang w:val="en-GB"/>
        </w:rPr>
        <w:fldChar w:fldCharType="separate"/>
      </w:r>
      <w:r w:rsidR="00706FD3" w:rsidRPr="006E37D4">
        <w:rPr>
          <w:noProof/>
          <w:lang w:val="en-GB"/>
        </w:rPr>
        <w:t>[44]</w:t>
      </w:r>
      <w:r w:rsidR="0079021D" w:rsidRPr="006E37D4">
        <w:rPr>
          <w:lang w:val="en-GB"/>
        </w:rPr>
        <w:fldChar w:fldCharType="end"/>
      </w:r>
      <w:r w:rsidR="0079021D" w:rsidRPr="006E37D4">
        <w:rPr>
          <w:lang w:val="en-GB"/>
        </w:rPr>
        <w:t xml:space="preserve">. </w:t>
      </w:r>
      <w:r w:rsidR="007720C7" w:rsidRPr="006E37D4">
        <w:rPr>
          <w:lang w:val="en-GB"/>
        </w:rPr>
        <w:t>However,</w:t>
      </w:r>
      <w:r w:rsidR="00CE4974" w:rsidRPr="006E37D4">
        <w:rPr>
          <w:lang w:val="en-GB"/>
        </w:rPr>
        <w:t xml:space="preserve"> this method does not modify th</w:t>
      </w:r>
      <w:r w:rsidR="001709F1" w:rsidRPr="006E37D4">
        <w:rPr>
          <w:lang w:val="en-GB"/>
        </w:rPr>
        <w:t xml:space="preserve">e </w:t>
      </w:r>
      <w:r w:rsidR="00CE4974" w:rsidRPr="006E37D4">
        <w:rPr>
          <w:lang w:val="en-GB"/>
        </w:rPr>
        <w:t xml:space="preserve">MP </w:t>
      </w:r>
      <w:r w:rsidR="001709F1" w:rsidRPr="006E37D4">
        <w:rPr>
          <w:lang w:val="en-GB"/>
        </w:rPr>
        <w:t xml:space="preserve">calculation: </w:t>
      </w:r>
      <w:r w:rsidR="007118FB" w:rsidRPr="006E37D4">
        <w:rPr>
          <w:i/>
          <w:iCs/>
          <w:lang w:val="en-GB"/>
        </w:rPr>
        <w:t>all</w:t>
      </w:r>
      <w:r w:rsidR="00AC30BE" w:rsidRPr="006E37D4">
        <w:rPr>
          <w:i/>
          <w:iCs/>
          <w:lang w:val="en-GB"/>
        </w:rPr>
        <w:t>-</w:t>
      </w:r>
      <w:r w:rsidR="007118FB" w:rsidRPr="006E37D4">
        <w:rPr>
          <w:i/>
          <w:iCs/>
          <w:lang w:val="en-GB"/>
        </w:rPr>
        <w:t>pairs</w:t>
      </w:r>
      <w:r w:rsidR="00AC30BE" w:rsidRPr="006E37D4">
        <w:rPr>
          <w:i/>
          <w:iCs/>
          <w:lang w:val="en-GB"/>
        </w:rPr>
        <w:t>-</w:t>
      </w:r>
      <w:r w:rsidR="00691DDD" w:rsidRPr="006E37D4">
        <w:rPr>
          <w:i/>
          <w:iCs/>
          <w:lang w:val="en-GB"/>
        </w:rPr>
        <w:t>similarity</w:t>
      </w:r>
      <w:r w:rsidR="00AC30BE" w:rsidRPr="006E37D4">
        <w:rPr>
          <w:i/>
          <w:iCs/>
          <w:lang w:val="en-GB"/>
        </w:rPr>
        <w:t>-</w:t>
      </w:r>
      <w:r w:rsidR="00691DDD" w:rsidRPr="006E37D4">
        <w:rPr>
          <w:i/>
          <w:iCs/>
          <w:lang w:val="en-GB"/>
        </w:rPr>
        <w:t xml:space="preserve">search </w:t>
      </w:r>
      <w:r w:rsidR="00691DDD" w:rsidRPr="006E37D4">
        <w:rPr>
          <w:lang w:val="en-GB"/>
        </w:rPr>
        <w:t xml:space="preserve">is always performed and then </w:t>
      </w:r>
      <w:r w:rsidR="001709F1" w:rsidRPr="006E37D4">
        <w:rPr>
          <w:lang w:val="en-GB"/>
        </w:rPr>
        <w:t>a downstream processing is conducted. In some applications</w:t>
      </w:r>
      <w:r w:rsidR="00691DDD" w:rsidRPr="006E37D4">
        <w:rPr>
          <w:lang w:val="en-GB"/>
        </w:rPr>
        <w:t xml:space="preserve"> it can be useful to exclude some region or to </w:t>
      </w:r>
      <w:r w:rsidR="001709F1" w:rsidRPr="006E37D4">
        <w:rPr>
          <w:lang w:val="en-GB"/>
        </w:rPr>
        <w:t xml:space="preserve">split </w:t>
      </w:r>
      <w:r w:rsidR="00AB1FC2" w:rsidRPr="006E37D4">
        <w:rPr>
          <w:lang w:val="en-GB"/>
        </w:rPr>
        <w:t>subsequence</w:t>
      </w:r>
      <w:r w:rsidR="00C26C6B" w:rsidRPr="006E37D4">
        <w:rPr>
          <w:lang w:val="en-GB"/>
        </w:rPr>
        <w:t>s</w:t>
      </w:r>
      <w:r w:rsidR="00691DDD" w:rsidRPr="006E37D4">
        <w:rPr>
          <w:lang w:val="en-GB"/>
        </w:rPr>
        <w:t xml:space="preserve"> into different groups and then perform the similarity search </w:t>
      </w:r>
      <w:r w:rsidR="007118FB" w:rsidRPr="006E37D4">
        <w:rPr>
          <w:lang w:val="en-GB"/>
        </w:rPr>
        <w:t>to</w:t>
      </w:r>
      <w:r w:rsidR="00691DDD" w:rsidRPr="006E37D4">
        <w:rPr>
          <w:lang w:val="en-GB"/>
        </w:rPr>
        <w:t xml:space="preserve"> discover anomalies by comparing only the interesting regions and excluding other</w:t>
      </w:r>
      <w:r w:rsidR="00940BE3" w:rsidRPr="006E37D4">
        <w:rPr>
          <w:lang w:val="en-GB"/>
        </w:rPr>
        <w:t>s</w:t>
      </w:r>
      <w:r w:rsidR="00691DDD" w:rsidRPr="006E37D4">
        <w:rPr>
          <w:lang w:val="en-GB"/>
        </w:rPr>
        <w:t xml:space="preserve">. A solution to this problem have been proposed by </w:t>
      </w:r>
      <w:r w:rsidR="000645CE" w:rsidRPr="006E37D4">
        <w:rPr>
          <w:lang w:val="en-GB"/>
        </w:rPr>
        <w:fldChar w:fldCharType="begin" w:fldLock="1"/>
      </w:r>
      <w:r w:rsidR="00706FD3" w:rsidRPr="006E37D4">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2]","plainTextFormattedCitation":"[42]","previouslyFormattedCitation":"[42]"},"properties":{"noteIndex":0},"schema":"https://github.com/citation-style-language/schema/raw/master/csl-citation.json"}</w:instrText>
      </w:r>
      <w:r w:rsidR="000645CE" w:rsidRPr="006E37D4">
        <w:rPr>
          <w:lang w:val="en-GB"/>
        </w:rPr>
        <w:fldChar w:fldCharType="separate"/>
      </w:r>
      <w:r w:rsidR="00706FD3" w:rsidRPr="006E37D4">
        <w:rPr>
          <w:noProof/>
          <w:lang w:val="en-GB"/>
        </w:rPr>
        <w:t>[42]</w:t>
      </w:r>
      <w:r w:rsidR="000645CE" w:rsidRPr="006E37D4">
        <w:rPr>
          <w:lang w:val="en-GB"/>
        </w:rPr>
        <w:fldChar w:fldCharType="end"/>
      </w:r>
      <w:r w:rsidR="007720C7" w:rsidRPr="006E37D4">
        <w:rPr>
          <w:lang w:val="en-GB"/>
        </w:rPr>
        <w:t xml:space="preserve"> </w:t>
      </w:r>
      <w:r w:rsidR="005574A4" w:rsidRPr="006E37D4">
        <w:rPr>
          <w:lang w:val="en-GB"/>
        </w:rPr>
        <w:t xml:space="preserve">introducing the </w:t>
      </w:r>
      <w:r w:rsidR="00C26C6B" w:rsidRPr="006E37D4">
        <w:rPr>
          <w:lang w:val="en-GB"/>
        </w:rPr>
        <w:t>Contextual Matrix Profile (</w:t>
      </w:r>
      <w:r w:rsidR="007720C7" w:rsidRPr="006E37D4">
        <w:rPr>
          <w:lang w:val="en-GB"/>
        </w:rPr>
        <w:t>CMP</w:t>
      </w:r>
      <w:r w:rsidR="00C26C6B" w:rsidRPr="006E37D4">
        <w:rPr>
          <w:lang w:val="en-GB"/>
        </w:rPr>
        <w:t>)</w:t>
      </w:r>
      <w:r w:rsidR="007720C7" w:rsidRPr="006E37D4">
        <w:rPr>
          <w:lang w:val="en-GB"/>
        </w:rPr>
        <w:t xml:space="preserve"> algorithm</w:t>
      </w:r>
      <w:r w:rsidR="005574A4" w:rsidRPr="006E37D4">
        <w:rPr>
          <w:lang w:val="en-GB"/>
        </w:rPr>
        <w:t>. CMP</w:t>
      </w:r>
      <w:r w:rsidR="007720C7" w:rsidRPr="006E37D4">
        <w:rPr>
          <w:lang w:val="en-GB"/>
        </w:rPr>
        <w:t xml:space="preserve"> permits to define </w:t>
      </w:r>
      <w:r w:rsidR="004559F5" w:rsidRPr="006E37D4">
        <w:rPr>
          <w:lang w:val="en-GB"/>
        </w:rPr>
        <w:t xml:space="preserve">search intervals </w:t>
      </w:r>
      <w:r w:rsidR="007720C7" w:rsidRPr="006E37D4">
        <w:rPr>
          <w:lang w:val="en-GB"/>
        </w:rPr>
        <w:t xml:space="preserve">along </w:t>
      </w:r>
      <w:r w:rsidR="00C26C6B" w:rsidRPr="006E37D4">
        <w:rPr>
          <w:lang w:val="en-GB"/>
        </w:rPr>
        <w:t xml:space="preserve">two timeseries </w:t>
      </w:r>
      <w:r w:rsidR="007720C7" w:rsidRPr="006E37D4">
        <w:rPr>
          <w:lang w:val="en-GB"/>
        </w:rPr>
        <w:t xml:space="preserve">and look for the best matching subsequence among </w:t>
      </w:r>
      <w:r w:rsidR="004559F5" w:rsidRPr="006E37D4">
        <w:rPr>
          <w:lang w:val="en-GB"/>
        </w:rPr>
        <w:t>them</w:t>
      </w:r>
      <w:r w:rsidR="007720C7" w:rsidRPr="006E37D4">
        <w:rPr>
          <w:lang w:val="en-GB"/>
        </w:rPr>
        <w:t xml:space="preserve">. </w:t>
      </w:r>
      <w:commentRangeStart w:id="12"/>
      <w:r w:rsidR="007720C7" w:rsidRPr="006E37D4">
        <w:rPr>
          <w:lang w:val="en-GB"/>
        </w:rPr>
        <w:t xml:space="preserve">This </w:t>
      </w:r>
      <w:r w:rsidR="004137AF" w:rsidRPr="006E37D4">
        <w:rPr>
          <w:lang w:val="en-GB"/>
        </w:rPr>
        <w:t xml:space="preserve">allows </w:t>
      </w:r>
      <w:r w:rsidR="007720C7" w:rsidRPr="006E37D4">
        <w:rPr>
          <w:lang w:val="en-GB"/>
        </w:rPr>
        <w:t xml:space="preserve">different </w:t>
      </w:r>
      <w:r w:rsidR="00C26C6B" w:rsidRPr="006E37D4">
        <w:rPr>
          <w:lang w:val="en-GB"/>
        </w:rPr>
        <w:t xml:space="preserve">a priori </w:t>
      </w:r>
      <w:r w:rsidR="007720C7" w:rsidRPr="006E37D4">
        <w:rPr>
          <w:lang w:val="en-GB"/>
        </w:rPr>
        <w:t xml:space="preserve">grouping </w:t>
      </w:r>
      <w:r w:rsidR="005B07BB" w:rsidRPr="006E37D4">
        <w:rPr>
          <w:lang w:val="en-GB"/>
        </w:rPr>
        <w:t xml:space="preserve">of the </w:t>
      </w:r>
      <w:r w:rsidR="00E71CE0" w:rsidRPr="006E37D4">
        <w:rPr>
          <w:lang w:val="en-GB"/>
        </w:rPr>
        <w:t>timeseries</w:t>
      </w:r>
      <w:r w:rsidR="005B07BB" w:rsidRPr="006E37D4">
        <w:rPr>
          <w:lang w:val="en-GB"/>
        </w:rPr>
        <w:t xml:space="preserve"> observations so that </w:t>
      </w:r>
      <w:r w:rsidR="007720C7" w:rsidRPr="006E37D4">
        <w:rPr>
          <w:lang w:val="en-GB"/>
        </w:rPr>
        <w:t xml:space="preserve">MP calculation </w:t>
      </w:r>
      <w:r w:rsidR="005B07BB" w:rsidRPr="006E37D4">
        <w:rPr>
          <w:lang w:val="en-GB"/>
        </w:rPr>
        <w:t>can provide novel and more interesting</w:t>
      </w:r>
      <w:r w:rsidR="007720C7" w:rsidRPr="006E37D4">
        <w:rPr>
          <w:lang w:val="en-GB"/>
        </w:rPr>
        <w:t xml:space="preserve"> insights.</w:t>
      </w:r>
      <w:commentRangeEnd w:id="12"/>
      <w:r w:rsidR="00023289" w:rsidRPr="006E37D4">
        <w:rPr>
          <w:rStyle w:val="Rimandocommento"/>
          <w:lang w:val="en-GB"/>
        </w:rPr>
        <w:commentReference w:id="12"/>
      </w:r>
    </w:p>
    <w:p w14:paraId="33D3BC8D" w14:textId="3F988637" w:rsidR="001709F1" w:rsidRPr="006E37D4" w:rsidRDefault="003A58C4" w:rsidP="003A58C4">
      <w:pPr>
        <w:pStyle w:val="Els-body-text-large"/>
        <w:rPr>
          <w:lang w:val="en-GB"/>
        </w:rPr>
      </w:pPr>
      <w:r w:rsidRPr="006E37D4">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sidRPr="006E37D4">
        <w:rPr>
          <w:lang w:val="en-GB"/>
        </w:rPr>
        <w:t>-</w:t>
      </w:r>
      <w:r w:rsidRPr="006E37D4">
        <w:rPr>
          <w:lang w:val="en-GB"/>
        </w:rPr>
        <w:t>time. According to the previous literature review and excursus on implication of MP as anomaly detection method, this paper intends to address the following issues by contributing as follows:</w:t>
      </w:r>
    </w:p>
    <w:p w14:paraId="77F629C7" w14:textId="17495197" w:rsidR="00882D96" w:rsidRPr="006E37D4" w:rsidRDefault="00882D96" w:rsidP="003A58C4">
      <w:pPr>
        <w:pStyle w:val="Els-body-text-large"/>
        <w:numPr>
          <w:ilvl w:val="0"/>
          <w:numId w:val="30"/>
        </w:numPr>
        <w:rPr>
          <w:lang w:val="en-GB"/>
        </w:rPr>
      </w:pPr>
      <w:r w:rsidRPr="006E37D4">
        <w:rPr>
          <w:lang w:val="en-GB"/>
        </w:rPr>
        <w:t xml:space="preserve">Develop a contextual anomaly detection </w:t>
      </w:r>
      <w:r w:rsidR="005A253D" w:rsidRPr="006E37D4">
        <w:rPr>
          <w:lang w:val="en-GB"/>
        </w:rPr>
        <w:t xml:space="preserve">and diagnosis </w:t>
      </w:r>
      <w:r w:rsidRPr="006E37D4">
        <w:rPr>
          <w:lang w:val="en-GB"/>
        </w:rPr>
        <w:t>methodology by introducing a</w:t>
      </w:r>
      <w:r w:rsidR="00E14719" w:rsidRPr="006E37D4">
        <w:rPr>
          <w:lang w:val="en-GB"/>
        </w:rPr>
        <w:t xml:space="preserve"> MP-based method</w:t>
      </w:r>
      <w:r w:rsidRPr="006E37D4">
        <w:rPr>
          <w:lang w:val="en-GB"/>
        </w:rPr>
        <w:t xml:space="preserve"> that employs automatic and unsupervised processes</w:t>
      </w:r>
      <w:r w:rsidR="003A75EC" w:rsidRPr="006E37D4">
        <w:rPr>
          <w:lang w:val="en-GB"/>
        </w:rPr>
        <w:t xml:space="preserve"> (clustering and decision trees)</w:t>
      </w:r>
      <w:r w:rsidRPr="006E37D4">
        <w:rPr>
          <w:lang w:val="en-GB"/>
        </w:rPr>
        <w:t xml:space="preserve"> for the identification of parameters such as subsequence length, </w:t>
      </w:r>
      <w:r w:rsidR="003A58C4" w:rsidRPr="006E37D4">
        <w:rPr>
          <w:lang w:val="en-GB"/>
        </w:rPr>
        <w:t>groups,</w:t>
      </w:r>
      <w:r w:rsidRPr="006E37D4">
        <w:rPr>
          <w:lang w:val="en-GB"/>
        </w:rPr>
        <w:t xml:space="preserve"> and contexts.</w:t>
      </w:r>
      <w:r w:rsidR="009F0A75" w:rsidRPr="006E37D4">
        <w:rPr>
          <w:lang w:val="en-GB"/>
        </w:rPr>
        <w:t xml:space="preserve"> </w:t>
      </w:r>
    </w:p>
    <w:p w14:paraId="38E71B08" w14:textId="56B4FA05" w:rsidR="00097678" w:rsidRPr="006E37D4" w:rsidRDefault="003A75EC" w:rsidP="003A58C4">
      <w:pPr>
        <w:pStyle w:val="Els-body-text-large"/>
        <w:numPr>
          <w:ilvl w:val="0"/>
          <w:numId w:val="30"/>
        </w:numPr>
        <w:rPr>
          <w:lang w:val="en-GB"/>
        </w:rPr>
      </w:pPr>
      <w:r w:rsidRPr="006E37D4">
        <w:rPr>
          <w:lang w:val="en-GB"/>
        </w:rPr>
        <w:t xml:space="preserve">Explore and propose a solution to the challenges </w:t>
      </w:r>
      <w:r w:rsidR="005A253D" w:rsidRPr="006E37D4">
        <w:rPr>
          <w:lang w:val="en-GB"/>
        </w:rPr>
        <w:t>that arise from</w:t>
      </w:r>
      <w:r w:rsidRPr="006E37D4">
        <w:rPr>
          <w:lang w:val="en-GB"/>
        </w:rPr>
        <w:t xml:space="preserve"> the application </w:t>
      </w:r>
      <w:r w:rsidR="00E14719" w:rsidRPr="006E37D4">
        <w:rPr>
          <w:lang w:val="en-GB"/>
        </w:rPr>
        <w:t xml:space="preserve">of </w:t>
      </w:r>
      <w:r w:rsidRPr="006E37D4">
        <w:rPr>
          <w:lang w:val="en-GB"/>
        </w:rPr>
        <w:t>MP as anomaly detection method in the energy field</w:t>
      </w:r>
      <w:r w:rsidR="00097678" w:rsidRPr="006E37D4">
        <w:rPr>
          <w:lang w:val="en-GB"/>
        </w:rPr>
        <w:t xml:space="preserve">. </w:t>
      </w:r>
      <w:r w:rsidR="003A58C4" w:rsidRPr="006E37D4">
        <w:rPr>
          <w:lang w:val="en-GB"/>
        </w:rPr>
        <w:t>To</w:t>
      </w:r>
      <w:r w:rsidR="00097678" w:rsidRPr="006E37D4">
        <w:rPr>
          <w:lang w:val="en-GB"/>
        </w:rPr>
        <w:t xml:space="preserve"> overcome</w:t>
      </w:r>
      <w:r w:rsidR="001709F1" w:rsidRPr="006E37D4">
        <w:rPr>
          <w:lang w:val="en-GB"/>
        </w:rPr>
        <w:t xml:space="preserve"> the issues of z-score normalization and its implication </w:t>
      </w:r>
      <w:r w:rsidR="00097678" w:rsidRPr="006E37D4">
        <w:rPr>
          <w:lang w:val="en-GB"/>
        </w:rPr>
        <w:t>by</w:t>
      </w:r>
      <w:r w:rsidR="001709F1" w:rsidRPr="006E37D4">
        <w:rPr>
          <w:lang w:val="en-GB"/>
        </w:rPr>
        <w:t xml:space="preserve"> using the</w:t>
      </w:r>
      <w:r w:rsidR="00097678" w:rsidRPr="006E37D4">
        <w:rPr>
          <w:lang w:val="en-GB"/>
        </w:rPr>
        <w:t xml:space="preserve"> </w:t>
      </w:r>
      <w:r w:rsidR="001709F1" w:rsidRPr="006E37D4">
        <w:rPr>
          <w:lang w:val="en-GB"/>
        </w:rPr>
        <w:t xml:space="preserve">Euclidean distance between not normalized subsequences </w:t>
      </w:r>
      <w:r w:rsidR="00097678" w:rsidRPr="006E37D4">
        <w:rPr>
          <w:lang w:val="en-GB"/>
        </w:rPr>
        <w:t>and introducing</w:t>
      </w:r>
      <w:r w:rsidR="003A58C4" w:rsidRPr="006E37D4">
        <w:rPr>
          <w:lang w:val="en-GB"/>
        </w:rPr>
        <w:t>, thanks to the CMP method,</w:t>
      </w:r>
      <w:r w:rsidR="00097678" w:rsidRPr="006E37D4">
        <w:rPr>
          <w:lang w:val="en-GB"/>
        </w:rPr>
        <w:t xml:space="preserve"> domain specific boundary conditions </w:t>
      </w:r>
      <w:r w:rsidR="009F0A75" w:rsidRPr="006E37D4">
        <w:rPr>
          <w:lang w:val="en-GB"/>
        </w:rPr>
        <w:t xml:space="preserve">upstream the MP calculation </w:t>
      </w:r>
      <w:r w:rsidR="00E14719" w:rsidRPr="006E37D4">
        <w:rPr>
          <w:lang w:val="en-GB"/>
        </w:rPr>
        <w:t>allowing</w:t>
      </w:r>
      <w:r w:rsidR="009F0A75" w:rsidRPr="006E37D4">
        <w:rPr>
          <w:lang w:val="en-GB"/>
        </w:rPr>
        <w:t xml:space="preserve"> a </w:t>
      </w:r>
      <w:r w:rsidR="006304C7" w:rsidRPr="006E37D4">
        <w:rPr>
          <w:lang w:val="en-GB"/>
        </w:rPr>
        <w:t xml:space="preserve">knowledge-based </w:t>
      </w:r>
      <w:r w:rsidR="003A58C4" w:rsidRPr="006E37D4">
        <w:rPr>
          <w:lang w:val="en-GB"/>
        </w:rPr>
        <w:t>comparison</w:t>
      </w:r>
      <w:r w:rsidR="009F0A75" w:rsidRPr="006E37D4">
        <w:rPr>
          <w:lang w:val="en-GB"/>
        </w:rPr>
        <w:t xml:space="preserve"> between </w:t>
      </w:r>
      <w:r w:rsidR="00AB1FC2" w:rsidRPr="006E37D4">
        <w:rPr>
          <w:lang w:val="en-GB"/>
        </w:rPr>
        <w:t>subsequence</w:t>
      </w:r>
      <w:r w:rsidR="009F0A75" w:rsidRPr="006E37D4">
        <w:rPr>
          <w:lang w:val="en-GB"/>
        </w:rPr>
        <w:t>s.</w:t>
      </w:r>
    </w:p>
    <w:p w14:paraId="09FD529A" w14:textId="495A0421" w:rsidR="0083628E" w:rsidRPr="006E37D4" w:rsidRDefault="009F0A75" w:rsidP="0026523E">
      <w:pPr>
        <w:pStyle w:val="Els-body-text-large"/>
        <w:numPr>
          <w:ilvl w:val="0"/>
          <w:numId w:val="30"/>
        </w:numPr>
        <w:rPr>
          <w:lang w:val="en-GB"/>
        </w:rPr>
      </w:pPr>
      <w:r w:rsidRPr="006E37D4">
        <w:rPr>
          <w:lang w:val="en-GB"/>
        </w:rPr>
        <w:lastRenderedPageBreak/>
        <w:t xml:space="preserve">Introduction of a robust anomaly score definition based </w:t>
      </w:r>
      <w:r w:rsidR="001D125D" w:rsidRPr="006E37D4">
        <w:rPr>
          <w:lang w:val="en-GB"/>
        </w:rPr>
        <w:t xml:space="preserve">on four different statistical methods and </w:t>
      </w:r>
      <w:r w:rsidRPr="006E37D4">
        <w:rPr>
          <w:lang w:val="en-GB"/>
        </w:rPr>
        <w:t xml:space="preserve">domain knowledge that </w:t>
      </w:r>
      <w:r w:rsidR="006304C7" w:rsidRPr="006E37D4">
        <w:rPr>
          <w:lang w:val="en-GB"/>
        </w:rPr>
        <w:t xml:space="preserve">allows </w:t>
      </w:r>
      <w:r w:rsidRPr="006E37D4">
        <w:rPr>
          <w:lang w:val="en-GB"/>
        </w:rPr>
        <w:t>potential anomalies</w:t>
      </w:r>
      <w:r w:rsidR="006304C7" w:rsidRPr="006E37D4">
        <w:rPr>
          <w:lang w:val="en-GB"/>
        </w:rPr>
        <w:t xml:space="preserve"> to be identified and ranked</w:t>
      </w:r>
      <w:r w:rsidR="003A58C4" w:rsidRPr="006E37D4">
        <w:rPr>
          <w:lang w:val="en-GB"/>
        </w:rPr>
        <w:t xml:space="preserve">, within a given </w:t>
      </w:r>
      <w:commentRangeStart w:id="13"/>
      <w:r w:rsidR="003A58C4" w:rsidRPr="006E37D4">
        <w:rPr>
          <w:lang w:val="en-GB"/>
        </w:rPr>
        <w:t>group and context</w:t>
      </w:r>
      <w:commentRangeEnd w:id="13"/>
      <w:r w:rsidR="006304C7" w:rsidRPr="006E37D4">
        <w:rPr>
          <w:rStyle w:val="Rimandocommento"/>
          <w:lang w:val="en-GB"/>
        </w:rPr>
        <w:commentReference w:id="13"/>
      </w:r>
      <w:r w:rsidR="003A58C4" w:rsidRPr="006E37D4">
        <w:rPr>
          <w:lang w:val="en-GB"/>
        </w:rPr>
        <w:t xml:space="preserve">, </w:t>
      </w:r>
      <w:r w:rsidR="001D125D" w:rsidRPr="006E37D4">
        <w:rPr>
          <w:lang w:val="en-GB"/>
        </w:rPr>
        <w:t xml:space="preserve">by </w:t>
      </w:r>
      <w:r w:rsidR="003A58C4" w:rsidRPr="006E37D4">
        <w:rPr>
          <w:lang w:val="en-GB"/>
        </w:rPr>
        <w:t>considering</w:t>
      </w:r>
      <w:r w:rsidR="001D125D" w:rsidRPr="006E37D4">
        <w:rPr>
          <w:lang w:val="en-GB"/>
        </w:rPr>
        <w:t xml:space="preserve"> only those that negatively impact the energy </w:t>
      </w:r>
      <w:r w:rsidR="003A58C4" w:rsidRPr="006E37D4">
        <w:rPr>
          <w:lang w:val="en-GB"/>
        </w:rPr>
        <w:t>use</w:t>
      </w:r>
      <w:r w:rsidR="001D125D" w:rsidRPr="006E37D4">
        <w:rPr>
          <w:lang w:val="en-GB"/>
        </w:rPr>
        <w:t xml:space="preserve"> (i.e., high energy</w:t>
      </w:r>
      <w:r w:rsidR="003A58C4" w:rsidRPr="006E37D4">
        <w:rPr>
          <w:lang w:val="en-GB"/>
        </w:rPr>
        <w:t xml:space="preserve"> consumption</w:t>
      </w:r>
      <w:r w:rsidR="005A253D" w:rsidRPr="006E37D4">
        <w:rPr>
          <w:lang w:val="en-GB"/>
        </w:rPr>
        <w:t xml:space="preserve"> in absolute and relative terms</w:t>
      </w:r>
      <w:r w:rsidR="003A58C4" w:rsidRPr="006E37D4">
        <w:rPr>
          <w:lang w:val="en-GB"/>
        </w:rPr>
        <w:t>)</w:t>
      </w:r>
      <w:r w:rsidR="005A253D" w:rsidRPr="006E37D4">
        <w:rPr>
          <w:lang w:val="en-GB"/>
        </w:rPr>
        <w:t xml:space="preserve">. </w:t>
      </w:r>
    </w:p>
    <w:p w14:paraId="66101823" w14:textId="284A4A19" w:rsidR="0023223B" w:rsidRPr="006E37D4" w:rsidRDefault="00E41F77" w:rsidP="00D648BB">
      <w:pPr>
        <w:pStyle w:val="Els-body-text-large"/>
        <w:rPr>
          <w:lang w:val="en-GB"/>
        </w:rPr>
      </w:pPr>
      <w:r w:rsidRPr="006E37D4">
        <w:rPr>
          <w:lang w:val="en-GB"/>
        </w:rPr>
        <w:t>The rest of the paper is organized as follows</w:t>
      </w:r>
      <w:r w:rsidR="003A58C4" w:rsidRPr="006E37D4">
        <w:rPr>
          <w:lang w:val="en-GB"/>
        </w:rPr>
        <w:t xml:space="preserve">. </w:t>
      </w:r>
      <w:r w:rsidR="00FC4BDD" w:rsidRPr="006E37D4">
        <w:rPr>
          <w:lang w:val="en-GB"/>
        </w:rPr>
        <w:t>S</w:t>
      </w:r>
      <w:r w:rsidRPr="006E37D4">
        <w:rPr>
          <w:lang w:val="en-GB"/>
        </w:rPr>
        <w:t>ection 2</w:t>
      </w:r>
      <w:r w:rsidR="003A58C4" w:rsidRPr="006E37D4">
        <w:rPr>
          <w:lang w:val="en-GB"/>
        </w:rPr>
        <w:t xml:space="preserve"> provides the description of the case study. </w:t>
      </w:r>
      <w:r w:rsidR="00FC4BDD" w:rsidRPr="006E37D4">
        <w:rPr>
          <w:lang w:val="en-GB"/>
        </w:rPr>
        <w:t>S</w:t>
      </w:r>
      <w:r w:rsidRPr="006E37D4">
        <w:rPr>
          <w:lang w:val="en-GB"/>
        </w:rPr>
        <w:t>ection</w:t>
      </w:r>
      <w:r w:rsidR="008A4E54" w:rsidRPr="006E37D4">
        <w:rPr>
          <w:lang w:val="en-GB"/>
        </w:rPr>
        <w:t xml:space="preserve"> </w:t>
      </w:r>
      <w:r w:rsidRPr="006E37D4">
        <w:rPr>
          <w:lang w:val="en-GB"/>
        </w:rPr>
        <w:t xml:space="preserve">3 </w:t>
      </w:r>
      <w:r w:rsidR="00C401C0" w:rsidRPr="006E37D4">
        <w:rPr>
          <w:lang w:val="en-GB"/>
        </w:rPr>
        <w:t>presents</w:t>
      </w:r>
      <w:r w:rsidR="003A58C4" w:rsidRPr="006E37D4">
        <w:rPr>
          <w:lang w:val="en-GB"/>
        </w:rPr>
        <w:t xml:space="preserve"> the methodology</w:t>
      </w:r>
      <w:r w:rsidR="00C401C0" w:rsidRPr="006E37D4">
        <w:rPr>
          <w:lang w:val="en-GB"/>
        </w:rPr>
        <w:t xml:space="preserve"> adopted. Finally, </w:t>
      </w:r>
      <w:r w:rsidR="00FC4BDD" w:rsidRPr="006E37D4">
        <w:rPr>
          <w:lang w:val="en-GB"/>
        </w:rPr>
        <w:t>S</w:t>
      </w:r>
      <w:r w:rsidRPr="006E37D4">
        <w:rPr>
          <w:lang w:val="en-GB"/>
        </w:rPr>
        <w:t xml:space="preserve">ection 4 </w:t>
      </w:r>
      <w:r w:rsidR="00C401C0" w:rsidRPr="006E37D4">
        <w:rPr>
          <w:lang w:val="en-GB"/>
        </w:rPr>
        <w:t xml:space="preserve">presents the </w:t>
      </w:r>
      <w:r w:rsidR="005A253D" w:rsidRPr="006E37D4">
        <w:rPr>
          <w:lang w:val="en-GB"/>
        </w:rPr>
        <w:t xml:space="preserve">anomaly detection and diagnosis </w:t>
      </w:r>
      <w:proofErr w:type="gramStart"/>
      <w:r w:rsidR="00C401C0" w:rsidRPr="006E37D4">
        <w:rPr>
          <w:lang w:val="en-GB"/>
        </w:rPr>
        <w:t>results</w:t>
      </w:r>
      <w:proofErr w:type="gramEnd"/>
      <w:r w:rsidR="00C401C0" w:rsidRPr="006E37D4">
        <w:rPr>
          <w:lang w:val="en-GB"/>
        </w:rPr>
        <w:t xml:space="preserve"> and </w:t>
      </w:r>
      <w:r w:rsidR="00FC4BDD" w:rsidRPr="006E37D4">
        <w:rPr>
          <w:lang w:val="en-GB"/>
        </w:rPr>
        <w:t xml:space="preserve">Section 5 </w:t>
      </w:r>
      <w:r w:rsidR="00C401C0" w:rsidRPr="006E37D4">
        <w:rPr>
          <w:lang w:val="en-GB"/>
        </w:rPr>
        <w:t>critically discusses the outcomes and contains the concluding remarks</w:t>
      </w:r>
      <w:r w:rsidRPr="006E37D4">
        <w:rPr>
          <w:lang w:val="en-GB"/>
        </w:rPr>
        <w:t>.</w:t>
      </w:r>
    </w:p>
    <w:p w14:paraId="3769EAB7" w14:textId="764F9257" w:rsidR="00E23EF8" w:rsidRPr="006E37D4" w:rsidRDefault="002B5AB8" w:rsidP="0093574B">
      <w:pPr>
        <w:pStyle w:val="Els-1storder-head"/>
        <w:rPr>
          <w:lang w:val="en-GB"/>
        </w:rPr>
      </w:pPr>
      <w:commentRangeStart w:id="14"/>
      <w:r w:rsidRPr="006E37D4">
        <w:rPr>
          <w:lang w:val="en-GB"/>
        </w:rPr>
        <w:t>Case study</w:t>
      </w:r>
      <w:commentRangeEnd w:id="14"/>
      <w:r w:rsidRPr="006E37D4">
        <w:rPr>
          <w:rStyle w:val="Rimandocommento"/>
          <w:b w:val="0"/>
          <w:lang w:val="en-GB"/>
        </w:rPr>
        <w:commentReference w:id="14"/>
      </w:r>
    </w:p>
    <w:p w14:paraId="12CCDAE0" w14:textId="5F3DD731" w:rsidR="002B5AB8" w:rsidRPr="00885E16" w:rsidRDefault="002B5AB8" w:rsidP="0093574B">
      <w:pPr>
        <w:pStyle w:val="Els-body-text-large"/>
        <w:rPr>
          <w:color w:val="FF0000"/>
          <w:lang w:val="en-GB"/>
        </w:rPr>
      </w:pPr>
      <w:r w:rsidRPr="00885E16">
        <w:rPr>
          <w:color w:val="FF0000"/>
          <w:lang w:val="en-GB"/>
        </w:rPr>
        <w:t xml:space="preserve">The case study </w:t>
      </w:r>
      <w:r w:rsidR="005E69AD" w:rsidRPr="00885E16">
        <w:rPr>
          <w:color w:val="FF0000"/>
          <w:lang w:val="en-GB"/>
        </w:rPr>
        <w:t>analysed</w:t>
      </w:r>
      <w:r w:rsidRPr="00885E16">
        <w:rPr>
          <w:color w:val="FF0000"/>
          <w:lang w:val="en-GB"/>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r w:rsidR="005B0274" w:rsidRPr="00885E16">
        <w:rPr>
          <w:color w:val="FF0000"/>
          <w:lang w:val="en-GB"/>
        </w:rPr>
        <w:t>Figure</w:t>
      </w:r>
      <w:r w:rsidR="0093574B" w:rsidRPr="00885E16">
        <w:rPr>
          <w:color w:val="FF0000"/>
          <w:lang w:val="en-GB"/>
        </w:rPr>
        <w:t xml:space="preserve"> 5</w:t>
      </w:r>
      <w:r w:rsidRPr="00885E16">
        <w:rPr>
          <w:color w:val="FF0000"/>
          <w:lang w:val="en-GB"/>
        </w:rPr>
        <w:t xml:space="preserve">: The first level </w:t>
      </w:r>
      <w:r w:rsidR="0093574B" w:rsidRPr="00885E16">
        <w:rPr>
          <w:color w:val="FF0000"/>
          <w:lang w:val="en-GB"/>
        </w:rPr>
        <w:t xml:space="preserve">(blue) </w:t>
      </w:r>
      <w:r w:rsidRPr="00885E16">
        <w:rPr>
          <w:color w:val="FF0000"/>
          <w:lang w:val="en-GB"/>
        </w:rPr>
        <w:t>refers to the total electrical load of substation C, while the second level</w:t>
      </w:r>
      <w:r w:rsidR="0093574B" w:rsidRPr="00885E16">
        <w:rPr>
          <w:color w:val="FF0000"/>
          <w:lang w:val="en-GB"/>
        </w:rPr>
        <w:t xml:space="preserve"> (green)</w:t>
      </w:r>
      <w:r w:rsidRPr="00885E16">
        <w:rPr>
          <w:color w:val="FF0000"/>
          <w:lang w:val="en-GB"/>
        </w:rPr>
        <w:t xml:space="preserve"> shows the available sub-loads. In addition, the load breakdown in terms of average annual energy consumption was provided.</w:t>
      </w:r>
    </w:p>
    <w:p w14:paraId="57F58649" w14:textId="6226E94B" w:rsidR="002B5AB8" w:rsidRPr="00885E16" w:rsidRDefault="002B5AB8" w:rsidP="0093574B">
      <w:pPr>
        <w:pStyle w:val="Els-body-text-large"/>
        <w:rPr>
          <w:color w:val="FF0000"/>
          <w:lang w:val="en-GB"/>
        </w:rPr>
      </w:pPr>
      <w:proofErr w:type="gramStart"/>
      <w:r w:rsidRPr="00885E16">
        <w:rPr>
          <w:color w:val="FF0000"/>
          <w:lang w:val="en-GB"/>
        </w:rPr>
        <w:t>In particular, a</w:t>
      </w:r>
      <w:proofErr w:type="gramEnd"/>
      <w:r w:rsidRPr="00885E16">
        <w:rPr>
          <w:color w:val="FF0000"/>
          <w:lang w:val="en-GB"/>
        </w:rPr>
        <w:t xml:space="preserve"> bar and a </w:t>
      </w:r>
      <w:r w:rsidR="00456830" w:rsidRPr="00885E16">
        <w:rPr>
          <w:color w:val="FF0000"/>
          <w:lang w:val="en-GB"/>
        </w:rPr>
        <w:t xml:space="preserve">staff </w:t>
      </w:r>
      <w:r w:rsidRPr="00885E16">
        <w:rPr>
          <w:color w:val="FF0000"/>
          <w:lang w:val="en-GB"/>
        </w:rPr>
        <w:t xml:space="preserve">canteen were at the disposal of students and campus staff and </w:t>
      </w:r>
      <w:r w:rsidR="0048784F" w:rsidRPr="00885E16">
        <w:rPr>
          <w:color w:val="FF0000"/>
          <w:lang w:val="en-GB"/>
        </w:rPr>
        <w:t xml:space="preserve">on average, </w:t>
      </w:r>
      <w:r w:rsidR="00962507" w:rsidRPr="00885E16">
        <w:rPr>
          <w:color w:val="FF0000"/>
          <w:lang w:val="en-GB"/>
        </w:rPr>
        <w:t xml:space="preserve">respectively </w:t>
      </w:r>
      <w:r w:rsidR="0048784F" w:rsidRPr="00885E16">
        <w:rPr>
          <w:color w:val="FF0000"/>
          <w:lang w:val="en-GB"/>
        </w:rPr>
        <w:t>represent</w:t>
      </w:r>
      <w:r w:rsidR="00962507" w:rsidRPr="00885E16">
        <w:rPr>
          <w:color w:val="FF0000"/>
          <w:lang w:val="en-GB"/>
        </w:rPr>
        <w:t xml:space="preserve"> the</w:t>
      </w:r>
      <w:r w:rsidRPr="00885E16">
        <w:rPr>
          <w:color w:val="FF0000"/>
          <w:lang w:val="en-GB"/>
        </w:rPr>
        <w:t xml:space="preserve">2.75% and 16.03% of the </w:t>
      </w:r>
      <w:r w:rsidR="00C64A82" w:rsidRPr="00885E16">
        <w:rPr>
          <w:color w:val="FF0000"/>
          <w:lang w:val="en-GB"/>
        </w:rPr>
        <w:t xml:space="preserve">yearly </w:t>
      </w:r>
      <w:r w:rsidRPr="00885E16">
        <w:rPr>
          <w:color w:val="FF0000"/>
          <w:lang w:val="en-GB"/>
        </w:rPr>
        <w:t xml:space="preserve">electrical energy consumption of substation C. The university data </w:t>
      </w:r>
      <w:r w:rsidR="006C0DA8" w:rsidRPr="00885E16">
        <w:rPr>
          <w:color w:val="FF0000"/>
          <w:lang w:val="en-GB"/>
        </w:rPr>
        <w:t>centre</w:t>
      </w:r>
      <w:r w:rsidRPr="00885E16">
        <w:rPr>
          <w:color w:val="FF0000"/>
          <w:lang w:val="en-GB"/>
        </w:rPr>
        <w:t xml:space="preserve"> accounted for 13.16% of the total energy consumption. The administration offices (</w:t>
      </w:r>
      <w:r w:rsidR="0093574B" w:rsidRPr="00885E16">
        <w:rPr>
          <w:color w:val="FF0000"/>
          <w:lang w:val="en-GB"/>
        </w:rPr>
        <w:t>Rectorate</w:t>
      </w:r>
      <w:r w:rsidRPr="00885E16">
        <w:rPr>
          <w:color w:val="FF0000"/>
          <w:lang w:val="en-GB"/>
        </w:rPr>
        <w:t>)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6B580361" w:rsidR="002B5AB8" w:rsidRPr="00885E16" w:rsidRDefault="002B5AB8" w:rsidP="0093574B">
      <w:pPr>
        <w:pStyle w:val="Els-body-text-large"/>
        <w:rPr>
          <w:color w:val="FF0000"/>
          <w:lang w:val="en-GB"/>
        </w:rPr>
      </w:pPr>
      <w:r w:rsidRPr="00885E16">
        <w:rPr>
          <w:color w:val="FF0000"/>
          <w:lang w:val="en-GB"/>
        </w:rPr>
        <w:t xml:space="preserve">The remaining energy consumption was aggregated under a </w:t>
      </w:r>
      <w:r w:rsidR="0093574B" w:rsidRPr="00885E16">
        <w:rPr>
          <w:color w:val="FF0000"/>
          <w:lang w:val="en-GB"/>
        </w:rPr>
        <w:t>unique synthetic</w:t>
      </w:r>
      <w:r w:rsidR="00296CE0" w:rsidRPr="00885E16">
        <w:rPr>
          <w:color w:val="FF0000"/>
          <w:lang w:val="en-GB"/>
        </w:rPr>
        <w:t xml:space="preserve"> </w:t>
      </w:r>
      <w:r w:rsidR="00424A82" w:rsidRPr="00885E16">
        <w:rPr>
          <w:color w:val="FF0000"/>
          <w:lang w:val="en-GB"/>
        </w:rPr>
        <w:t xml:space="preserve">sub-load </w:t>
      </w:r>
      <w:r w:rsidRPr="00885E16">
        <w:rPr>
          <w:color w:val="FF0000"/>
          <w:lang w:val="en-GB"/>
        </w:rPr>
        <w:t>tagged as “</w:t>
      </w:r>
      <w:r w:rsidR="004565A4" w:rsidRPr="00885E16">
        <w:rPr>
          <w:color w:val="FF0000"/>
          <w:lang w:val="en-GB"/>
        </w:rPr>
        <w:t>Not labelled</w:t>
      </w:r>
      <w:r w:rsidRPr="00885E16">
        <w:rPr>
          <w:color w:val="FF0000"/>
          <w:lang w:val="en-GB"/>
        </w:rPr>
        <w:t xml:space="preserve">” as showed in </w:t>
      </w:r>
      <w:r w:rsidR="005B0274" w:rsidRPr="00885E16">
        <w:rPr>
          <w:color w:val="FF0000"/>
          <w:lang w:val="en-GB"/>
        </w:rPr>
        <w:t>Figure</w:t>
      </w:r>
      <w:r w:rsidR="0093574B" w:rsidRPr="00885E16">
        <w:rPr>
          <w:color w:val="FF0000"/>
          <w:lang w:val="en-GB"/>
        </w:rPr>
        <w:t xml:space="preserve"> 5</w:t>
      </w:r>
      <w:r w:rsidRPr="00885E16">
        <w:rPr>
          <w:color w:val="FF0000"/>
          <w:lang w:val="en-GB"/>
        </w:rPr>
        <w:t xml:space="preserve">. It accounted for 48.76% of the total energy consumption, and since it was not directly measured, cannot be </w:t>
      </w:r>
      <w:r w:rsidR="002C4074" w:rsidRPr="00885E16">
        <w:rPr>
          <w:color w:val="FF0000"/>
          <w:lang w:val="en-GB"/>
        </w:rPr>
        <w:t>characterized</w:t>
      </w:r>
      <w:r w:rsidR="00400904" w:rsidRPr="00885E16">
        <w:rPr>
          <w:color w:val="FF0000"/>
          <w:lang w:val="en-GB"/>
        </w:rPr>
        <w:t>,</w:t>
      </w:r>
      <w:r w:rsidR="002C4074" w:rsidRPr="00885E16">
        <w:rPr>
          <w:color w:val="FF0000"/>
          <w:lang w:val="en-GB"/>
        </w:rPr>
        <w:t xml:space="preserve"> as the other sub-loads</w:t>
      </w:r>
      <w:r w:rsidR="00400904" w:rsidRPr="00885E16">
        <w:rPr>
          <w:color w:val="FF0000"/>
          <w:lang w:val="en-GB"/>
        </w:rPr>
        <w:t>,</w:t>
      </w:r>
      <w:r w:rsidR="002C4074" w:rsidRPr="00885E16">
        <w:rPr>
          <w:color w:val="FF0000"/>
          <w:lang w:val="en-GB"/>
        </w:rPr>
        <w:t xml:space="preserve"> respect to </w:t>
      </w:r>
      <w:r w:rsidR="00400904" w:rsidRPr="00885E16">
        <w:rPr>
          <w:color w:val="FF0000"/>
          <w:lang w:val="en-GB"/>
        </w:rPr>
        <w:t xml:space="preserve">the energy service or building </w:t>
      </w:r>
      <w:r w:rsidR="00096F42" w:rsidRPr="00885E16">
        <w:rPr>
          <w:color w:val="FF0000"/>
          <w:lang w:val="en-GB"/>
        </w:rPr>
        <w:t>served</w:t>
      </w:r>
      <w:r w:rsidRPr="00885E16">
        <w:rPr>
          <w:color w:val="FF0000"/>
          <w:lang w:val="en-GB"/>
        </w:rPr>
        <w:t>.</w:t>
      </w:r>
    </w:p>
    <w:p w14:paraId="499D0584" w14:textId="5153489A" w:rsidR="002B5AB8" w:rsidRPr="006E37D4" w:rsidRDefault="00A377ED" w:rsidP="002B5AB8">
      <w:pPr>
        <w:pStyle w:val="MDPI52figure"/>
        <w:rPr>
          <w:lang w:val="en-GB"/>
        </w:rPr>
      </w:pPr>
      <w:r w:rsidRPr="006E37D4">
        <w:rPr>
          <w:noProof/>
          <w:snapToGrid/>
          <w:lang w:val="en-GB"/>
        </w:rPr>
        <w:drawing>
          <wp:inline distT="0" distB="0" distL="0" distR="0" wp14:anchorId="35982FAB" wp14:editId="0DBA5FCF">
            <wp:extent cx="4756003" cy="2726109"/>
            <wp:effectExtent l="0" t="0" r="0" b="444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76871" cy="2738070"/>
                    </a:xfrm>
                    <a:prstGeom prst="rect">
                      <a:avLst/>
                    </a:prstGeom>
                  </pic:spPr>
                </pic:pic>
              </a:graphicData>
            </a:graphic>
          </wp:inline>
        </w:drawing>
      </w:r>
    </w:p>
    <w:p w14:paraId="2A28DFCC" w14:textId="246C725D" w:rsidR="002B5AB8" w:rsidRPr="006E37D4" w:rsidRDefault="002B5AB8" w:rsidP="002B5AB8">
      <w:pPr>
        <w:pStyle w:val="Els-caption"/>
        <w:jc w:val="center"/>
        <w:rPr>
          <w:b/>
          <w:bCs/>
          <w:lang w:val="en-GB"/>
        </w:rPr>
      </w:pPr>
      <w:r w:rsidRPr="006E37D4">
        <w:rPr>
          <w:b/>
          <w:bCs/>
          <w:lang w:val="en-GB"/>
        </w:rPr>
        <w:t xml:space="preserve">Figure </w:t>
      </w:r>
      <w:r w:rsidR="00136F32" w:rsidRPr="006E37D4">
        <w:rPr>
          <w:b/>
          <w:bCs/>
          <w:lang w:val="en-GB"/>
        </w:rPr>
        <w:t>5</w:t>
      </w:r>
      <w:r w:rsidRPr="006E37D4">
        <w:rPr>
          <w:b/>
          <w:bCs/>
          <w:lang w:val="en-GB"/>
        </w:rPr>
        <w:t xml:space="preserve">. </w:t>
      </w:r>
      <w:r w:rsidRPr="006E37D4">
        <w:rPr>
          <w:lang w:val="en-GB"/>
        </w:rPr>
        <w:t>Hierarchical structure of the electrical load database under study.</w:t>
      </w:r>
    </w:p>
    <w:p w14:paraId="44D989AD" w14:textId="42EA14B9" w:rsidR="00B86AC9" w:rsidRPr="006E37D4" w:rsidRDefault="00B86AC9" w:rsidP="00B86AC9">
      <w:pPr>
        <w:pStyle w:val="Els-1storder-head"/>
        <w:rPr>
          <w:lang w:val="en-GB"/>
        </w:rPr>
      </w:pPr>
      <w:r w:rsidRPr="006E37D4">
        <w:rPr>
          <w:lang w:val="en-GB"/>
        </w:rPr>
        <w:lastRenderedPageBreak/>
        <w:t>Methodology</w:t>
      </w:r>
    </w:p>
    <w:p w14:paraId="46DFF639" w14:textId="711D5C47" w:rsidR="001924EE" w:rsidRPr="006E37D4" w:rsidRDefault="001924EE" w:rsidP="001924EE">
      <w:pPr>
        <w:pStyle w:val="Els-body-text-large"/>
        <w:rPr>
          <w:lang w:val="en-GB"/>
        </w:rPr>
      </w:pPr>
      <w:r w:rsidRPr="006E37D4">
        <w:rPr>
          <w:lang w:val="en-GB"/>
        </w:rPr>
        <w:t xml:space="preserve">In this section the methodological framework is presented. The method is based on the application of the </w:t>
      </w:r>
      <w:r w:rsidR="003B630C" w:rsidRPr="006E37D4">
        <w:rPr>
          <w:lang w:val="en-GB"/>
        </w:rPr>
        <w:t>CMP</w:t>
      </w:r>
      <w:r w:rsidRPr="006E37D4">
        <w:rPr>
          <w:lang w:val="en-GB"/>
        </w:rPr>
        <w:t xml:space="preserve"> coupled with unsupervised</w:t>
      </w:r>
      <w:r w:rsidR="006A0933" w:rsidRPr="006E37D4">
        <w:rPr>
          <w:lang w:val="en-GB"/>
        </w:rPr>
        <w:t xml:space="preserve"> and supervised data analytics</w:t>
      </w:r>
      <w:r w:rsidRPr="006E37D4">
        <w:rPr>
          <w:lang w:val="en-GB"/>
        </w:rPr>
        <w:t xml:space="preserve"> techniques such as </w:t>
      </w:r>
      <w:r w:rsidR="00096F42" w:rsidRPr="006E37D4">
        <w:rPr>
          <w:lang w:val="en-GB"/>
        </w:rPr>
        <w:t xml:space="preserve">cluster analysis </w:t>
      </w:r>
      <w:r w:rsidRPr="006E37D4">
        <w:rPr>
          <w:lang w:val="en-GB"/>
        </w:rPr>
        <w:t xml:space="preserve">and </w:t>
      </w:r>
      <w:r w:rsidR="008E352B" w:rsidRPr="006E37D4">
        <w:rPr>
          <w:lang w:val="en-GB"/>
        </w:rPr>
        <w:t xml:space="preserve">Classification </w:t>
      </w:r>
      <w:proofErr w:type="gramStart"/>
      <w:r w:rsidR="008E352B" w:rsidRPr="006E37D4">
        <w:rPr>
          <w:lang w:val="en-GB"/>
        </w:rPr>
        <w:t>And</w:t>
      </w:r>
      <w:proofErr w:type="gramEnd"/>
      <w:r w:rsidR="008E352B" w:rsidRPr="006E37D4">
        <w:rPr>
          <w:lang w:val="en-GB"/>
        </w:rPr>
        <w:t xml:space="preserve"> Regression Trees (</w:t>
      </w:r>
      <w:r w:rsidRPr="006E37D4">
        <w:rPr>
          <w:lang w:val="en-GB"/>
        </w:rPr>
        <w:t>CART</w:t>
      </w:r>
      <w:r w:rsidR="008E352B" w:rsidRPr="006E37D4">
        <w:rPr>
          <w:lang w:val="en-GB"/>
        </w:rPr>
        <w:t>)</w:t>
      </w:r>
      <w:r w:rsidRPr="006E37D4">
        <w:rPr>
          <w:lang w:val="en-GB"/>
        </w:rPr>
        <w:t xml:space="preserve"> </w:t>
      </w:r>
      <w:r w:rsidR="007118FB" w:rsidRPr="006E37D4">
        <w:rPr>
          <w:lang w:val="en-GB"/>
        </w:rPr>
        <w:t>to</w:t>
      </w:r>
      <w:r w:rsidRPr="006E37D4">
        <w:rPr>
          <w:lang w:val="en-GB"/>
        </w:rPr>
        <w:t xml:space="preserve"> perform</w:t>
      </w:r>
      <w:r w:rsidR="00414F69" w:rsidRPr="006E37D4">
        <w:rPr>
          <w:lang w:val="en-GB"/>
        </w:rPr>
        <w:t xml:space="preserve"> a</w:t>
      </w:r>
      <w:r w:rsidRPr="006E37D4">
        <w:rPr>
          <w:lang w:val="en-GB"/>
        </w:rPr>
        <w:t xml:space="preserve"> </w:t>
      </w:r>
      <w:r w:rsidR="004861B1" w:rsidRPr="006E37D4">
        <w:rPr>
          <w:lang w:val="en-GB"/>
        </w:rPr>
        <w:t xml:space="preserve">parameter-free and automatic </w:t>
      </w:r>
      <w:r w:rsidRPr="006E37D4">
        <w:rPr>
          <w:lang w:val="en-GB"/>
        </w:rPr>
        <w:t>anomaly detection</w:t>
      </w:r>
      <w:r w:rsidR="008E352B" w:rsidRPr="006E37D4">
        <w:rPr>
          <w:lang w:val="en-GB"/>
        </w:rPr>
        <w:t xml:space="preserve"> and diagnosis</w:t>
      </w:r>
      <w:r w:rsidRPr="006E37D4">
        <w:rPr>
          <w:lang w:val="en-GB"/>
        </w:rPr>
        <w:t xml:space="preserve"> </w:t>
      </w:r>
      <w:r w:rsidR="004861B1" w:rsidRPr="006E37D4">
        <w:rPr>
          <w:lang w:val="en-GB"/>
        </w:rPr>
        <w:t xml:space="preserve">in </w:t>
      </w:r>
      <w:r w:rsidR="007118FB" w:rsidRPr="006E37D4">
        <w:rPr>
          <w:lang w:val="en-GB"/>
        </w:rPr>
        <w:t>electrical</w:t>
      </w:r>
      <w:r w:rsidR="003B630C" w:rsidRPr="006E37D4">
        <w:rPr>
          <w:lang w:val="en-GB"/>
        </w:rPr>
        <w:t xml:space="preserve"> </w:t>
      </w:r>
      <w:r w:rsidRPr="006E37D4">
        <w:rPr>
          <w:lang w:val="en-GB"/>
        </w:rPr>
        <w:t>load time</w:t>
      </w:r>
      <w:r w:rsidR="004861B1" w:rsidRPr="006E37D4">
        <w:rPr>
          <w:lang w:val="en-GB"/>
        </w:rPr>
        <w:t xml:space="preserve"> </w:t>
      </w:r>
      <w:r w:rsidRPr="006E37D4">
        <w:rPr>
          <w:lang w:val="en-GB"/>
        </w:rPr>
        <w:t>series</w:t>
      </w:r>
      <w:r w:rsidR="008E352B" w:rsidRPr="006E37D4">
        <w:rPr>
          <w:lang w:val="en-GB"/>
        </w:rPr>
        <w:t xml:space="preserve"> of </w:t>
      </w:r>
      <w:r w:rsidR="004861B1" w:rsidRPr="006E37D4">
        <w:rPr>
          <w:lang w:val="en-GB"/>
        </w:rPr>
        <w:t>a University campus</w:t>
      </w:r>
      <w:r w:rsidRPr="006E37D4">
        <w:rPr>
          <w:lang w:val="en-GB"/>
        </w:rPr>
        <w:t xml:space="preserve">. The multi-step procedure, reported in </w:t>
      </w:r>
      <w:r w:rsidR="005B0274" w:rsidRPr="006E37D4">
        <w:rPr>
          <w:lang w:val="en-GB"/>
        </w:rPr>
        <w:t>Figure</w:t>
      </w:r>
      <w:r w:rsidR="006A497F" w:rsidRPr="006E37D4">
        <w:rPr>
          <w:lang w:val="en-GB"/>
        </w:rPr>
        <w:t xml:space="preserve"> 6</w:t>
      </w:r>
      <w:r w:rsidRPr="006E37D4">
        <w:rPr>
          <w:lang w:val="en-GB"/>
        </w:rPr>
        <w:t xml:space="preserve"> consists in four steps, described in detail in the following </w:t>
      </w:r>
      <w:r w:rsidR="00D30C05" w:rsidRPr="006E37D4">
        <w:rPr>
          <w:lang w:val="en-GB"/>
        </w:rPr>
        <w:t>paragraphs</w:t>
      </w:r>
      <w:r w:rsidRPr="006E37D4">
        <w:rPr>
          <w:lang w:val="en-GB"/>
        </w:rPr>
        <w:t>.</w:t>
      </w:r>
    </w:p>
    <w:p w14:paraId="74156BA5" w14:textId="5E30374A" w:rsidR="008F043C" w:rsidRPr="006E37D4" w:rsidRDefault="00202CDD" w:rsidP="008F043C">
      <w:pPr>
        <w:spacing w:line="360" w:lineRule="auto"/>
        <w:jc w:val="center"/>
      </w:pPr>
      <w:commentRangeStart w:id="15"/>
      <w:r w:rsidRPr="006E37D4">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15"/>
      <w:r w:rsidR="001E2DB2" w:rsidRPr="006E37D4">
        <w:rPr>
          <w:rStyle w:val="Rimandocommento"/>
        </w:rPr>
        <w:commentReference w:id="15"/>
      </w:r>
    </w:p>
    <w:p w14:paraId="26DFD5AF" w14:textId="23506675" w:rsidR="008F043C" w:rsidRPr="006E37D4" w:rsidRDefault="005B0274" w:rsidP="008F043C">
      <w:pPr>
        <w:pStyle w:val="Els-caption"/>
        <w:jc w:val="center"/>
        <w:rPr>
          <w:lang w:val="en-GB"/>
        </w:rPr>
      </w:pPr>
      <w:r w:rsidRPr="006E37D4">
        <w:rPr>
          <w:b/>
          <w:bCs/>
          <w:lang w:val="en-GB"/>
        </w:rPr>
        <w:t>Figure</w:t>
      </w:r>
      <w:r w:rsidR="008F043C" w:rsidRPr="006E37D4">
        <w:rPr>
          <w:b/>
          <w:bCs/>
          <w:lang w:val="en-GB"/>
        </w:rPr>
        <w:t xml:space="preserve"> </w:t>
      </w:r>
      <w:r w:rsidR="00136F32" w:rsidRPr="006E37D4">
        <w:rPr>
          <w:b/>
          <w:bCs/>
          <w:lang w:val="en-GB"/>
        </w:rPr>
        <w:t>6</w:t>
      </w:r>
      <w:r w:rsidR="008F043C" w:rsidRPr="006E37D4">
        <w:rPr>
          <w:b/>
          <w:bCs/>
          <w:lang w:val="en-GB"/>
        </w:rPr>
        <w:t>.</w:t>
      </w:r>
      <w:r w:rsidR="008F043C" w:rsidRPr="006E37D4">
        <w:rPr>
          <w:lang w:val="en-GB"/>
        </w:rPr>
        <w:t xml:space="preserve"> </w:t>
      </w:r>
      <w:r w:rsidR="008B3FD3" w:rsidRPr="006E37D4">
        <w:rPr>
          <w:lang w:val="en-GB"/>
        </w:rPr>
        <w:t xml:space="preserve">Graphical description of the methodological </w:t>
      </w:r>
      <w:r w:rsidR="007118FB" w:rsidRPr="006E37D4">
        <w:rPr>
          <w:lang w:val="en-GB"/>
        </w:rPr>
        <w:t>framework</w:t>
      </w:r>
      <w:r w:rsidR="008F043C" w:rsidRPr="006E37D4">
        <w:rPr>
          <w:lang w:val="en-GB"/>
        </w:rPr>
        <w:t>.</w:t>
      </w:r>
    </w:p>
    <w:p w14:paraId="5C3E5ECF" w14:textId="77777777" w:rsidR="007539D5" w:rsidRPr="006E37D4" w:rsidRDefault="00D7011B" w:rsidP="007539D5">
      <w:pPr>
        <w:pStyle w:val="Els-2ndorder-head"/>
        <w:rPr>
          <w:lang w:val="en-GB"/>
        </w:rPr>
      </w:pPr>
      <w:r w:rsidRPr="006E37D4">
        <w:rPr>
          <w:lang w:val="en-GB"/>
        </w:rPr>
        <w:t xml:space="preserve">Pre-processing. </w:t>
      </w:r>
    </w:p>
    <w:p w14:paraId="3864A1DE" w14:textId="6EC10227" w:rsidR="00D7011B" w:rsidRPr="006E37D4" w:rsidRDefault="00D7011B" w:rsidP="00D7011B">
      <w:pPr>
        <w:pStyle w:val="Els-body-text-large"/>
        <w:rPr>
          <w:lang w:val="en-GB"/>
        </w:rPr>
      </w:pPr>
      <w:r w:rsidRPr="006E37D4">
        <w:rPr>
          <w:lang w:val="en-GB"/>
        </w:rPr>
        <w:t>T</w:t>
      </w:r>
      <w:r w:rsidR="008D55D4" w:rsidRPr="006E37D4">
        <w:rPr>
          <w:lang w:val="en-GB"/>
        </w:rPr>
        <w:t>he first step consists in d</w:t>
      </w:r>
      <w:r w:rsidR="0099146B" w:rsidRPr="006E37D4">
        <w:rPr>
          <w:lang w:val="en-GB"/>
        </w:rPr>
        <w:t xml:space="preserve">ata </w:t>
      </w:r>
      <w:proofErr w:type="gramStart"/>
      <w:r w:rsidR="007118FB" w:rsidRPr="006E37D4">
        <w:rPr>
          <w:lang w:val="en-GB"/>
        </w:rPr>
        <w:t>pre-processing</w:t>
      </w:r>
      <w:proofErr w:type="gramEnd"/>
      <w:r w:rsidR="0099146B" w:rsidRPr="006E37D4">
        <w:rPr>
          <w:lang w:val="en-GB"/>
        </w:rPr>
        <w:t xml:space="preserve"> </w:t>
      </w:r>
      <w:r w:rsidR="007539D5" w:rsidRPr="006E37D4">
        <w:rPr>
          <w:lang w:val="en-GB"/>
        </w:rPr>
        <w:t xml:space="preserve">and </w:t>
      </w:r>
      <w:r w:rsidR="00F10659" w:rsidRPr="006E37D4">
        <w:rPr>
          <w:lang w:val="en-GB"/>
        </w:rPr>
        <w:t xml:space="preserve">it </w:t>
      </w:r>
      <w:r w:rsidR="0099146B" w:rsidRPr="006E37D4">
        <w:rPr>
          <w:lang w:val="en-GB"/>
        </w:rPr>
        <w:t xml:space="preserve">is a crucial task for the data analysis workflow. </w:t>
      </w:r>
      <w:r w:rsidR="008D55D4" w:rsidRPr="006E37D4">
        <w:rPr>
          <w:lang w:val="en-GB"/>
        </w:rPr>
        <w:t xml:space="preserve">The proposed methodology does not focus on advanced </w:t>
      </w:r>
      <w:r w:rsidR="000E0863" w:rsidRPr="006E37D4">
        <w:rPr>
          <w:lang w:val="en-GB"/>
        </w:rPr>
        <w:t>pre-processing</w:t>
      </w:r>
      <w:r w:rsidR="008D55D4" w:rsidRPr="006E37D4">
        <w:rPr>
          <w:lang w:val="en-GB"/>
        </w:rPr>
        <w:t xml:space="preserve"> techniques since the </w:t>
      </w:r>
      <w:r w:rsidR="00F10659" w:rsidRPr="006E37D4">
        <w:rPr>
          <w:lang w:val="en-GB"/>
        </w:rPr>
        <w:t xml:space="preserve">considered </w:t>
      </w:r>
      <w:r w:rsidR="008D55D4" w:rsidRPr="006E37D4">
        <w:rPr>
          <w:lang w:val="en-GB"/>
        </w:rPr>
        <w:t>dataset</w:t>
      </w:r>
      <w:r w:rsidR="000E0863" w:rsidRPr="006E37D4">
        <w:rPr>
          <w:lang w:val="en-GB"/>
        </w:rPr>
        <w:t xml:space="preserve"> </w:t>
      </w:r>
      <w:r w:rsidR="00F10659" w:rsidRPr="006E37D4">
        <w:rPr>
          <w:lang w:val="en-GB"/>
        </w:rPr>
        <w:t>had</w:t>
      </w:r>
      <w:r w:rsidR="000E0863" w:rsidRPr="006E37D4">
        <w:rPr>
          <w:lang w:val="en-GB"/>
        </w:rPr>
        <w:t xml:space="preserve"> a good quality with a missing value and inconsistence ratio less than 5% on the overall observations </w:t>
      </w:r>
      <w:r w:rsidR="000E0863" w:rsidRPr="006E37D4">
        <w:rPr>
          <w:lang w:val="en-GB"/>
        </w:rPr>
        <w:fldChar w:fldCharType="begin" w:fldLock="1"/>
      </w:r>
      <w:r w:rsidR="00706FD3" w:rsidRPr="006E37D4">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45]","plainTextFormattedCitation":"[45]","previouslyFormattedCitation":"[45]"},"properties":{"noteIndex":0},"schema":"https://github.com/citation-style-language/schema/raw/master/csl-citation.json"}</w:instrText>
      </w:r>
      <w:r w:rsidR="000E0863" w:rsidRPr="006E37D4">
        <w:rPr>
          <w:lang w:val="en-GB"/>
        </w:rPr>
        <w:fldChar w:fldCharType="separate"/>
      </w:r>
      <w:r w:rsidR="00706FD3" w:rsidRPr="006E37D4">
        <w:rPr>
          <w:noProof/>
          <w:lang w:val="en-GB"/>
        </w:rPr>
        <w:t>[45]</w:t>
      </w:r>
      <w:r w:rsidR="000E0863" w:rsidRPr="006E37D4">
        <w:rPr>
          <w:lang w:val="en-GB"/>
        </w:rPr>
        <w:fldChar w:fldCharType="end"/>
      </w:r>
      <w:r w:rsidR="000E0863" w:rsidRPr="006E37D4">
        <w:rPr>
          <w:lang w:val="en-GB"/>
        </w:rPr>
        <w:t>. Thus, the pre-processing is performed through univariate statistical approaches</w:t>
      </w:r>
      <w:r w:rsidR="007539D5" w:rsidRPr="006E37D4">
        <w:rPr>
          <w:lang w:val="en-GB"/>
        </w:rPr>
        <w:t>,</w:t>
      </w:r>
      <w:r w:rsidR="000E0863" w:rsidRPr="006E37D4">
        <w:rPr>
          <w:lang w:val="en-GB"/>
        </w:rPr>
        <w:t xml:space="preserve"> </w:t>
      </w:r>
      <w:r w:rsidR="008078FA" w:rsidRPr="006E37D4">
        <w:rPr>
          <w:lang w:val="en-GB"/>
        </w:rPr>
        <w:t>aimed at</w:t>
      </w:r>
      <w:r w:rsidR="000E0863" w:rsidRPr="006E37D4">
        <w:rPr>
          <w:lang w:val="en-GB"/>
        </w:rPr>
        <w:t xml:space="preserve"> </w:t>
      </w:r>
      <w:r w:rsidR="00EA098A" w:rsidRPr="006E37D4">
        <w:rPr>
          <w:lang w:val="en-GB"/>
        </w:rPr>
        <w:t>removing</w:t>
      </w:r>
      <w:r w:rsidR="008078FA" w:rsidRPr="006E37D4">
        <w:rPr>
          <w:lang w:val="en-GB"/>
        </w:rPr>
        <w:t xml:space="preserve"> statistical inconsistencies and replace them together with</w:t>
      </w:r>
      <w:r w:rsidR="000E0863" w:rsidRPr="006E37D4">
        <w:rPr>
          <w:lang w:val="en-GB"/>
        </w:rPr>
        <w:t xml:space="preserve"> missing values through linear interpolation.</w:t>
      </w:r>
    </w:p>
    <w:p w14:paraId="667D59B4" w14:textId="2B4101E7" w:rsidR="007539D5" w:rsidRPr="006E37D4" w:rsidRDefault="007539D5" w:rsidP="007539D5">
      <w:pPr>
        <w:pStyle w:val="Els-2ndorder-head"/>
        <w:rPr>
          <w:lang w:val="en-GB"/>
        </w:rPr>
      </w:pPr>
      <w:r w:rsidRPr="006E37D4">
        <w:rPr>
          <w:lang w:val="en-GB"/>
        </w:rPr>
        <w:t xml:space="preserve">Contextual matrix profile. </w:t>
      </w:r>
    </w:p>
    <w:p w14:paraId="0C1EB773" w14:textId="6FE6F916" w:rsidR="00CB0CAE" w:rsidRPr="006E37D4" w:rsidRDefault="00823779" w:rsidP="00CB0CAE">
      <w:pPr>
        <w:pStyle w:val="Els-body-text-large"/>
        <w:rPr>
          <w:lang w:val="en-GB"/>
        </w:rPr>
      </w:pPr>
      <w:r w:rsidRPr="006E37D4">
        <w:rPr>
          <w:lang w:val="en-GB"/>
        </w:rPr>
        <w:t>The second step of the analysis deals with t</w:t>
      </w:r>
      <w:r w:rsidR="00622E00" w:rsidRPr="006E37D4">
        <w:rPr>
          <w:lang w:val="en-GB"/>
        </w:rPr>
        <w:t xml:space="preserve">he application of the contextual matrix profile method </w:t>
      </w:r>
      <w:r w:rsidRPr="006E37D4">
        <w:rPr>
          <w:lang w:val="en-GB"/>
        </w:rPr>
        <w:t xml:space="preserve">and </w:t>
      </w:r>
      <w:r w:rsidR="00D338D8" w:rsidRPr="006E37D4">
        <w:rPr>
          <w:lang w:val="en-GB"/>
        </w:rPr>
        <w:t>goes through the following phases:</w:t>
      </w:r>
      <w:r w:rsidR="00F5684F" w:rsidRPr="006E37D4">
        <w:rPr>
          <w:lang w:val="en-GB"/>
        </w:rPr>
        <w:t xml:space="preserve"> </w:t>
      </w:r>
      <w:commentRangeStart w:id="16"/>
      <w:r w:rsidR="006C1866" w:rsidRPr="006E37D4">
        <w:rPr>
          <w:lang w:val="en-GB"/>
        </w:rPr>
        <w:t xml:space="preserve">(a) </w:t>
      </w:r>
      <w:r w:rsidR="00622E00" w:rsidRPr="006E37D4">
        <w:rPr>
          <w:lang w:val="en-GB"/>
        </w:rPr>
        <w:t>context definition</w:t>
      </w:r>
      <w:r w:rsidR="006C1866" w:rsidRPr="006E37D4">
        <w:rPr>
          <w:lang w:val="en-GB"/>
        </w:rPr>
        <w:t xml:space="preserve"> (b) </w:t>
      </w:r>
      <w:r w:rsidR="00AF0E19" w:rsidRPr="006E37D4">
        <w:rPr>
          <w:lang w:val="en-GB"/>
        </w:rPr>
        <w:t>group definition</w:t>
      </w:r>
      <w:r w:rsidR="006C1866" w:rsidRPr="006E37D4">
        <w:rPr>
          <w:lang w:val="en-GB"/>
        </w:rPr>
        <w:t xml:space="preserve"> (c) </w:t>
      </w:r>
      <w:r w:rsidR="00622E00" w:rsidRPr="006E37D4">
        <w:rPr>
          <w:lang w:val="en-GB"/>
        </w:rPr>
        <w:t xml:space="preserve">CMP calculation </w:t>
      </w:r>
      <w:r w:rsidR="00AF0E19" w:rsidRPr="006E37D4">
        <w:rPr>
          <w:lang w:val="en-GB"/>
        </w:rPr>
        <w:t xml:space="preserve">and </w:t>
      </w:r>
      <w:r w:rsidR="006C1866" w:rsidRPr="006E37D4">
        <w:rPr>
          <w:lang w:val="en-GB"/>
        </w:rPr>
        <w:t xml:space="preserve">its </w:t>
      </w:r>
      <w:r w:rsidR="00AF0E19" w:rsidRPr="006E37D4">
        <w:rPr>
          <w:lang w:val="en-GB"/>
        </w:rPr>
        <w:t>further splitting according to previously defined groups</w:t>
      </w:r>
      <w:r w:rsidR="00622E00" w:rsidRPr="006E37D4">
        <w:rPr>
          <w:lang w:val="en-GB"/>
        </w:rPr>
        <w:t>.</w:t>
      </w:r>
      <w:commentRangeEnd w:id="16"/>
      <w:r w:rsidR="00E35E98" w:rsidRPr="006E37D4">
        <w:rPr>
          <w:rStyle w:val="Rimandocommento"/>
          <w:lang w:val="en-GB"/>
        </w:rPr>
        <w:commentReference w:id="16"/>
      </w:r>
    </w:p>
    <w:p w14:paraId="2C441579" w14:textId="28B61011" w:rsidR="00BE2F68" w:rsidRPr="006E37D4" w:rsidRDefault="00CB0CAE" w:rsidP="00CB0CAE">
      <w:pPr>
        <w:pStyle w:val="Els-body-text-large"/>
        <w:rPr>
          <w:lang w:val="en-GB"/>
        </w:rPr>
      </w:pPr>
      <w:r w:rsidRPr="006E37D4">
        <w:rPr>
          <w:lang w:val="en-GB"/>
        </w:rPr>
        <w:t>W</w:t>
      </w:r>
      <w:r w:rsidR="008F6D23" w:rsidRPr="006E37D4">
        <w:rPr>
          <w:lang w:val="en-GB"/>
        </w:rPr>
        <w:t xml:space="preserve">ithin the daily electrical load timeseries </w:t>
      </w:r>
      <w:r w:rsidR="00C15815" w:rsidRPr="006E37D4">
        <w:rPr>
          <w:lang w:val="en-GB"/>
        </w:rPr>
        <w:t xml:space="preserve">it is possible to identify </w:t>
      </w:r>
      <w:r w:rsidR="008F6D23" w:rsidRPr="006E37D4">
        <w:rPr>
          <w:lang w:val="en-GB"/>
        </w:rPr>
        <w:t xml:space="preserve">different regions and different </w:t>
      </w:r>
      <w:r w:rsidR="007118FB" w:rsidRPr="006E37D4">
        <w:rPr>
          <w:lang w:val="en-GB"/>
        </w:rPr>
        <w:t>behaviour</w:t>
      </w:r>
      <w:r w:rsidR="008F6D23" w:rsidRPr="006E37D4">
        <w:rPr>
          <w:lang w:val="en-GB"/>
        </w:rPr>
        <w:t xml:space="preserve"> </w:t>
      </w:r>
      <w:r w:rsidR="00C15815" w:rsidRPr="006E37D4">
        <w:rPr>
          <w:lang w:val="en-GB"/>
        </w:rPr>
        <w:t xml:space="preserve">(e.g., </w:t>
      </w:r>
      <w:r w:rsidR="0056295F" w:rsidRPr="006E37D4">
        <w:rPr>
          <w:lang w:val="en-GB"/>
        </w:rPr>
        <w:t>base load, peak load, ramp</w:t>
      </w:r>
      <w:r w:rsidR="00C15815" w:rsidRPr="006E37D4">
        <w:rPr>
          <w:lang w:val="en-GB"/>
        </w:rPr>
        <w:t>-</w:t>
      </w:r>
      <w:r w:rsidR="0056295F" w:rsidRPr="006E37D4">
        <w:rPr>
          <w:lang w:val="en-GB"/>
        </w:rPr>
        <w:t>up ramp down</w:t>
      </w:r>
      <w:r w:rsidR="00C15815" w:rsidRPr="006E37D4">
        <w:rPr>
          <w:lang w:val="en-GB"/>
        </w:rPr>
        <w:t xml:space="preserve">) whose </w:t>
      </w:r>
      <w:r w:rsidR="0056295F" w:rsidRPr="006E37D4">
        <w:rPr>
          <w:lang w:val="en-GB"/>
        </w:rPr>
        <w:t>relative time window</w:t>
      </w:r>
      <w:r w:rsidR="00C15815" w:rsidRPr="006E37D4">
        <w:rPr>
          <w:lang w:val="en-GB"/>
        </w:rPr>
        <w:t xml:space="preserve"> length </w:t>
      </w:r>
      <w:r w:rsidR="0056295F" w:rsidRPr="006E37D4">
        <w:rPr>
          <w:lang w:val="en-GB"/>
        </w:rPr>
        <w:t xml:space="preserve">can be defined statistically or inferred from </w:t>
      </w:r>
      <w:r w:rsidR="00C15815" w:rsidRPr="006E37D4">
        <w:rPr>
          <w:lang w:val="en-GB"/>
        </w:rPr>
        <w:t xml:space="preserve">the </w:t>
      </w:r>
      <w:r w:rsidR="0056295F" w:rsidRPr="006E37D4">
        <w:rPr>
          <w:lang w:val="en-GB"/>
        </w:rPr>
        <w:t xml:space="preserve">typical </w:t>
      </w:r>
      <w:r w:rsidR="00C15815" w:rsidRPr="006E37D4">
        <w:rPr>
          <w:lang w:val="en-GB"/>
        </w:rPr>
        <w:t xml:space="preserve">building operational and occupational </w:t>
      </w:r>
      <w:r w:rsidR="0056295F" w:rsidRPr="006E37D4">
        <w:rPr>
          <w:lang w:val="en-GB"/>
        </w:rPr>
        <w:t>schedule</w:t>
      </w:r>
      <w:r w:rsidR="00037275" w:rsidRPr="006E37D4">
        <w:rPr>
          <w:lang w:val="en-GB"/>
        </w:rPr>
        <w:t xml:space="preserve"> </w:t>
      </w:r>
      <w:r w:rsidR="00C15815" w:rsidRPr="006E37D4">
        <w:rPr>
          <w:lang w:val="en-GB"/>
        </w:rPr>
        <w:fldChar w:fldCharType="begin" w:fldLock="1"/>
      </w:r>
      <w:r w:rsidR="00706FD3" w:rsidRPr="006E37D4">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46]","plainTextFormattedCitation":"[46]","previouslyFormattedCitation":"[46]"},"properties":{"noteIndex":0},"schema":"https://github.com/citation-style-language/schema/raw/master/csl-citation.json"}</w:instrText>
      </w:r>
      <w:r w:rsidR="00C15815" w:rsidRPr="006E37D4">
        <w:rPr>
          <w:lang w:val="en-GB"/>
        </w:rPr>
        <w:fldChar w:fldCharType="separate"/>
      </w:r>
      <w:r w:rsidR="00706FD3" w:rsidRPr="006E37D4">
        <w:rPr>
          <w:noProof/>
          <w:lang w:val="en-GB"/>
        </w:rPr>
        <w:t>[46]</w:t>
      </w:r>
      <w:r w:rsidR="00C15815" w:rsidRPr="006E37D4">
        <w:rPr>
          <w:lang w:val="en-GB"/>
        </w:rPr>
        <w:fldChar w:fldCharType="end"/>
      </w:r>
      <w:r w:rsidR="00C15815" w:rsidRPr="006E37D4">
        <w:rPr>
          <w:lang w:val="en-GB"/>
        </w:rPr>
        <w:t xml:space="preserve">, </w:t>
      </w:r>
      <w:r w:rsidR="00C15815" w:rsidRPr="006E37D4">
        <w:rPr>
          <w:lang w:val="en-GB"/>
        </w:rPr>
        <w:fldChar w:fldCharType="begin" w:fldLock="1"/>
      </w:r>
      <w:r w:rsidR="00706FD3" w:rsidRPr="006E37D4">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47]","plainTextFormattedCitation":"[47]","previouslyFormattedCitation":"[47]"},"properties":{"noteIndex":0},"schema":"https://github.com/citation-style-language/schema/raw/master/csl-citation.json"}</w:instrText>
      </w:r>
      <w:r w:rsidR="00C15815" w:rsidRPr="006E37D4">
        <w:rPr>
          <w:lang w:val="en-GB"/>
        </w:rPr>
        <w:fldChar w:fldCharType="separate"/>
      </w:r>
      <w:r w:rsidR="00706FD3" w:rsidRPr="006E37D4">
        <w:rPr>
          <w:noProof/>
          <w:lang w:val="en-GB"/>
        </w:rPr>
        <w:t>[47]</w:t>
      </w:r>
      <w:r w:rsidR="00C15815" w:rsidRPr="006E37D4">
        <w:rPr>
          <w:lang w:val="en-GB"/>
        </w:rPr>
        <w:fldChar w:fldCharType="end"/>
      </w:r>
      <w:r w:rsidR="00C15815" w:rsidRPr="006E37D4">
        <w:rPr>
          <w:lang w:val="en-GB"/>
        </w:rPr>
        <w:t xml:space="preserve">. By </w:t>
      </w:r>
      <w:r w:rsidR="00037275" w:rsidRPr="006E37D4">
        <w:rPr>
          <w:lang w:val="en-GB"/>
        </w:rPr>
        <w:t>identify</w:t>
      </w:r>
      <w:r w:rsidR="00C15815" w:rsidRPr="006E37D4">
        <w:rPr>
          <w:lang w:val="en-GB"/>
        </w:rPr>
        <w:t>ing</w:t>
      </w:r>
      <w:r w:rsidR="0056295F" w:rsidRPr="006E37D4">
        <w:rPr>
          <w:lang w:val="en-GB"/>
        </w:rPr>
        <w:t xml:space="preserve"> daily </w:t>
      </w:r>
      <w:r w:rsidR="001A76C4" w:rsidRPr="006E37D4">
        <w:rPr>
          <w:lang w:val="en-GB"/>
        </w:rPr>
        <w:t xml:space="preserve">electrical load </w:t>
      </w:r>
      <w:r w:rsidR="00C15815" w:rsidRPr="006E37D4">
        <w:rPr>
          <w:lang w:val="en-GB"/>
        </w:rPr>
        <w:t>sub</w:t>
      </w:r>
      <w:r w:rsidR="0056295F" w:rsidRPr="006E37D4">
        <w:rPr>
          <w:lang w:val="en-GB"/>
        </w:rPr>
        <w:t>sequences</w:t>
      </w:r>
      <w:r w:rsidR="00C15815" w:rsidRPr="006E37D4">
        <w:rPr>
          <w:lang w:val="en-GB"/>
        </w:rPr>
        <w:t xml:space="preserve"> it is possible to extract information</w:t>
      </w:r>
      <w:r w:rsidR="0056295F" w:rsidRPr="006E37D4">
        <w:rPr>
          <w:lang w:val="en-GB"/>
        </w:rPr>
        <w:t xml:space="preserve"> of particular interest for building energy management. The methodology proposed </w:t>
      </w:r>
      <w:r w:rsidR="00C15815" w:rsidRPr="006E37D4">
        <w:rPr>
          <w:lang w:val="en-GB"/>
        </w:rPr>
        <w:t xml:space="preserve">in this paper </w:t>
      </w:r>
      <w:r w:rsidR="0056295F" w:rsidRPr="006E37D4">
        <w:rPr>
          <w:lang w:val="en-GB"/>
        </w:rPr>
        <w:t xml:space="preserve">identifies </w:t>
      </w:r>
      <w:r w:rsidR="005F6FC9" w:rsidRPr="006E37D4">
        <w:rPr>
          <w:lang w:val="en-GB"/>
        </w:rPr>
        <w:t>sub-</w:t>
      </w:r>
      <w:r w:rsidR="0056295F" w:rsidRPr="006E37D4">
        <w:rPr>
          <w:lang w:val="en-GB"/>
        </w:rPr>
        <w:t>daily time window</w:t>
      </w:r>
      <w:r w:rsidR="005F6FC9" w:rsidRPr="006E37D4">
        <w:rPr>
          <w:lang w:val="en-GB"/>
        </w:rPr>
        <w:t>s</w:t>
      </w:r>
      <w:r w:rsidR="001A76C4" w:rsidRPr="006E37D4">
        <w:rPr>
          <w:lang w:val="en-GB"/>
        </w:rPr>
        <w:t xml:space="preserve"> </w:t>
      </w:r>
      <w:r w:rsidR="00037275" w:rsidRPr="006E37D4">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6E37D4">
        <w:rPr>
          <w:lang w:val="en-GB"/>
        </w:rPr>
        <w:t>)</w:t>
      </w:r>
      <w:r w:rsidR="001A76C4" w:rsidRPr="006E37D4">
        <w:rPr>
          <w:lang w:val="en-GB"/>
        </w:rPr>
        <w:t xml:space="preserve"> </w:t>
      </w:r>
      <w:r w:rsidR="0056295F" w:rsidRPr="006E37D4">
        <w:rPr>
          <w:lang w:val="en-GB"/>
        </w:rPr>
        <w:t xml:space="preserve">through </w:t>
      </w:r>
      <w:r w:rsidR="00AC5A8A" w:rsidRPr="006E37D4">
        <w:rPr>
          <w:lang w:val="en-GB"/>
        </w:rPr>
        <w:t>the recursive partitioning Classification and Regression Tree (CART)</w:t>
      </w:r>
      <w:r w:rsidRPr="006E37D4">
        <w:rPr>
          <w:lang w:val="en-GB"/>
        </w:rPr>
        <w:t xml:space="preserve"> </w:t>
      </w:r>
      <w:r w:rsidRPr="006E37D4">
        <w:rPr>
          <w:lang w:val="en-GB"/>
        </w:rPr>
        <w:fldChar w:fldCharType="begin" w:fldLock="1"/>
      </w:r>
      <w:r w:rsidR="00706FD3" w:rsidRPr="006E37D4">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48], [49]","plainTextFormattedCitation":"[48], [49]","previouslyFormattedCitation":"[48], [49]"},"properties":{"noteIndex":0},"schema":"https://github.com/citation-style-language/schema/raw/master/csl-citation.json"}</w:instrText>
      </w:r>
      <w:r w:rsidRPr="006E37D4">
        <w:rPr>
          <w:lang w:val="en-GB"/>
        </w:rPr>
        <w:fldChar w:fldCharType="separate"/>
      </w:r>
      <w:r w:rsidR="00706FD3" w:rsidRPr="006E37D4">
        <w:rPr>
          <w:noProof/>
          <w:lang w:val="en-GB"/>
        </w:rPr>
        <w:t>[48], [49]</w:t>
      </w:r>
      <w:r w:rsidRPr="006E37D4">
        <w:rPr>
          <w:lang w:val="en-GB"/>
        </w:rPr>
        <w:fldChar w:fldCharType="end"/>
      </w:r>
      <w:r w:rsidR="00AC5A8A" w:rsidRPr="006E37D4">
        <w:rPr>
          <w:lang w:val="en-GB"/>
        </w:rPr>
        <w:t>. Starting from the root (</w:t>
      </w:r>
      <w:r w:rsidR="00DB0F2F" w:rsidRPr="006E37D4">
        <w:rPr>
          <w:lang w:val="en-GB"/>
        </w:rPr>
        <w:t xml:space="preserve"> that contains </w:t>
      </w:r>
      <w:r w:rsidR="00AC5A8A" w:rsidRPr="006E37D4">
        <w:rPr>
          <w:lang w:val="en-GB"/>
        </w:rPr>
        <w:t>all the available instances) this method proceeds through a binary decision fashion to split the instances in purer subsets (nodes) in a froward stepwise fashion maximizing at each step the purity of each node</w:t>
      </w:r>
      <w:r w:rsidR="00C15815" w:rsidRPr="006E37D4">
        <w:rPr>
          <w:lang w:val="en-GB"/>
        </w:rPr>
        <w:t xml:space="preserve"> </w:t>
      </w:r>
      <w:r w:rsidR="00C15815" w:rsidRPr="006E37D4">
        <w:rPr>
          <w:lang w:val="en-GB"/>
        </w:rPr>
        <w:fldChar w:fldCharType="begin" w:fldLock="1"/>
      </w:r>
      <w:r w:rsidR="00706FD3" w:rsidRPr="006E37D4">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8], [49], [50]","plainTextFormattedCitation":"[8], [49], [50]","previouslyFormattedCitation":"[8], [49], [50]"},"properties":{"noteIndex":0},"schema":"https://github.com/citation-style-language/schema/raw/master/csl-citation.json"}</w:instrText>
      </w:r>
      <w:r w:rsidR="00C15815" w:rsidRPr="006E37D4">
        <w:rPr>
          <w:lang w:val="en-GB"/>
        </w:rPr>
        <w:fldChar w:fldCharType="separate"/>
      </w:r>
      <w:r w:rsidR="00706FD3" w:rsidRPr="006E37D4">
        <w:rPr>
          <w:noProof/>
          <w:lang w:val="en-GB"/>
        </w:rPr>
        <w:t>[8], [49], [50]</w:t>
      </w:r>
      <w:r w:rsidR="00C15815" w:rsidRPr="006E37D4">
        <w:rPr>
          <w:lang w:val="en-GB"/>
        </w:rPr>
        <w:fldChar w:fldCharType="end"/>
      </w:r>
      <w:r w:rsidR="00AC5A8A" w:rsidRPr="006E37D4">
        <w:rPr>
          <w:lang w:val="en-GB"/>
        </w:rPr>
        <w:t xml:space="preserve">, yielding local optimum </w:t>
      </w:r>
      <w:r w:rsidR="00AC5A8A" w:rsidRPr="006E37D4">
        <w:rPr>
          <w:lang w:val="en-GB"/>
        </w:rPr>
        <w:fldChar w:fldCharType="begin" w:fldLock="1"/>
      </w:r>
      <w:r w:rsidR="00706FD3" w:rsidRPr="006E37D4">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51]","plainTextFormattedCitation":"[51]","previouslyFormattedCitation":"[51]"},"properties":{"noteIndex":0},"schema":"https://github.com/citation-style-language/schema/raw/master/csl-citation.json"}</w:instrText>
      </w:r>
      <w:r w:rsidR="00AC5A8A" w:rsidRPr="006E37D4">
        <w:rPr>
          <w:lang w:val="en-GB"/>
        </w:rPr>
        <w:fldChar w:fldCharType="separate"/>
      </w:r>
      <w:r w:rsidR="00706FD3" w:rsidRPr="006E37D4">
        <w:rPr>
          <w:noProof/>
          <w:lang w:val="en-GB"/>
        </w:rPr>
        <w:t>[51]</w:t>
      </w:r>
      <w:r w:rsidR="00AC5A8A" w:rsidRPr="006E37D4">
        <w:rPr>
          <w:lang w:val="en-GB"/>
        </w:rPr>
        <w:fldChar w:fldCharType="end"/>
      </w:r>
      <w:r w:rsidR="00AC5A8A" w:rsidRPr="006E37D4">
        <w:rPr>
          <w:lang w:val="en-GB"/>
        </w:rPr>
        <w:t xml:space="preserve"> once a stopping condition is satisfied.</w:t>
      </w:r>
      <w:r w:rsidR="00622E00" w:rsidRPr="006E37D4">
        <w:rPr>
          <w:lang w:val="en-GB"/>
        </w:rPr>
        <w:t xml:space="preserve"> </w:t>
      </w:r>
      <w:r w:rsidR="0056295F" w:rsidRPr="006E37D4">
        <w:rPr>
          <w:lang w:val="en-GB"/>
        </w:rPr>
        <w:t xml:space="preserve">The identification </w:t>
      </w:r>
      <w:r w:rsidR="0056295F" w:rsidRPr="006E37D4">
        <w:rPr>
          <w:lang w:val="en-GB"/>
        </w:rPr>
        <w:lastRenderedPageBreak/>
        <w:t xml:space="preserve">of these region in </w:t>
      </w:r>
      <w:r w:rsidR="004875CE" w:rsidRPr="006E37D4">
        <w:rPr>
          <w:lang w:val="en-GB"/>
        </w:rPr>
        <w:t xml:space="preserve">an </w:t>
      </w:r>
      <w:r w:rsidR="0056295F" w:rsidRPr="006E37D4">
        <w:rPr>
          <w:lang w:val="en-GB"/>
        </w:rPr>
        <w:t>unsupervised way ha</w:t>
      </w:r>
      <w:r w:rsidR="005F6FC9" w:rsidRPr="006E37D4">
        <w:rPr>
          <w:lang w:val="en-GB"/>
        </w:rPr>
        <w:t>s</w:t>
      </w:r>
      <w:r w:rsidR="0056295F" w:rsidRPr="006E37D4">
        <w:rPr>
          <w:lang w:val="en-GB"/>
        </w:rPr>
        <w:t xml:space="preserve"> a twofold meaning</w:t>
      </w:r>
      <w:r w:rsidR="005F6FC9" w:rsidRPr="006E37D4">
        <w:rPr>
          <w:lang w:val="en-GB"/>
        </w:rPr>
        <w:t xml:space="preserve">: </w:t>
      </w:r>
      <w:r w:rsidR="003B630C" w:rsidRPr="006E37D4">
        <w:rPr>
          <w:lang w:val="en-GB"/>
        </w:rPr>
        <w:t>(</w:t>
      </w:r>
      <w:proofErr w:type="spellStart"/>
      <w:r w:rsidR="00DB0F2F" w:rsidRPr="006E37D4">
        <w:rPr>
          <w:lang w:val="en-GB"/>
        </w:rPr>
        <w:t>i</w:t>
      </w:r>
      <w:proofErr w:type="spellEnd"/>
      <w:r w:rsidR="003B630C" w:rsidRPr="006E37D4">
        <w:rPr>
          <w:lang w:val="en-GB"/>
        </w:rPr>
        <w:t xml:space="preserve">) </w:t>
      </w:r>
      <w:r w:rsidR="0056295F" w:rsidRPr="006E37D4">
        <w:rPr>
          <w:lang w:val="en-GB"/>
        </w:rPr>
        <w:t xml:space="preserve">automatically identify </w:t>
      </w:r>
      <w:r w:rsidR="004875CE" w:rsidRPr="006E37D4">
        <w:rPr>
          <w:lang w:val="en-GB"/>
        </w:rPr>
        <w:t>time windows</w:t>
      </w:r>
      <w:r w:rsidR="003B630C" w:rsidRPr="006E37D4">
        <w:rPr>
          <w:lang w:val="en-GB"/>
        </w:rPr>
        <w:t xml:space="preserve"> </w:t>
      </w:r>
      <w:r w:rsidR="00DA3485" w:rsidRPr="006E37D4">
        <w:rPr>
          <w:lang w:val="en-GB"/>
        </w:rPr>
        <w:t xml:space="preserve">based on historical operational data, </w:t>
      </w:r>
      <w:r w:rsidR="003B630C" w:rsidRPr="006E37D4">
        <w:rPr>
          <w:lang w:val="en-GB"/>
        </w:rPr>
        <w:t>(</w:t>
      </w:r>
      <w:r w:rsidR="00DB0F2F" w:rsidRPr="006E37D4">
        <w:rPr>
          <w:lang w:val="en-GB"/>
        </w:rPr>
        <w:t>ii</w:t>
      </w:r>
      <w:r w:rsidR="003B630C" w:rsidRPr="006E37D4">
        <w:rPr>
          <w:lang w:val="en-GB"/>
        </w:rPr>
        <w:t xml:space="preserve">) </w:t>
      </w:r>
      <w:r w:rsidR="0056295F" w:rsidRPr="006E37D4">
        <w:rPr>
          <w:lang w:val="en-GB"/>
        </w:rPr>
        <w:t>define the two CMP parameters</w:t>
      </w:r>
      <w:r w:rsidR="004875CE" w:rsidRPr="006E37D4">
        <w:rPr>
          <w:lang w:val="en-GB"/>
        </w:rPr>
        <w:t xml:space="preserve">, </w:t>
      </w:r>
      <w:r w:rsidR="0056295F" w:rsidRPr="006E37D4">
        <w:rPr>
          <w:lang w:val="en-GB"/>
        </w:rPr>
        <w:t>subsequence</w:t>
      </w:r>
      <w:r w:rsidR="004875CE" w:rsidRPr="006E37D4">
        <w:rPr>
          <w:lang w:val="en-GB"/>
        </w:rPr>
        <w:t xml:space="preserve"> </w:t>
      </w:r>
      <w:r w:rsidR="0056295F" w:rsidRPr="006E37D4">
        <w:rPr>
          <w:lang w:val="en-GB"/>
        </w:rPr>
        <w:t xml:space="preserve">length </w:t>
      </w:r>
      <w:r w:rsidR="004875CE" w:rsidRPr="006E37D4">
        <w:rPr>
          <w:lang w:val="en-GB"/>
        </w:rPr>
        <w:t>(</w:t>
      </w:r>
      <m:oMath>
        <m:r>
          <w:rPr>
            <w:rFonts w:ascii="Cambria Math" w:hAnsi="Cambria Math"/>
            <w:lang w:val="en-GB"/>
          </w:rPr>
          <m:t>m</m:t>
        </m:r>
      </m:oMath>
      <w:r w:rsidR="004875CE" w:rsidRPr="006E37D4">
        <w:rPr>
          <w:lang w:val="en-GB"/>
        </w:rPr>
        <w:t>)</w:t>
      </w:r>
      <w:r w:rsidR="0056295F" w:rsidRPr="006E37D4">
        <w:rPr>
          <w:lang w:val="en-GB"/>
        </w:rPr>
        <w:t xml:space="preserve"> and context</w:t>
      </w:r>
      <w:r w:rsidR="004875CE" w:rsidRPr="006E37D4">
        <w:rPr>
          <w:lang w:val="en-GB"/>
        </w:rPr>
        <w:t xml:space="preserve"> length</w:t>
      </w:r>
      <w:r w:rsidR="0056295F" w:rsidRPr="006E37D4">
        <w:rPr>
          <w:lang w:val="en-GB"/>
        </w:rPr>
        <w:t xml:space="preserve"> </w:t>
      </w:r>
      <w:r w:rsidR="004875CE" w:rsidRPr="006E37D4">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6E37D4">
        <w:rPr>
          <w:lang w:val="en-GB"/>
        </w:rPr>
        <w:t>)</w:t>
      </w:r>
      <w:r w:rsidR="0056295F" w:rsidRPr="006E37D4">
        <w:rPr>
          <w:lang w:val="en-GB"/>
        </w:rPr>
        <w:t xml:space="preserve"> that usually are</w:t>
      </w:r>
      <w:r w:rsidR="00E1174F" w:rsidRPr="006E37D4">
        <w:rPr>
          <w:lang w:val="en-GB"/>
        </w:rPr>
        <w:t xml:space="preserve"> set a priori</w:t>
      </w:r>
      <w:r w:rsidR="0099146B" w:rsidRPr="006E37D4">
        <w:rPr>
          <w:lang w:val="en-GB"/>
        </w:rPr>
        <w:t xml:space="preserve"> based on domain knowledge</w:t>
      </w:r>
      <w:r w:rsidR="004875CE" w:rsidRPr="006E37D4">
        <w:rPr>
          <w:lang w:val="en-GB"/>
        </w:rPr>
        <w:t>.</w:t>
      </w:r>
      <w:r w:rsidR="00D7011B" w:rsidRPr="006E37D4">
        <w:rPr>
          <w:lang w:val="en-GB"/>
        </w:rPr>
        <w:t xml:space="preserve"> </w:t>
      </w:r>
      <w:r w:rsidR="005F6FC9" w:rsidRPr="006E37D4">
        <w:rPr>
          <w:lang w:val="en-GB"/>
        </w:rPr>
        <w:t xml:space="preserve">The regression tree is </w:t>
      </w:r>
      <w:r w:rsidR="00DB0F2F" w:rsidRPr="006E37D4">
        <w:rPr>
          <w:lang w:val="en-GB"/>
        </w:rPr>
        <w:t>developed</w:t>
      </w:r>
      <w:r w:rsidR="005F6FC9" w:rsidRPr="006E37D4">
        <w:rPr>
          <w:lang w:val="en-GB"/>
        </w:rPr>
        <w:t xml:space="preserve"> using the electrical load as numeric target attr</w:t>
      </w:r>
      <w:r w:rsidR="005F6FC9" w:rsidRPr="006E37D4">
        <w:rPr>
          <w:color w:val="000000" w:themeColor="text1"/>
          <w:lang w:val="en-GB"/>
        </w:rPr>
        <w:t xml:space="preserve">ibute and the hour of the day as explanatory attribute. This permits to identify, through a cost complexity process, </w:t>
      </w:r>
      <w:r w:rsidR="001A76C4" w:rsidRPr="006E37D4">
        <w:rPr>
          <w:color w:val="000000" w:themeColor="text1"/>
          <w:lang w:val="en-GB"/>
        </w:rPr>
        <w:t xml:space="preserve">a set of </w:t>
      </w:r>
      <m:oMath>
        <m:r>
          <w:rPr>
            <w:rFonts w:ascii="Cambria Math" w:hAnsi="Cambria Math"/>
            <w:color w:val="000000" w:themeColor="text1"/>
            <w:lang w:val="en-GB"/>
          </w:rPr>
          <m:t>n</m:t>
        </m:r>
      </m:oMath>
      <w:r w:rsidR="004875CE" w:rsidRPr="006E37D4">
        <w:rPr>
          <w:color w:val="000000" w:themeColor="text1"/>
          <w:lang w:val="en-GB"/>
        </w:rPr>
        <w:t xml:space="preserve"> </w:t>
      </w:r>
      <w:r w:rsidR="001A76C4" w:rsidRPr="006E37D4">
        <w:rPr>
          <w:color w:val="000000" w:themeColor="text1"/>
          <w:lang w:val="en-GB"/>
        </w:rPr>
        <w:t>non-overlapping time</w:t>
      </w:r>
      <w:r w:rsidR="005F6FC9" w:rsidRPr="006E37D4">
        <w:rPr>
          <w:color w:val="000000" w:themeColor="text1"/>
          <w:lang w:val="en-GB"/>
        </w:rPr>
        <w:t xml:space="preserve"> windows</w:t>
      </w:r>
      <w:r w:rsidR="001A76C4" w:rsidRPr="006E37D4">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6E37D4">
        <w:rPr>
          <w:color w:val="000000" w:themeColor="text1"/>
          <w:lang w:val="en-GB"/>
        </w:rPr>
        <w:t xml:space="preserve"> </w:t>
      </w:r>
      <w:r w:rsidR="003B630C" w:rsidRPr="006E37D4">
        <w:rPr>
          <w:color w:val="000000" w:themeColor="text1"/>
          <w:lang w:val="en-GB"/>
        </w:rPr>
        <w:t>a</w:t>
      </w:r>
      <w:r w:rsidR="004875CE" w:rsidRPr="006E37D4">
        <w:rPr>
          <w:color w:val="000000" w:themeColor="text1"/>
          <w:lang w:val="en-GB"/>
        </w:rPr>
        <w:t>nd</w:t>
      </w:r>
      <w:r w:rsidR="00E71CE0" w:rsidRPr="006E37D4">
        <w:rPr>
          <w:color w:val="000000" w:themeColor="text1"/>
          <w:lang w:val="en-GB"/>
        </w:rPr>
        <w:t xml:space="preserve"> </w:t>
      </w:r>
      <w:r w:rsidR="004875CE" w:rsidRPr="006E37D4">
        <w:rPr>
          <w:color w:val="000000" w:themeColor="text1"/>
          <w:lang w:val="en-GB"/>
        </w:rPr>
        <w:t xml:space="preserve">consequently </w:t>
      </w:r>
      <m:oMath>
        <m:r>
          <w:rPr>
            <w:rFonts w:ascii="Cambria Math" w:hAnsi="Cambria Math"/>
            <w:color w:val="000000" w:themeColor="text1"/>
            <w:lang w:val="en-GB"/>
          </w:rPr>
          <m:t>n</m:t>
        </m:r>
      </m:oMath>
      <w:r w:rsidR="005F6FC9" w:rsidRPr="006E37D4">
        <w:rPr>
          <w:color w:val="000000" w:themeColor="text1"/>
          <w:lang w:val="en-GB"/>
        </w:rPr>
        <w:t xml:space="preserve"> contexts and </w:t>
      </w:r>
      <m:oMath>
        <m:r>
          <w:rPr>
            <w:rFonts w:ascii="Cambria Math" w:hAnsi="Cambria Math"/>
            <w:color w:val="000000" w:themeColor="text1"/>
            <w:lang w:val="en-GB"/>
          </w:rPr>
          <m:t>n</m:t>
        </m:r>
      </m:oMath>
      <w:r w:rsidR="005F6FC9" w:rsidRPr="006E37D4">
        <w:rPr>
          <w:color w:val="000000" w:themeColor="text1"/>
          <w:lang w:val="en-GB"/>
        </w:rPr>
        <w:t xml:space="preserve"> subsequence length.</w:t>
      </w:r>
      <w:r w:rsidR="00BF366D" w:rsidRPr="006E37D4">
        <w:rPr>
          <w:color w:val="000000" w:themeColor="text1"/>
          <w:lang w:val="en-GB"/>
        </w:rPr>
        <w:t xml:space="preserve"> Thus, </w:t>
      </w:r>
      <w:r w:rsidR="00037275" w:rsidRPr="006E37D4">
        <w:rPr>
          <w:color w:val="000000" w:themeColor="text1"/>
          <w:lang w:val="en-GB"/>
        </w:rPr>
        <w:t xml:space="preserve">the subsequence length </w:t>
      </w:r>
      <w:r w:rsidR="00BF366D" w:rsidRPr="006E37D4">
        <w:rPr>
          <w:color w:val="000000" w:themeColor="text1"/>
          <w:lang w:val="en-GB"/>
        </w:rPr>
        <w:t xml:space="preserve">for the context </w:t>
      </w:r>
      <m:oMath>
        <m:r>
          <w:rPr>
            <w:rFonts w:ascii="Cambria Math" w:hAnsi="Cambria Math"/>
            <w:color w:val="000000" w:themeColor="text1"/>
            <w:lang w:val="en-GB"/>
          </w:rPr>
          <m:t>i</m:t>
        </m:r>
      </m:oMath>
      <w:r w:rsidR="00BF366D" w:rsidRPr="006E37D4">
        <w:rPr>
          <w:color w:val="000000" w:themeColor="text1"/>
          <w:lang w:val="en-GB"/>
        </w:rPr>
        <w:t xml:space="preserve"> </w:t>
      </w:r>
      <w:r w:rsidR="00037275" w:rsidRPr="006E37D4">
        <w:rPr>
          <w:color w:val="000000" w:themeColor="text1"/>
          <w:lang w:val="en-GB"/>
        </w:rPr>
        <w:t>is</w:t>
      </w:r>
      <w:r w:rsidR="004875CE" w:rsidRPr="006E37D4">
        <w:rPr>
          <w:color w:val="000000" w:themeColor="text1"/>
          <w:lang w:val="en-GB"/>
        </w:rPr>
        <w:t xml:space="preserve"> </w:t>
      </w:r>
      <w:r w:rsidR="00037275" w:rsidRPr="006E37D4">
        <w:rPr>
          <w:color w:val="000000" w:themeColor="text1"/>
          <w:lang w:val="en-GB"/>
        </w:rPr>
        <w:t xml:space="preserve">set equal to </w:t>
      </w:r>
      <w:r w:rsidR="00BF366D" w:rsidRPr="006E37D4">
        <w:rPr>
          <w:color w:val="000000" w:themeColor="text1"/>
          <w:lang w:val="en-GB"/>
        </w:rPr>
        <w:t xml:space="preserve">the relative </w:t>
      </w:r>
      <w:r w:rsidR="00037275" w:rsidRPr="006E37D4">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6E37D4">
        <w:rPr>
          <w:color w:val="000000" w:themeColor="text1"/>
          <w:lang w:val="en-GB"/>
        </w:rPr>
        <w:t>).</w:t>
      </w:r>
      <w:r w:rsidR="003B630C" w:rsidRPr="006E37D4">
        <w:rPr>
          <w:color w:val="000000" w:themeColor="text1"/>
          <w:lang w:val="en-GB"/>
        </w:rPr>
        <w:t xml:space="preserve"> Moreover, </w:t>
      </w:r>
      <w:r w:rsidR="00BF366D" w:rsidRPr="006E37D4">
        <w:rPr>
          <w:color w:val="000000" w:themeColor="text1"/>
          <w:lang w:val="en-GB"/>
        </w:rPr>
        <w:t xml:space="preserve">since </w:t>
      </w:r>
      <w:r w:rsidR="003B630C" w:rsidRPr="006E37D4">
        <w:rPr>
          <w:color w:val="000000" w:themeColor="text1"/>
          <w:lang w:val="en-GB"/>
        </w:rPr>
        <w:t xml:space="preserve">the CMP provides the flexibility to investigate </w:t>
      </w:r>
      <w:r w:rsidR="004875CE" w:rsidRPr="006E37D4">
        <w:rPr>
          <w:color w:val="000000" w:themeColor="text1"/>
          <w:lang w:val="en-GB"/>
        </w:rPr>
        <w:t xml:space="preserve">similarity of shifted subsequences, </w:t>
      </w:r>
      <w:r w:rsidR="005F6FC9" w:rsidRPr="006E37D4">
        <w:rPr>
          <w:color w:val="000000" w:themeColor="text1"/>
          <w:lang w:val="en-GB"/>
        </w:rPr>
        <w:t xml:space="preserve">context is defined </w:t>
      </w:r>
      <w:r w:rsidR="001A76C4" w:rsidRPr="006E37D4">
        <w:rPr>
          <w:color w:val="000000" w:themeColor="text1"/>
          <w:lang w:val="en-GB"/>
        </w:rPr>
        <w:t>as the half of the smallest time window length</w:t>
      </w:r>
      <w:r w:rsidR="004875CE" w:rsidRPr="006E37D4">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6E37D4">
        <w:rPr>
          <w:color w:val="000000" w:themeColor="text1"/>
          <w:lang w:val="en-GB"/>
        </w:rPr>
        <w:t>)</w:t>
      </w:r>
      <w:r w:rsidR="001A76C4" w:rsidRPr="006E37D4">
        <w:rPr>
          <w:color w:val="000000" w:themeColor="text1"/>
          <w:lang w:val="en-GB"/>
        </w:rPr>
        <w:t xml:space="preserve">. </w:t>
      </w:r>
      <w:r w:rsidR="00037275" w:rsidRPr="006E37D4">
        <w:rPr>
          <w:color w:val="000000" w:themeColor="text1"/>
          <w:lang w:val="en-GB"/>
        </w:rPr>
        <w:t>I</w:t>
      </w:r>
      <w:r w:rsidR="001A76C4" w:rsidRPr="006E37D4">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6E37D4">
        <w:rPr>
          <w:color w:val="000000" w:themeColor="text1"/>
          <w:lang w:val="en-GB"/>
        </w:rPr>
        <w:t xml:space="preserve"> </w:t>
      </w:r>
      <w:r w:rsidR="001A76C4" w:rsidRPr="006E37D4">
        <w:rPr>
          <w:color w:val="000000" w:themeColor="text1"/>
          <w:lang w:val="en-GB"/>
        </w:rPr>
        <w:t>from 6:00 to 8:00 the context is defined as one hour lon</w:t>
      </w:r>
      <w:r w:rsidR="00037275" w:rsidRPr="006E37D4">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6E37D4">
        <w:rPr>
          <w:color w:val="000000" w:themeColor="text1"/>
          <w:lang w:val="en-GB"/>
        </w:rPr>
        <w:t xml:space="preserve"> from 5:00 to 6:00.</w:t>
      </w:r>
    </w:p>
    <w:p w14:paraId="327F0209" w14:textId="2E50D159" w:rsidR="002E226B" w:rsidRPr="006E37D4" w:rsidRDefault="00BE2F68" w:rsidP="00BE2F68">
      <w:pPr>
        <w:pStyle w:val="Els-body-text-large"/>
        <w:rPr>
          <w:color w:val="000000" w:themeColor="text1"/>
          <w:lang w:val="en-GB"/>
        </w:rPr>
      </w:pPr>
      <w:r w:rsidRPr="006E37D4">
        <w:rPr>
          <w:color w:val="000000" w:themeColor="text1"/>
          <w:lang w:val="en-GB"/>
        </w:rPr>
        <w:t>As a second step a</w:t>
      </w:r>
      <w:r w:rsidR="00A659D2" w:rsidRPr="006E37D4">
        <w:rPr>
          <w:color w:val="000000" w:themeColor="text1"/>
          <w:lang w:val="en-GB"/>
        </w:rPr>
        <w:t xml:space="preserve"> group definition based on daily load </w:t>
      </w:r>
      <w:r w:rsidR="00B90F84" w:rsidRPr="006E37D4">
        <w:rPr>
          <w:color w:val="000000" w:themeColor="text1"/>
          <w:lang w:val="en-GB"/>
        </w:rPr>
        <w:t>profiles was</w:t>
      </w:r>
      <w:r w:rsidR="00A659D2" w:rsidRPr="006E37D4">
        <w:rPr>
          <w:color w:val="000000" w:themeColor="text1"/>
          <w:lang w:val="en-GB"/>
        </w:rPr>
        <w:t xml:space="preserve"> performed. A supervised expert approach was first applied to group </w:t>
      </w:r>
      <w:r w:rsidR="00EE7E73" w:rsidRPr="006E37D4">
        <w:rPr>
          <w:color w:val="000000" w:themeColor="text1"/>
          <w:lang w:val="en-GB"/>
        </w:rPr>
        <w:t xml:space="preserve">holidays and non-working days (i.e., </w:t>
      </w:r>
      <w:r w:rsidR="00A659D2" w:rsidRPr="006E37D4">
        <w:rPr>
          <w:color w:val="000000" w:themeColor="text1"/>
          <w:lang w:val="en-GB"/>
        </w:rPr>
        <w:t>flat daily profiles</w:t>
      </w:r>
      <w:r w:rsidR="00EE7E73" w:rsidRPr="006E37D4">
        <w:rPr>
          <w:color w:val="000000" w:themeColor="text1"/>
          <w:lang w:val="en-GB"/>
        </w:rPr>
        <w:t>)</w:t>
      </w:r>
      <w:r w:rsidR="00A659D2" w:rsidRPr="006E37D4">
        <w:rPr>
          <w:color w:val="000000" w:themeColor="text1"/>
          <w:lang w:val="en-GB"/>
        </w:rPr>
        <w:t xml:space="preserve"> and half working days</w:t>
      </w:r>
      <w:r w:rsidR="00EE7E73" w:rsidRPr="006E37D4">
        <w:rPr>
          <w:color w:val="000000" w:themeColor="text1"/>
          <w:lang w:val="en-GB"/>
        </w:rPr>
        <w:t xml:space="preserve"> (e.g., Saturdays)</w:t>
      </w:r>
      <w:r w:rsidR="00A659D2" w:rsidRPr="006E37D4">
        <w:rPr>
          <w:color w:val="000000" w:themeColor="text1"/>
          <w:lang w:val="en-GB"/>
        </w:rPr>
        <w:t xml:space="preserve">. Then </w:t>
      </w:r>
      <w:r w:rsidR="00DA3485" w:rsidRPr="006E37D4">
        <w:rPr>
          <w:color w:val="000000" w:themeColor="text1"/>
          <w:lang w:val="en-GB"/>
        </w:rPr>
        <w:t>hierarchical clustering with Euclidean distance</w:t>
      </w:r>
      <w:r w:rsidR="00A659D2" w:rsidRPr="006E37D4">
        <w:rPr>
          <w:color w:val="000000" w:themeColor="text1"/>
          <w:lang w:val="en-GB"/>
        </w:rPr>
        <w:t xml:space="preserve"> was performed on the remaining </w:t>
      </w:r>
      <w:r w:rsidR="00EE7E73" w:rsidRPr="006E37D4">
        <w:rPr>
          <w:color w:val="000000" w:themeColor="text1"/>
          <w:lang w:val="en-GB"/>
        </w:rPr>
        <w:t xml:space="preserve">daily </w:t>
      </w:r>
      <w:r w:rsidR="00A659D2" w:rsidRPr="006E37D4">
        <w:rPr>
          <w:color w:val="000000" w:themeColor="text1"/>
          <w:lang w:val="en-GB"/>
        </w:rPr>
        <w:t>profiles</w:t>
      </w:r>
      <w:r w:rsidR="00DA3485" w:rsidRPr="006E37D4">
        <w:rPr>
          <w:color w:val="000000" w:themeColor="text1"/>
          <w:lang w:val="en-GB"/>
        </w:rPr>
        <w:t>. The hierarchical clustering generates non-overlapping clusters</w:t>
      </w:r>
      <w:r w:rsidR="00657962" w:rsidRPr="006E37D4">
        <w:rPr>
          <w:color w:val="000000" w:themeColor="text1"/>
          <w:lang w:val="en-GB"/>
        </w:rPr>
        <w:t xml:space="preserve"> by splitting instances based on a distance metrics</w:t>
      </w:r>
      <w:r w:rsidR="00DA3485" w:rsidRPr="006E37D4">
        <w:rPr>
          <w:color w:val="000000" w:themeColor="text1"/>
          <w:lang w:val="en-GB"/>
        </w:rPr>
        <w:t>, and each cluster can be further divided into subclusters and so on, creating a tree structure</w:t>
      </w:r>
      <w:r w:rsidR="00DB0F2F" w:rsidRPr="006E37D4">
        <w:rPr>
          <w:color w:val="000000" w:themeColor="text1"/>
          <w:lang w:val="en-GB"/>
        </w:rPr>
        <w:t xml:space="preserve">. </w:t>
      </w:r>
      <w:r w:rsidRPr="006E37D4">
        <w:rPr>
          <w:color w:val="000000" w:themeColor="text1"/>
          <w:lang w:val="en-GB"/>
        </w:rPr>
        <w:t>T</w:t>
      </w:r>
      <w:r w:rsidR="00B90F84" w:rsidRPr="006E37D4">
        <w:rPr>
          <w:color w:val="000000" w:themeColor="text1"/>
          <w:lang w:val="en-GB"/>
        </w:rPr>
        <w:t>he aim of grouping daily profiles in clusters which are representative of specific energy consumption patterns</w:t>
      </w:r>
      <w:r w:rsidR="002E226B" w:rsidRPr="006E37D4">
        <w:rPr>
          <w:color w:val="000000" w:themeColor="text1"/>
          <w:lang w:val="en-GB"/>
        </w:rPr>
        <w:t xml:space="preserve"> is to create homogeneous groups in which the CMP can be further split and in which anomaly detection process is able to </w:t>
      </w:r>
      <w:r w:rsidR="006C1866" w:rsidRPr="006E37D4">
        <w:rPr>
          <w:color w:val="000000" w:themeColor="text1"/>
          <w:lang w:val="en-GB"/>
        </w:rPr>
        <w:t>detect</w:t>
      </w:r>
      <w:r w:rsidR="002E226B" w:rsidRPr="006E37D4">
        <w:rPr>
          <w:color w:val="000000" w:themeColor="text1"/>
          <w:lang w:val="en-GB"/>
        </w:rPr>
        <w:t xml:space="preserve"> anomalous </w:t>
      </w:r>
      <w:r w:rsidR="00AB1FC2" w:rsidRPr="006E37D4">
        <w:rPr>
          <w:color w:val="000000" w:themeColor="text1"/>
          <w:lang w:val="en-GB"/>
        </w:rPr>
        <w:t>subsequence</w:t>
      </w:r>
      <w:r w:rsidR="002E226B" w:rsidRPr="006E37D4">
        <w:rPr>
          <w:color w:val="000000" w:themeColor="text1"/>
          <w:lang w:val="en-GB"/>
        </w:rPr>
        <w:t xml:space="preserve">s, by considering as reference that specific </w:t>
      </w:r>
      <w:r w:rsidR="006C1866" w:rsidRPr="006E37D4">
        <w:rPr>
          <w:color w:val="000000" w:themeColor="text1"/>
          <w:lang w:val="en-GB"/>
        </w:rPr>
        <w:t xml:space="preserve">energy </w:t>
      </w:r>
      <w:r w:rsidR="002E226B" w:rsidRPr="006E37D4">
        <w:rPr>
          <w:color w:val="000000" w:themeColor="text1"/>
          <w:lang w:val="en-GB"/>
        </w:rPr>
        <w:t xml:space="preserve">pattern. </w:t>
      </w:r>
    </w:p>
    <w:p w14:paraId="475FC2BC" w14:textId="03620F80" w:rsidR="00236372" w:rsidRPr="006E37D4" w:rsidRDefault="008D492D" w:rsidP="00E1604E">
      <w:pPr>
        <w:pStyle w:val="Els-body-text-large"/>
        <w:rPr>
          <w:color w:val="000000" w:themeColor="text1"/>
          <w:lang w:val="en-GB"/>
        </w:rPr>
      </w:pPr>
      <w:r w:rsidRPr="006E37D4">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6E37D4">
        <w:rPr>
          <w:color w:val="000000" w:themeColor="text1"/>
          <w:lang w:val="en-GB"/>
        </w:rPr>
        <w:t xml:space="preserve"> not overlapping contexts</w:t>
      </w:r>
      <w:r w:rsidR="00BE2F68" w:rsidRPr="006E37D4">
        <w:rPr>
          <w:color w:val="000000" w:themeColor="text1"/>
          <w:lang w:val="en-GB"/>
        </w:rPr>
        <w:t xml:space="preserve">, </w:t>
      </w:r>
      <w:r w:rsidRPr="006E37D4">
        <w:rPr>
          <w:color w:val="000000" w:themeColor="text1"/>
          <w:lang w:val="en-GB"/>
        </w:rPr>
        <w:t xml:space="preserve">the resulting CMP contains one row/column for each day. </w:t>
      </w:r>
      <w:r w:rsidR="00BE2F68" w:rsidRPr="006E37D4">
        <w:rPr>
          <w:color w:val="000000" w:themeColor="text1"/>
          <w:lang w:val="en-GB"/>
        </w:rPr>
        <w:t>Then, the overall CMP is split into different groups according to the groups defined previously</w:t>
      </w:r>
      <w:r w:rsidR="00CB0CAE" w:rsidRPr="006E37D4">
        <w:rPr>
          <w:color w:val="000000" w:themeColor="text1"/>
          <w:lang w:val="en-GB"/>
        </w:rPr>
        <w:t>. On each group CMP the anomaly detection process is performed.</w:t>
      </w:r>
    </w:p>
    <w:p w14:paraId="6D7B38DA" w14:textId="79DC366D" w:rsidR="00236372" w:rsidRPr="006E37D4" w:rsidRDefault="0064085C" w:rsidP="00236372">
      <w:pPr>
        <w:pStyle w:val="Els-2ndorder-head"/>
        <w:rPr>
          <w:lang w:val="en-GB"/>
        </w:rPr>
      </w:pPr>
      <w:r w:rsidRPr="006E37D4">
        <w:rPr>
          <w:lang w:val="en-GB"/>
        </w:rPr>
        <w:t>Anomaly detection</w:t>
      </w:r>
    </w:p>
    <w:p w14:paraId="0C545A81" w14:textId="0608E43F" w:rsidR="001F7F8C" w:rsidRPr="006E37D4" w:rsidRDefault="00E1174F" w:rsidP="00FF438B">
      <w:pPr>
        <w:pStyle w:val="Els-body-text-large"/>
        <w:rPr>
          <w:lang w:val="en-GB"/>
        </w:rPr>
      </w:pPr>
      <w:r w:rsidRPr="006E37D4">
        <w:rPr>
          <w:lang w:val="en-GB"/>
        </w:rPr>
        <w:t>The anomaly detection is performed</w:t>
      </w:r>
      <w:r w:rsidR="00700E30" w:rsidRPr="006E37D4">
        <w:rPr>
          <w:lang w:val="en-GB"/>
        </w:rPr>
        <w:t xml:space="preserve"> for a given group </w:t>
      </w:r>
      <w:r w:rsidR="00B50B36" w:rsidRPr="006E37D4">
        <w:rPr>
          <w:lang w:val="en-GB"/>
        </w:rPr>
        <w:t>within</w:t>
      </w:r>
      <w:r w:rsidR="00700E30" w:rsidRPr="006E37D4">
        <w:rPr>
          <w:lang w:val="en-GB"/>
        </w:rPr>
        <w:t xml:space="preserve"> </w:t>
      </w:r>
      <w:r w:rsidR="007118FB" w:rsidRPr="006E37D4">
        <w:rPr>
          <w:lang w:val="en-GB"/>
        </w:rPr>
        <w:t>a</w:t>
      </w:r>
      <w:r w:rsidR="00700E30" w:rsidRPr="006E37D4">
        <w:rPr>
          <w:lang w:val="en-GB"/>
        </w:rPr>
        <w:t xml:space="preserve"> given context</w:t>
      </w:r>
      <w:r w:rsidR="00D7011B" w:rsidRPr="006E37D4">
        <w:rPr>
          <w:lang w:val="en-GB"/>
        </w:rPr>
        <w:t xml:space="preserve">, by applying </w:t>
      </w:r>
      <m:oMath>
        <m:r>
          <w:rPr>
            <w:rFonts w:ascii="Cambria Math" w:hAnsi="Cambria Math"/>
            <w:lang w:val="en-GB"/>
          </w:rPr>
          <m:t>n</m:t>
        </m:r>
      </m:oMath>
      <w:r w:rsidR="00A01B95" w:rsidRPr="006E37D4">
        <w:rPr>
          <w:lang w:val="en-GB"/>
        </w:rPr>
        <w:t xml:space="preserve"> </w:t>
      </w:r>
      <w:r w:rsidR="00700E30" w:rsidRPr="006E37D4">
        <w:rPr>
          <w:lang w:val="en-GB"/>
        </w:rPr>
        <w:t xml:space="preserve">methods to identify </w:t>
      </w:r>
      <w:r w:rsidR="00A01B95" w:rsidRPr="006E37D4">
        <w:rPr>
          <w:lang w:val="en-GB"/>
        </w:rPr>
        <w:t>anomalies</w:t>
      </w:r>
      <w:r w:rsidR="00700E30" w:rsidRPr="006E37D4">
        <w:rPr>
          <w:lang w:val="en-GB"/>
        </w:rPr>
        <w:t xml:space="preserve"> and </w:t>
      </w:r>
      <w:r w:rsidR="00DB0F2F" w:rsidRPr="006E37D4">
        <w:rPr>
          <w:lang w:val="en-GB"/>
        </w:rPr>
        <w:t>define a</w:t>
      </w:r>
      <w:r w:rsidR="00D7011B" w:rsidRPr="006E37D4">
        <w:rPr>
          <w:lang w:val="en-GB"/>
        </w:rPr>
        <w:t xml:space="preserve"> severity</w:t>
      </w:r>
      <w:r w:rsidR="00700E30" w:rsidRPr="006E37D4">
        <w:rPr>
          <w:lang w:val="en-GB"/>
        </w:rPr>
        <w:t xml:space="preserve">. </w:t>
      </w:r>
      <w:r w:rsidR="00FF438B" w:rsidRPr="006E37D4">
        <w:rPr>
          <w:lang w:val="en-GB"/>
        </w:rPr>
        <w:t xml:space="preserve">The process is described </w:t>
      </w:r>
      <w:r w:rsidR="00B50B36" w:rsidRPr="006E37D4">
        <w:rPr>
          <w:lang w:val="en-GB"/>
        </w:rPr>
        <w:t>in</w:t>
      </w:r>
      <w:r w:rsidR="00FF438B" w:rsidRPr="006E37D4">
        <w:rPr>
          <w:lang w:val="en-GB"/>
        </w:rPr>
        <w:t xml:space="preserve"> Figure</w:t>
      </w:r>
      <w:r w:rsidR="00B50B36" w:rsidRPr="006E37D4">
        <w:rPr>
          <w:lang w:val="en-GB"/>
        </w:rPr>
        <w:t xml:space="preserve"> 7</w:t>
      </w:r>
      <w:r w:rsidR="00FF438B" w:rsidRPr="006E37D4">
        <w:rPr>
          <w:lang w:val="en-GB"/>
        </w:rPr>
        <w:t xml:space="preserve">. </w:t>
      </w:r>
      <w:r w:rsidR="00682035" w:rsidRPr="006E37D4">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6E37D4">
        <w:rPr>
          <w:lang w:val="en-GB"/>
        </w:rPr>
        <w:t xml:space="preserve"> by calculating the median of each row/column, then anomaly detection methods are a</w:t>
      </w:r>
      <w:r w:rsidR="00700E30" w:rsidRPr="006E37D4">
        <w:rPr>
          <w:lang w:val="en-GB"/>
        </w:rPr>
        <w:t>pplied</w:t>
      </w:r>
      <w:r w:rsidR="005E69AD" w:rsidRPr="006E37D4">
        <w:rPr>
          <w:lang w:val="en-GB"/>
        </w:rPr>
        <w:t xml:space="preserve"> </w:t>
      </w:r>
      <w:r w:rsidR="00AE4F3E" w:rsidRPr="006E37D4">
        <w:rPr>
          <w:lang w:val="en-GB"/>
        </w:rPr>
        <w:t xml:space="preserve">producing </w:t>
      </w:r>
      <m:oMath>
        <m:r>
          <w:rPr>
            <w:rFonts w:ascii="Cambria Math" w:hAnsi="Cambria Math"/>
            <w:lang w:val="en-GB"/>
          </w:rPr>
          <m:t>n</m:t>
        </m:r>
      </m:oMath>
      <w:r w:rsidR="006104A9" w:rsidRPr="006E37D4">
        <w:rPr>
          <w:lang w:val="en-GB"/>
        </w:rPr>
        <w:t xml:space="preserve"> </w:t>
      </w:r>
      <w:r w:rsidR="00AE4F3E" w:rsidRPr="006E37D4">
        <w:rPr>
          <w:lang w:val="en-GB"/>
        </w:rPr>
        <w:t>new vector</w:t>
      </w:r>
      <w:r w:rsidR="006104A9" w:rsidRPr="006E37D4">
        <w:rPr>
          <w:lang w:val="en-GB"/>
        </w:rPr>
        <w:t>s</w:t>
      </w:r>
      <w:r w:rsidR="00AE4F3E" w:rsidRPr="006E37D4">
        <w:rPr>
          <w:lang w:val="en-GB"/>
        </w:rPr>
        <w:t xml:space="preserve"> </w:t>
      </w:r>
      <w:r w:rsidR="006104A9" w:rsidRPr="006E37D4">
        <w:rPr>
          <w:lang w:val="en-GB"/>
        </w:rPr>
        <w:t xml:space="preserve">that defines </w:t>
      </w:r>
      <w:r w:rsidR="006301DE" w:rsidRPr="006E37D4">
        <w:rPr>
          <w:lang w:val="en-GB"/>
        </w:rPr>
        <w:t>whether a</w:t>
      </w:r>
      <w:r w:rsidR="00682035" w:rsidRPr="006E37D4">
        <w:rPr>
          <w:lang w:val="en-GB"/>
        </w:rPr>
        <w:t xml:space="preserve">n element </w:t>
      </w:r>
      <w:r w:rsidR="00700E30" w:rsidRPr="006E37D4">
        <w:rPr>
          <w:lang w:val="en-GB"/>
        </w:rPr>
        <w:t xml:space="preserve">is anomalous or not in </w:t>
      </w:r>
      <w:r w:rsidR="006301DE" w:rsidRPr="006E37D4">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6E37D4">
        <w:rPr>
          <w:lang w:val="en-GB"/>
        </w:rPr>
        <w:t>. Then the severity</w:t>
      </w:r>
      <w:r w:rsidR="00A01B95" w:rsidRPr="006E37D4">
        <w:rPr>
          <w:lang w:val="en-GB"/>
        </w:rPr>
        <w:t xml:space="preserve"> </w:t>
      </w:r>
      <w:r w:rsidR="00700E30" w:rsidRPr="006E37D4">
        <w:rPr>
          <w:lang w:val="en-GB"/>
        </w:rPr>
        <w:t>is calculated</w:t>
      </w:r>
      <w:r w:rsidR="005817AF" w:rsidRPr="006E37D4">
        <w:rPr>
          <w:lang w:val="en-GB"/>
        </w:rPr>
        <w:t xml:space="preserve"> by</w:t>
      </w:r>
      <w:r w:rsidR="003B630C" w:rsidRPr="006E37D4">
        <w:rPr>
          <w:lang w:val="en-GB"/>
        </w:rPr>
        <w:t xml:space="preserve"> </w:t>
      </w:r>
      <w:r w:rsidR="00700E30" w:rsidRPr="006E37D4">
        <w:rPr>
          <w:lang w:val="en-GB"/>
        </w:rPr>
        <w:t xml:space="preserve">counting by the number of </w:t>
      </w:r>
      <w:r w:rsidR="00A01B95" w:rsidRPr="006E37D4">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6E37D4">
        <w:rPr>
          <w:lang w:val="en-GB"/>
        </w:rPr>
        <w:t xml:space="preserve">. </w:t>
      </w:r>
      <w:r w:rsidR="001F7F8C" w:rsidRPr="006E37D4">
        <w:rPr>
          <w:lang w:val="en-GB"/>
        </w:rPr>
        <w:t xml:space="preserve">To </w:t>
      </w:r>
      <w:r w:rsidR="00121D4B" w:rsidRPr="006E37D4">
        <w:rPr>
          <w:lang w:val="en-GB"/>
        </w:rPr>
        <w:t>make more robust the anomaly detection</w:t>
      </w:r>
      <w:r w:rsidR="001F7F8C" w:rsidRPr="006E37D4">
        <w:rPr>
          <w:lang w:val="en-GB"/>
        </w:rPr>
        <w:t xml:space="preserve"> method</w:t>
      </w:r>
      <w:r w:rsidR="00121D4B" w:rsidRPr="006E37D4">
        <w:rPr>
          <w:lang w:val="en-GB"/>
        </w:rPr>
        <w:t xml:space="preserve"> and </w:t>
      </w:r>
      <w:r w:rsidR="001F7F8C" w:rsidRPr="006E37D4">
        <w:rPr>
          <w:lang w:val="en-GB"/>
        </w:rPr>
        <w:t xml:space="preserve">consider only </w:t>
      </w:r>
      <w:r w:rsidR="00121D4B" w:rsidRPr="006E37D4">
        <w:rPr>
          <w:lang w:val="en-GB"/>
        </w:rPr>
        <w:t>positive anomalies (e.g., anomalies that result into a higher energy consumption</w:t>
      </w:r>
      <w:r w:rsidR="001F7F8C" w:rsidRPr="006E37D4">
        <w:rPr>
          <w:lang w:val="en-GB"/>
        </w:rPr>
        <w:t>) the energy consumption for each subsequence is calculated and stored in</w:t>
      </w:r>
      <w:r w:rsidR="00682035" w:rsidRPr="006E37D4">
        <w:rPr>
          <w:lang w:val="en-GB"/>
        </w:rPr>
        <w:t xml:space="preserve"> a </w:t>
      </w:r>
      <w:r w:rsidR="001F7F8C" w:rsidRPr="006E37D4">
        <w:rPr>
          <w:lang w:val="en-GB"/>
        </w:rPr>
        <w:t>vector</w:t>
      </w:r>
      <w:r w:rsidR="00682035" w:rsidRPr="006E37D4">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6E37D4">
        <w:rPr>
          <w:lang w:val="en-GB"/>
        </w:rPr>
        <w:t xml:space="preserve"> </w:t>
      </w:r>
      <w:r w:rsidR="00682035" w:rsidRPr="006E37D4">
        <w:rPr>
          <w:lang w:val="en-GB"/>
        </w:rPr>
        <w:t>which undergoes to the same process described before: methods are applied and then severity is calculated</w:t>
      </w:r>
      <w:r w:rsidR="001F7F8C" w:rsidRPr="006E37D4">
        <w:rPr>
          <w:lang w:val="en-GB"/>
        </w:rPr>
        <w:t>.</w:t>
      </w:r>
      <w:r w:rsidR="00682035" w:rsidRPr="006E37D4">
        <w:rPr>
          <w:lang w:val="en-GB"/>
        </w:rPr>
        <w:t xml:space="preserve"> By </w:t>
      </w:r>
      <w:r w:rsidR="00AD7426" w:rsidRPr="006E37D4">
        <w:rPr>
          <w:lang w:val="en-GB"/>
        </w:rPr>
        <w:t xml:space="preserve">summing the </w:t>
      </w:r>
      <w:r w:rsidR="00682035" w:rsidRPr="006E37D4">
        <w:rPr>
          <w:lang w:val="en-GB"/>
        </w:rPr>
        <w:t>two resulting</w:t>
      </w:r>
      <w:r w:rsidR="005D7948" w:rsidRPr="006E37D4">
        <w:rPr>
          <w:lang w:val="en-GB"/>
        </w:rPr>
        <w:t xml:space="preserve"> severit</w:t>
      </w:r>
      <w:r w:rsidR="00AD7426" w:rsidRPr="006E37D4">
        <w:rPr>
          <w:lang w:val="en-GB"/>
        </w:rPr>
        <w:t>y vectors</w:t>
      </w:r>
      <w:r w:rsidR="005D7948" w:rsidRPr="006E37D4">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6E37D4">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6E37D4">
        <w:rPr>
          <w:lang w:val="en-GB"/>
        </w:rPr>
        <w:t xml:space="preserve"> </w:t>
      </w:r>
      <w:r w:rsidR="005D7948" w:rsidRPr="006E37D4">
        <w:rPr>
          <w:lang w:val="en-GB"/>
        </w:rPr>
        <w:t>it is possible to obtain a</w:t>
      </w:r>
      <w:r w:rsidR="00B50B36" w:rsidRPr="006E37D4">
        <w:rPr>
          <w:lang w:val="en-GB"/>
        </w:rPr>
        <w:t>n</w:t>
      </w:r>
      <w:r w:rsidR="005D7948" w:rsidRPr="006E37D4">
        <w:rPr>
          <w:lang w:val="en-GB"/>
        </w:rPr>
        <w:t xml:space="preserve"> overall severity </w:t>
      </w:r>
      <m:oMath>
        <m:r>
          <w:rPr>
            <w:rFonts w:ascii="Cambria Math" w:hAnsi="Cambria Math"/>
            <w:lang w:val="en-GB"/>
          </w:rPr>
          <m:t>S</m:t>
        </m:r>
      </m:oMath>
      <w:r w:rsidR="00AD7426" w:rsidRPr="006E37D4">
        <w:rPr>
          <w:lang w:val="en-GB"/>
        </w:rPr>
        <w:t xml:space="preserve"> </w:t>
      </w:r>
      <w:r w:rsidR="005D7948" w:rsidRPr="006E37D4">
        <w:rPr>
          <w:lang w:val="en-GB"/>
        </w:rPr>
        <w:t xml:space="preserve">ranging from </w:t>
      </w:r>
      <m:oMath>
        <m:r>
          <w:rPr>
            <w:rFonts w:ascii="Cambria Math" w:hAnsi="Cambria Math"/>
            <w:lang w:val="en-GB"/>
          </w:rPr>
          <m:t>0</m:t>
        </m:r>
      </m:oMath>
      <w:r w:rsidR="005D7948" w:rsidRPr="006E37D4">
        <w:rPr>
          <w:lang w:val="en-GB"/>
        </w:rPr>
        <w:t xml:space="preserve"> to </w:t>
      </w:r>
      <m:oMath>
        <m:r>
          <w:rPr>
            <w:rFonts w:ascii="Cambria Math" w:hAnsi="Cambria Math"/>
            <w:lang w:val="en-GB"/>
          </w:rPr>
          <m:t>2n</m:t>
        </m:r>
      </m:oMath>
      <w:r w:rsidR="005D7948" w:rsidRPr="006E37D4">
        <w:rPr>
          <w:lang w:val="en-GB"/>
        </w:rPr>
        <w:t xml:space="preserve"> </w:t>
      </w:r>
      <w:r w:rsidR="00AD7426" w:rsidRPr="006E37D4">
        <w:rPr>
          <w:lang w:val="en-GB"/>
        </w:rPr>
        <w:t xml:space="preserve">that </w:t>
      </w:r>
      <w:r w:rsidR="00AF27E2" w:rsidRPr="006E37D4">
        <w:rPr>
          <w:lang w:val="en-GB"/>
        </w:rPr>
        <w:t>robustly ranks anomalies from the most severe to the least severe</w:t>
      </w:r>
      <w:r w:rsidR="00121D4B" w:rsidRPr="006E37D4">
        <w:rPr>
          <w:lang w:val="en-GB"/>
        </w:rPr>
        <w:t>.</w:t>
      </w:r>
      <w:r w:rsidR="00146713" w:rsidRPr="006E37D4">
        <w:rPr>
          <w:lang w:val="en-GB"/>
        </w:rPr>
        <w:t xml:space="preserve"> Finally, the most severe subsequences are </w:t>
      </w:r>
      <w:r w:rsidR="00B50B36" w:rsidRPr="006E37D4">
        <w:rPr>
          <w:lang w:val="en-GB"/>
        </w:rPr>
        <w:t>tagged and further analysed in the diagnosis phase</w:t>
      </w:r>
      <w:r w:rsidR="00146713" w:rsidRPr="006E37D4">
        <w:rPr>
          <w:lang w:val="en-GB"/>
        </w:rPr>
        <w:t>.</w:t>
      </w:r>
    </w:p>
    <w:p w14:paraId="2F0A90A1" w14:textId="110C74CC" w:rsidR="00FF438B" w:rsidRPr="006E37D4" w:rsidRDefault="00132E19" w:rsidP="00FF438B">
      <w:pPr>
        <w:spacing w:line="360" w:lineRule="auto"/>
        <w:jc w:val="center"/>
      </w:pPr>
      <w:r w:rsidRPr="006E37D4">
        <w:rPr>
          <w:noProof/>
        </w:rPr>
        <w:lastRenderedPageBreak/>
        <w:drawing>
          <wp:inline distT="0" distB="0" distL="0" distR="0" wp14:anchorId="7D938CB6" wp14:editId="25E964A4">
            <wp:extent cx="6116320" cy="2284095"/>
            <wp:effectExtent l="0" t="0" r="5080"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284095"/>
                    </a:xfrm>
                    <a:prstGeom prst="rect">
                      <a:avLst/>
                    </a:prstGeom>
                  </pic:spPr>
                </pic:pic>
              </a:graphicData>
            </a:graphic>
          </wp:inline>
        </w:drawing>
      </w:r>
    </w:p>
    <w:p w14:paraId="3DA26E5F" w14:textId="23355EA6" w:rsidR="00FF438B" w:rsidRPr="006E37D4" w:rsidRDefault="00FF438B" w:rsidP="00E1604E">
      <w:pPr>
        <w:pStyle w:val="Els-caption"/>
        <w:jc w:val="center"/>
        <w:rPr>
          <w:lang w:val="en-GB"/>
        </w:rPr>
      </w:pPr>
      <w:r w:rsidRPr="006E37D4">
        <w:rPr>
          <w:b/>
          <w:bCs/>
          <w:lang w:val="en-GB"/>
        </w:rPr>
        <w:t xml:space="preserve">Figure </w:t>
      </w:r>
      <w:r w:rsidR="00136F32" w:rsidRPr="006E37D4">
        <w:rPr>
          <w:b/>
          <w:bCs/>
          <w:lang w:val="en-GB"/>
        </w:rPr>
        <w:t>7</w:t>
      </w:r>
      <w:r w:rsidRPr="006E37D4">
        <w:rPr>
          <w:b/>
          <w:bCs/>
          <w:lang w:val="en-GB"/>
        </w:rPr>
        <w:t>.</w:t>
      </w:r>
      <w:r w:rsidRPr="006E37D4">
        <w:rPr>
          <w:lang w:val="en-GB"/>
        </w:rPr>
        <w:t xml:space="preserve"> Graphical description of the anomaly detection phase framework.</w:t>
      </w:r>
    </w:p>
    <w:p w14:paraId="1845F0BA" w14:textId="02A03017" w:rsidR="00140E41" w:rsidRPr="006E37D4" w:rsidRDefault="00140E41" w:rsidP="00236372">
      <w:pPr>
        <w:pStyle w:val="Els-body-text-large"/>
        <w:rPr>
          <w:b/>
          <w:bCs/>
          <w:lang w:val="en-GB"/>
        </w:rPr>
      </w:pPr>
      <w:r w:rsidRPr="006E37D4">
        <w:rPr>
          <w:lang w:val="en-GB"/>
        </w:rPr>
        <w:t xml:space="preserve">In this work four statistical model-based outlier detection methods used for outlier identification in univariate timeseries. All those methods accept as input a timeseries and annotates each point of the timeseries with Boolean value: </w:t>
      </w:r>
      <m:oMath>
        <m:r>
          <w:rPr>
            <w:rFonts w:ascii="Cambria Math" w:hAnsi="Cambria Math"/>
            <w:lang w:val="en-GB"/>
          </w:rPr>
          <m:t>0</m:t>
        </m:r>
      </m:oMath>
      <w:r w:rsidR="006C2DC3" w:rsidRPr="006E37D4">
        <w:rPr>
          <w:lang w:val="en-GB"/>
        </w:rPr>
        <w:t xml:space="preserve"> </w:t>
      </w:r>
      <w:r w:rsidRPr="006E37D4">
        <w:rPr>
          <w:lang w:val="en-GB"/>
        </w:rPr>
        <w:t xml:space="preserve">if the observation is </w:t>
      </w:r>
      <w:r w:rsidR="00B50B36" w:rsidRPr="006E37D4">
        <w:rPr>
          <w:lang w:val="en-GB"/>
        </w:rPr>
        <w:t xml:space="preserve">not </w:t>
      </w:r>
      <w:r w:rsidRPr="006E37D4">
        <w:rPr>
          <w:lang w:val="en-GB"/>
        </w:rPr>
        <w:t xml:space="preserve">an outlier, </w:t>
      </w:r>
      <w:commentRangeStart w:id="17"/>
      <m:oMath>
        <m:r>
          <w:rPr>
            <w:rFonts w:ascii="Cambria Math" w:hAnsi="Cambria Math"/>
            <w:lang w:val="en-GB"/>
          </w:rPr>
          <m:t>1</m:t>
        </m:r>
      </m:oMath>
      <w:r w:rsidRPr="006E37D4">
        <w:rPr>
          <w:lang w:val="en-GB"/>
        </w:rPr>
        <w:t xml:space="preserve"> if it is an outlier.</w:t>
      </w:r>
      <w:commentRangeEnd w:id="17"/>
      <w:r w:rsidR="00D64427" w:rsidRPr="006E37D4">
        <w:rPr>
          <w:rStyle w:val="Rimandocommento"/>
          <w:lang w:val="en-GB"/>
        </w:rPr>
        <w:commentReference w:id="17"/>
      </w:r>
    </w:p>
    <w:p w14:paraId="4E30C1C6" w14:textId="13183FEC" w:rsidR="00140E41" w:rsidRPr="006E37D4" w:rsidRDefault="00140E41" w:rsidP="00140E41">
      <w:pPr>
        <w:pStyle w:val="Els-body-text-large"/>
        <w:rPr>
          <w:lang w:val="en-GB"/>
        </w:rPr>
      </w:pPr>
      <w:r w:rsidRPr="006E37D4">
        <w:rPr>
          <w:i/>
          <w:iCs/>
          <w:lang w:val="en-GB"/>
        </w:rPr>
        <w:t>Inter quartile</w:t>
      </w:r>
      <w:r w:rsidRPr="006E37D4">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6E37D4">
        <w:rPr>
          <w:lang w:val="en-GB"/>
        </w:rPr>
        <w:t xml:space="preserve"> and above</w:t>
      </w:r>
      <w:r w:rsidR="000C6C6C" w:rsidRPr="006E37D4">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6E37D4">
        <w:rPr>
          <w:lang w:val="en-GB"/>
        </w:rPr>
        <w:t xml:space="preserve"> where is the interquartile range (</w:t>
      </w:r>
      <m:oMath>
        <m:r>
          <w:rPr>
            <w:rFonts w:ascii="Cambria Math" w:hAnsi="Cambria Math"/>
            <w:lang w:val="en-GB"/>
          </w:rPr>
          <m:t>IQR</m:t>
        </m:r>
      </m:oMath>
      <w:r w:rsidRPr="006E37D4">
        <w:rPr>
          <w:lang w:val="en-GB"/>
        </w:rPr>
        <w:t>) is defined as the difference between the third quartile as the firs</w:t>
      </w:r>
      <w:r w:rsidR="00FF438B" w:rsidRPr="006E37D4">
        <w:rPr>
          <w:lang w:val="en-GB"/>
        </w:rPr>
        <w:t>t</w:t>
      </w:r>
      <w:r w:rsidRPr="006E37D4">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6E37D4">
        <w:rPr>
          <w:lang w:val="en-GB"/>
        </w:rPr>
        <w:t xml:space="preserve">. </w:t>
      </w:r>
    </w:p>
    <w:p w14:paraId="3F86973B" w14:textId="18A744BC" w:rsidR="00140E41" w:rsidRPr="006E37D4" w:rsidRDefault="00140E41" w:rsidP="00140E41">
      <w:pPr>
        <w:pStyle w:val="Els-body-text-large"/>
        <w:rPr>
          <w:lang w:val="en-GB"/>
        </w:rPr>
      </w:pPr>
      <w:r w:rsidRPr="006E37D4">
        <w:rPr>
          <w:i/>
          <w:iCs/>
          <w:lang w:val="en-GB"/>
        </w:rPr>
        <w:t>Z-score standardization</w:t>
      </w:r>
      <w:r w:rsidRPr="006E37D4">
        <w:rPr>
          <w:lang w:val="en-GB"/>
        </w:rPr>
        <w:t xml:space="preserve"> is a model-based outlier detection method which defines an outlier based on the gaussian normal distribution </w:t>
      </w:r>
      <m:oMath>
        <m:r>
          <w:rPr>
            <w:rFonts w:ascii="Cambria Math" w:hAnsi="Cambria Math"/>
            <w:lang w:val="en-GB"/>
          </w:rPr>
          <m:t>N(0,1)</m:t>
        </m:r>
      </m:oMath>
      <w:r w:rsidRPr="006E37D4">
        <w:rPr>
          <w:lang w:val="en-GB"/>
        </w:rPr>
        <w:t>. This method defines outli</w:t>
      </w:r>
      <w:r w:rsidR="00146713" w:rsidRPr="006E37D4">
        <w:rPr>
          <w:lang w:val="en-GB"/>
        </w:rPr>
        <w:t>er</w:t>
      </w:r>
      <w:r w:rsidRPr="006E37D4">
        <w:rPr>
          <w:lang w:val="en-GB"/>
        </w:rPr>
        <w:t xml:space="preserve"> any of the observations outside the interval </w:t>
      </w:r>
      <m:oMath>
        <m:r>
          <w:rPr>
            <w:rFonts w:ascii="Cambria Math" w:hAnsi="Cambria Math"/>
            <w:lang w:val="en-GB"/>
          </w:rPr>
          <m:t>[-c,+c]</m:t>
        </m:r>
      </m:oMath>
      <w:r w:rsidRPr="006E37D4">
        <w:rPr>
          <w:lang w:val="en-GB"/>
        </w:rPr>
        <w:t xml:space="preserve"> where </w:t>
      </w:r>
      <m:oMath>
        <m:r>
          <w:rPr>
            <w:rFonts w:ascii="Cambria Math" w:hAnsi="Cambria Math"/>
            <w:lang w:val="en-GB"/>
          </w:rPr>
          <m:t>c</m:t>
        </m:r>
      </m:oMath>
      <w:r w:rsidRPr="006E37D4">
        <w:rPr>
          <w:lang w:val="en-GB"/>
        </w:rPr>
        <w:t xml:space="preserve"> is a user defined constant in z-score. The normal probability distribution usually defined </w:t>
      </w:r>
      <m:oMath>
        <m:r>
          <w:rPr>
            <w:rFonts w:ascii="Cambria Math" w:hAnsi="Cambria Math"/>
            <w:lang w:val="en-GB"/>
          </w:rPr>
          <m:t>c=2</m:t>
        </m:r>
      </m:oMath>
      <w:r w:rsidRPr="006E37D4">
        <w:rPr>
          <w:lang w:val="en-GB"/>
        </w:rPr>
        <w:t xml:space="preserve"> meaning that the probability to find an observation outlies that range is equal to 2.3%. To apply this method to a not normal distribution z-score standardization is needed.</w:t>
      </w:r>
      <w:r w:rsidR="00CD0D31" w:rsidRPr="006E37D4">
        <w:rPr>
          <w:i/>
          <w:iCs/>
          <w:lang w:val="en-GB"/>
        </w:rPr>
        <w:t xml:space="preserve"> </w:t>
      </w:r>
    </w:p>
    <w:p w14:paraId="29648528" w14:textId="68ED9D79" w:rsidR="00140E41" w:rsidRPr="006E37D4" w:rsidRDefault="00140E41" w:rsidP="00140E41">
      <w:pPr>
        <w:pStyle w:val="Els-body-text-large"/>
        <w:rPr>
          <w:lang w:val="en-GB"/>
        </w:rPr>
      </w:pPr>
      <w:r w:rsidRPr="006E37D4">
        <w:rPr>
          <w:i/>
          <w:iCs/>
          <w:lang w:val="en-GB"/>
        </w:rPr>
        <w:t>Elbow method</w:t>
      </w:r>
      <w:r w:rsidRPr="006E37D4">
        <w:rPr>
          <w:lang w:val="en-GB"/>
        </w:rPr>
        <w:t>: is a graphical method that permits to find the elbow of a curve. By finding the elbow of a univariate vector ordered in descending values it is possible to identify two different regions</w:t>
      </w:r>
      <w:r w:rsidR="00B50B36" w:rsidRPr="006E37D4">
        <w:rPr>
          <w:lang w:val="en-GB"/>
        </w:rPr>
        <w:t xml:space="preserve">: </w:t>
      </w:r>
      <w:r w:rsidRPr="006E37D4">
        <w:rPr>
          <w:lang w:val="en-GB"/>
        </w:rPr>
        <w:t xml:space="preserve">the region </w:t>
      </w:r>
      <w:r w:rsidR="0005641D" w:rsidRPr="006E37D4">
        <w:rPr>
          <w:lang w:val="en-GB"/>
        </w:rPr>
        <w:t>below</w:t>
      </w:r>
      <w:r w:rsidRPr="006E37D4">
        <w:rPr>
          <w:lang w:val="en-GB"/>
        </w:rPr>
        <w:t xml:space="preserve"> the elbow </w:t>
      </w:r>
      <w:r w:rsidR="0005641D" w:rsidRPr="006E37D4">
        <w:rPr>
          <w:lang w:val="en-GB"/>
        </w:rPr>
        <w:t xml:space="preserve">and the one above the elbow, </w:t>
      </w:r>
      <w:r w:rsidR="00B50B36" w:rsidRPr="006E37D4">
        <w:rPr>
          <w:lang w:val="en-GB"/>
        </w:rPr>
        <w:t>in which observation are tagged as outliers</w:t>
      </w:r>
      <w:r w:rsidRPr="006E37D4">
        <w:rPr>
          <w:lang w:val="en-GB"/>
        </w:rPr>
        <w:t>.</w:t>
      </w:r>
    </w:p>
    <w:p w14:paraId="10551764" w14:textId="77777777" w:rsidR="00140E41" w:rsidRPr="006E37D4" w:rsidRDefault="00140E41" w:rsidP="00140E41">
      <w:pPr>
        <w:pStyle w:val="Els-body-text-large"/>
        <w:rPr>
          <w:lang w:val="en-GB"/>
        </w:rPr>
      </w:pPr>
      <w:r w:rsidRPr="006E37D4">
        <w:rPr>
          <w:i/>
          <w:iCs/>
          <w:lang w:val="en-GB"/>
        </w:rPr>
        <w:t>Generalized Extreme Studentized Deviate (GESD):</w:t>
      </w:r>
      <w:r w:rsidRPr="006E37D4">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6E37D4">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6E37D4">
        <w:rPr>
          <w:lang w:val="en-GB"/>
        </w:rPr>
        <w:t xml:space="preserve">) a presumed number of outliers </w:t>
      </w:r>
      <m:oMath>
        <m:r>
          <w:rPr>
            <w:rFonts w:ascii="Cambria Math" w:hAnsi="Cambria Math"/>
            <w:lang w:val="en-GB"/>
          </w:rPr>
          <m:t>r</m:t>
        </m:r>
      </m:oMath>
      <w:r w:rsidRPr="006E37D4">
        <w:rPr>
          <w:lang w:val="en-GB"/>
        </w:rPr>
        <w:t xml:space="preserve"> and confidence interval </w:t>
      </w:r>
      <m:oMath>
        <m:r>
          <w:rPr>
            <w:rFonts w:ascii="Cambria Math" w:hAnsi="Cambria Math"/>
            <w:lang w:val="en-GB"/>
          </w:rPr>
          <m:t>α</m:t>
        </m:r>
      </m:oMath>
      <w:r w:rsidRPr="006E37D4">
        <w:rPr>
          <w:lang w:val="en-GB"/>
        </w:rPr>
        <w:t xml:space="preserve"> is set, then for a given the following statistical test is performed: </w:t>
      </w:r>
    </w:p>
    <w:p w14:paraId="2B6F1239" w14:textId="77777777" w:rsidR="00140E41" w:rsidRPr="006E37D4" w:rsidRDefault="004B3FE1"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6E37D4">
        <w:rPr>
          <w:lang w:val="en-GB"/>
        </w:rPr>
        <w:t xml:space="preserve"> There are no outliers in the timeseries</w:t>
      </w:r>
    </w:p>
    <w:p w14:paraId="5F1AE5B4" w14:textId="77777777" w:rsidR="00140E41" w:rsidRPr="006E37D4" w:rsidRDefault="004B3FE1"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6E37D4">
        <w:rPr>
          <w:lang w:val="en-GB"/>
        </w:rPr>
        <w:t xml:space="preserve"> There are up to </w:t>
      </w:r>
      <m:oMath>
        <m:r>
          <w:rPr>
            <w:rFonts w:ascii="Cambria Math" w:hAnsi="Cambria Math"/>
            <w:lang w:val="en-GB"/>
          </w:rPr>
          <m:t>r</m:t>
        </m:r>
      </m:oMath>
      <w:r w:rsidR="00140E41" w:rsidRPr="006E37D4">
        <w:rPr>
          <w:lang w:val="en-GB"/>
        </w:rPr>
        <w:t xml:space="preserve"> outliers in the timeseries</w:t>
      </w:r>
    </w:p>
    <w:p w14:paraId="25EB11CB" w14:textId="77777777" w:rsidR="00140E41" w:rsidRPr="006E37D4" w:rsidRDefault="00140E41" w:rsidP="00C00D3C">
      <w:pPr>
        <w:pStyle w:val="Els-body-text-large"/>
        <w:rPr>
          <w:lang w:val="en-GB"/>
        </w:rPr>
      </w:pPr>
      <w:r w:rsidRPr="006E37D4">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6E37D4">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6E37D4">
        <w:rPr>
          <w:lang w:val="en-GB"/>
        </w:rPr>
        <w:t xml:space="preserve"> as follows:</w:t>
      </w:r>
    </w:p>
    <w:p w14:paraId="461665B3" w14:textId="7FB6838A" w:rsidR="00140E41" w:rsidRPr="006E37D4" w:rsidRDefault="004B3FE1"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6E37D4" w:rsidRDefault="00140E41" w:rsidP="00C00D3C">
      <w:pPr>
        <w:autoSpaceDE w:val="0"/>
        <w:autoSpaceDN w:val="0"/>
        <w:adjustRightInd w:val="0"/>
        <w:spacing w:line="360" w:lineRule="auto"/>
        <w:jc w:val="both"/>
      </w:pPr>
      <w:r w:rsidRPr="006E37D4">
        <w:t>Where</w:t>
      </w:r>
      <w:r w:rsidRPr="006E37D4">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6E37D4">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6E37D4">
        <w:t xml:space="preserve"> denote sample mean and sample standard deviation of the timeseries, </w:t>
      </w:r>
      <m:oMath>
        <m:r>
          <w:rPr>
            <w:rFonts w:ascii="Cambria Math" w:hAnsi="Cambria Math"/>
          </w:rPr>
          <m:t>n</m:t>
        </m:r>
      </m:oMath>
      <w:r w:rsidRPr="006E37D4">
        <w:t xml:space="preserve"> is the timeseries length, </w:t>
      </w:r>
      <m:oMath>
        <m:r>
          <w:rPr>
            <w:rFonts w:ascii="Cambria Math" w:hAnsi="Cambria Math"/>
          </w:rPr>
          <m:t>i= {1,2,…,r}</m:t>
        </m:r>
      </m:oMath>
      <w:r w:rsidRPr="006E37D4">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6E37D4">
        <w:t> is the 100p percentage point from the </w:t>
      </w:r>
      <w:hyperlink r:id="rId19" w:tgtFrame="_blank" w:history="1">
        <w:r w:rsidRPr="006E37D4">
          <w:t>t distribution</w:t>
        </w:r>
      </w:hyperlink>
      <w:r w:rsidRPr="006E37D4">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7F7364A1" w:rsidR="00C73848" w:rsidRPr="006E37D4" w:rsidRDefault="008431BD" w:rsidP="007539D5">
      <w:pPr>
        <w:pStyle w:val="Els-2ndorder-head"/>
        <w:rPr>
          <w:lang w:val="en-GB"/>
        </w:rPr>
      </w:pPr>
      <w:r w:rsidRPr="006E37D4">
        <w:rPr>
          <w:lang w:val="en-GB"/>
        </w:rPr>
        <w:lastRenderedPageBreak/>
        <w:t>Anomaly diagnosis</w:t>
      </w:r>
      <w:r w:rsidR="00230A61" w:rsidRPr="006E37D4">
        <w:rPr>
          <w:lang w:val="en-GB"/>
        </w:rPr>
        <w:t xml:space="preserve"> phase</w:t>
      </w:r>
    </w:p>
    <w:p w14:paraId="6F78250B" w14:textId="2917C872" w:rsidR="0005641D" w:rsidRPr="006E37D4" w:rsidRDefault="003044BC" w:rsidP="00305F85">
      <w:pPr>
        <w:pStyle w:val="Els-body-text-large"/>
        <w:rPr>
          <w:color w:val="000000" w:themeColor="text1"/>
          <w:lang w:val="en-GB"/>
        </w:rPr>
      </w:pPr>
      <w:r w:rsidRPr="006E37D4">
        <w:rPr>
          <w:color w:val="000000" w:themeColor="text1"/>
          <w:lang w:val="en-GB"/>
        </w:rPr>
        <w:t xml:space="preserve">Once the anomaly </w:t>
      </w:r>
      <w:r w:rsidR="001C2B8D" w:rsidRPr="006E37D4">
        <w:rPr>
          <w:color w:val="000000" w:themeColor="text1"/>
          <w:lang w:val="en-GB"/>
        </w:rPr>
        <w:t xml:space="preserve">at </w:t>
      </w:r>
      <w:r w:rsidR="00351C41" w:rsidRPr="006E37D4">
        <w:rPr>
          <w:color w:val="000000" w:themeColor="text1"/>
          <w:lang w:val="en-GB"/>
        </w:rPr>
        <w:t>meter-level</w:t>
      </w:r>
      <w:r w:rsidR="001C2B8D" w:rsidRPr="006E37D4">
        <w:rPr>
          <w:color w:val="000000" w:themeColor="text1"/>
          <w:lang w:val="en-GB"/>
        </w:rPr>
        <w:t xml:space="preserve"> is identified, </w:t>
      </w:r>
      <w:r w:rsidRPr="006E37D4">
        <w:rPr>
          <w:color w:val="000000" w:themeColor="text1"/>
          <w:lang w:val="en-GB"/>
        </w:rPr>
        <w:t>the detection phase</w:t>
      </w:r>
      <w:r w:rsidR="00305F85" w:rsidRPr="006E37D4">
        <w:rPr>
          <w:color w:val="000000" w:themeColor="text1"/>
          <w:lang w:val="en-GB"/>
        </w:rPr>
        <w:t xml:space="preserve"> is enabled with the aim to</w:t>
      </w:r>
      <w:r w:rsidR="004C62A1" w:rsidRPr="006E37D4">
        <w:rPr>
          <w:color w:val="000000" w:themeColor="text1"/>
          <w:lang w:val="en-GB"/>
        </w:rPr>
        <w:t xml:space="preserve"> identify which sub-loads are the most responsible.</w:t>
      </w:r>
      <w:r w:rsidR="001C2B8D" w:rsidRPr="006E37D4">
        <w:rPr>
          <w:color w:val="000000" w:themeColor="text1"/>
          <w:lang w:val="en-GB"/>
        </w:rPr>
        <w:t xml:space="preserve"> </w:t>
      </w:r>
      <w:r w:rsidR="00941E09" w:rsidRPr="006E37D4">
        <w:rPr>
          <w:color w:val="000000" w:themeColor="text1"/>
          <w:lang w:val="en-GB"/>
        </w:rPr>
        <w:t xml:space="preserve">By keeping the same hyperparameter settings as previously described each sub-load timeseries undergo the CMP </w:t>
      </w:r>
      <w:r w:rsidR="00CB7FC4" w:rsidRPr="006E37D4">
        <w:rPr>
          <w:color w:val="000000" w:themeColor="text1"/>
          <w:lang w:val="en-GB"/>
        </w:rPr>
        <w:t>calculation</w:t>
      </w:r>
      <w:r w:rsidR="00941E09" w:rsidRPr="006E37D4">
        <w:rPr>
          <w:color w:val="000000" w:themeColor="text1"/>
          <w:lang w:val="en-GB"/>
        </w:rPr>
        <w:t xml:space="preserve"> and anomaly detection process through the 4 methods presented. </w:t>
      </w:r>
      <w:r w:rsidR="0005641D" w:rsidRPr="006E37D4">
        <w:rPr>
          <w:color w:val="000000" w:themeColor="text1"/>
          <w:lang w:val="en-GB"/>
        </w:rPr>
        <w:t>The diagnostic process consists in selecting only those days that resulted anomalous at meter level</w:t>
      </w:r>
      <w:r w:rsidR="005E402E" w:rsidRPr="006E37D4">
        <w:rPr>
          <w:color w:val="000000" w:themeColor="text1"/>
          <w:lang w:val="en-GB"/>
        </w:rPr>
        <w:t xml:space="preserve"> and </w:t>
      </w:r>
      <w:r w:rsidR="005E69AD" w:rsidRPr="006E37D4">
        <w:rPr>
          <w:color w:val="000000" w:themeColor="text1"/>
          <w:lang w:val="en-GB"/>
        </w:rPr>
        <w:t>analyse</w:t>
      </w:r>
      <w:r w:rsidR="005E402E" w:rsidRPr="006E37D4">
        <w:rPr>
          <w:color w:val="000000" w:themeColor="text1"/>
          <w:lang w:val="en-GB"/>
        </w:rPr>
        <w:t xml:space="preserve"> the sub-load severity.</w:t>
      </w:r>
      <w:r w:rsidR="004C62A1" w:rsidRPr="006E37D4">
        <w:rPr>
          <w:color w:val="000000" w:themeColor="text1"/>
          <w:lang w:val="en-GB"/>
        </w:rPr>
        <w:t xml:space="preserve"> The sub-load that presents the higher severity is the one </w:t>
      </w:r>
      <w:r w:rsidR="00305F85" w:rsidRPr="006E37D4">
        <w:rPr>
          <w:color w:val="000000" w:themeColor="text1"/>
          <w:lang w:val="en-GB"/>
        </w:rPr>
        <w:t xml:space="preserve">that with great probability has affected the anomalous </w:t>
      </w:r>
      <w:r w:rsidR="005E69AD" w:rsidRPr="006E37D4">
        <w:rPr>
          <w:color w:val="000000" w:themeColor="text1"/>
          <w:lang w:val="en-GB"/>
        </w:rPr>
        <w:t>behaviour</w:t>
      </w:r>
      <w:r w:rsidR="00305F85" w:rsidRPr="006E37D4">
        <w:rPr>
          <w:color w:val="000000" w:themeColor="text1"/>
          <w:lang w:val="en-GB"/>
        </w:rPr>
        <w:t xml:space="preserve"> identified to meter level.</w:t>
      </w:r>
    </w:p>
    <w:p w14:paraId="586307D8" w14:textId="189E106F" w:rsidR="00132E19" w:rsidRPr="006E37D4" w:rsidRDefault="0066703F" w:rsidP="00132E19">
      <w:pPr>
        <w:pStyle w:val="Els-1storder-head"/>
        <w:rPr>
          <w:lang w:val="en-GB"/>
        </w:rPr>
      </w:pPr>
      <w:r w:rsidRPr="006E37D4">
        <w:rPr>
          <w:lang w:val="en-GB"/>
        </w:rPr>
        <w:t>Results</w:t>
      </w:r>
    </w:p>
    <w:p w14:paraId="199F7354" w14:textId="7113E7A8" w:rsidR="00132E19" w:rsidRPr="006E37D4" w:rsidRDefault="00275179" w:rsidP="00132E19">
      <w:pPr>
        <w:pStyle w:val="Els-body-text-large"/>
        <w:rPr>
          <w:lang w:val="en-GB"/>
        </w:rPr>
      </w:pPr>
      <w:r w:rsidRPr="006E37D4">
        <w:rPr>
          <w:lang w:val="en-GB"/>
        </w:rPr>
        <w:t xml:space="preserve">The analysis was carried out using the R statistical software </w:t>
      </w:r>
      <w:r w:rsidRPr="006E37D4">
        <w:rPr>
          <w:lang w:val="en-GB"/>
        </w:rPr>
        <w:fldChar w:fldCharType="begin" w:fldLock="1"/>
      </w:r>
      <w:r w:rsidR="00706FD3" w:rsidRPr="006E37D4">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52]","plainTextFormattedCitation":"[52]","previouslyFormattedCitation":"[52]"},"properties":{"noteIndex":0},"schema":"https://github.com/citation-style-language/schema/raw/master/csl-citation.json"}</w:instrText>
      </w:r>
      <w:r w:rsidRPr="006E37D4">
        <w:rPr>
          <w:lang w:val="en-GB"/>
        </w:rPr>
        <w:fldChar w:fldCharType="separate"/>
      </w:r>
      <w:r w:rsidR="00706FD3" w:rsidRPr="006E37D4">
        <w:rPr>
          <w:noProof/>
          <w:lang w:val="en-GB"/>
        </w:rPr>
        <w:t>[52]</w:t>
      </w:r>
      <w:r w:rsidRPr="006E37D4">
        <w:rPr>
          <w:lang w:val="en-GB"/>
        </w:rPr>
        <w:fldChar w:fldCharType="end"/>
      </w:r>
      <w:r w:rsidR="006A1412" w:rsidRPr="006E37D4">
        <w:rPr>
          <w:lang w:val="en-GB"/>
        </w:rPr>
        <w:t xml:space="preserve"> </w:t>
      </w:r>
      <w:r w:rsidRPr="006E37D4">
        <w:rPr>
          <w:lang w:val="en-GB"/>
        </w:rPr>
        <w:t xml:space="preserve">for the </w:t>
      </w:r>
      <w:r w:rsidR="006C0DA8" w:rsidRPr="006E37D4">
        <w:rPr>
          <w:lang w:val="en-GB"/>
        </w:rPr>
        <w:t>pre-processing</w:t>
      </w:r>
      <w:r w:rsidRPr="006E37D4">
        <w:rPr>
          <w:lang w:val="en-GB"/>
        </w:rPr>
        <w:t xml:space="preserve">, CART, clustering and visualization and Python </w:t>
      </w:r>
      <w:r w:rsidR="006A1412" w:rsidRPr="006E37D4">
        <w:rPr>
          <w:lang w:val="en-GB"/>
        </w:rPr>
        <w:fldChar w:fldCharType="begin" w:fldLock="1"/>
      </w:r>
      <w:r w:rsidR="00706FD3" w:rsidRPr="006E37D4">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53]","plainTextFormattedCitation":"[53]","previouslyFormattedCitation":"[53]"},"properties":{"noteIndex":0},"schema":"https://github.com/citation-style-language/schema/raw/master/csl-citation.json"}</w:instrText>
      </w:r>
      <w:r w:rsidR="006A1412" w:rsidRPr="006E37D4">
        <w:rPr>
          <w:lang w:val="en-GB"/>
        </w:rPr>
        <w:fldChar w:fldCharType="separate"/>
      </w:r>
      <w:r w:rsidR="00706FD3" w:rsidRPr="006E37D4">
        <w:rPr>
          <w:noProof/>
          <w:lang w:val="en-GB"/>
        </w:rPr>
        <w:t>[53]</w:t>
      </w:r>
      <w:r w:rsidR="006A1412" w:rsidRPr="006E37D4">
        <w:rPr>
          <w:lang w:val="en-GB"/>
        </w:rPr>
        <w:fldChar w:fldCharType="end"/>
      </w:r>
      <w:r w:rsidR="002E1C45" w:rsidRPr="006E37D4">
        <w:rPr>
          <w:lang w:val="en-GB"/>
        </w:rPr>
        <w:t xml:space="preserve"> </w:t>
      </w:r>
      <w:r w:rsidRPr="006E37D4">
        <w:rPr>
          <w:lang w:val="en-GB"/>
        </w:rPr>
        <w:t>for the CMP calculation</w:t>
      </w:r>
      <w:r w:rsidR="00132E19" w:rsidRPr="006E37D4">
        <w:rPr>
          <w:lang w:val="en-GB"/>
        </w:rPr>
        <w:t xml:space="preserve"> and anomaly detection process</w:t>
      </w:r>
      <w:r w:rsidRPr="006E37D4">
        <w:rPr>
          <w:lang w:val="en-GB"/>
        </w:rPr>
        <w:t>.</w:t>
      </w:r>
      <w:r w:rsidR="00132E19" w:rsidRPr="006E37D4">
        <w:rPr>
          <w:lang w:val="en-GB"/>
        </w:rPr>
        <w:t xml:space="preserve"> </w:t>
      </w:r>
    </w:p>
    <w:p w14:paraId="0FFD870D" w14:textId="151810B2" w:rsidR="00D53794" w:rsidRPr="006E37D4" w:rsidRDefault="00132E19" w:rsidP="00132E19">
      <w:pPr>
        <w:pStyle w:val="Els-body-text-large"/>
        <w:rPr>
          <w:lang w:val="en-GB"/>
        </w:rPr>
      </w:pPr>
      <w:r w:rsidRPr="006E37D4">
        <w:rPr>
          <w:lang w:val="en-GB"/>
        </w:rPr>
        <w:t xml:space="preserve">The presented methodology has been tested on the electrical load timeseries of a MV/LV transformer cabin that serves a part of the Italian university campus of Politecnico di Torino (PoliTo).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6E37D4">
        <w:rPr>
          <w:lang w:val="en-GB"/>
        </w:rPr>
        <w:t xml:space="preserve">The raw dataset contained 35040 </w:t>
      </w:r>
      <w:r w:rsidR="00150149" w:rsidRPr="006E37D4">
        <w:rPr>
          <w:lang w:val="en-GB"/>
        </w:rPr>
        <w:t>observations with a missing value ratio of less that 0.1%. Inconsistences were removed and missing values imputed through linear interpolation.</w:t>
      </w:r>
    </w:p>
    <w:p w14:paraId="27205666" w14:textId="66F1AEDB" w:rsidR="002423AA" w:rsidRPr="006E37D4" w:rsidRDefault="00132E19" w:rsidP="00F3619E">
      <w:pPr>
        <w:pStyle w:val="Els-2ndorder-head"/>
        <w:rPr>
          <w:lang w:val="en-GB"/>
        </w:rPr>
      </w:pPr>
      <w:r w:rsidRPr="006E37D4">
        <w:rPr>
          <w:lang w:val="en-GB"/>
        </w:rPr>
        <w:t xml:space="preserve">Contextual matrix profile. </w:t>
      </w:r>
    </w:p>
    <w:p w14:paraId="27DAA756" w14:textId="77777777" w:rsidR="006E135F" w:rsidRPr="006E37D4" w:rsidRDefault="009A62FD" w:rsidP="00F8050C">
      <w:pPr>
        <w:pStyle w:val="Els-body-text-large"/>
        <w:rPr>
          <w:lang w:val="en-GB"/>
        </w:rPr>
      </w:pPr>
      <w:r w:rsidRPr="006E37D4">
        <w:rPr>
          <w:lang w:val="en-GB"/>
        </w:rPr>
        <w:t>To</w:t>
      </w:r>
      <w:r w:rsidR="00D53794" w:rsidRPr="006E37D4">
        <w:rPr>
          <w:lang w:val="en-GB"/>
        </w:rPr>
        <w:t xml:space="preserve"> identify </w:t>
      </w:r>
      <w:r w:rsidR="002423AA" w:rsidRPr="006E37D4">
        <w:rPr>
          <w:lang w:val="en-GB"/>
        </w:rPr>
        <w:t xml:space="preserve">homogeneous electricity consumption </w:t>
      </w:r>
      <w:r w:rsidR="00D53794" w:rsidRPr="006E37D4">
        <w:rPr>
          <w:lang w:val="en-GB"/>
        </w:rPr>
        <w:t xml:space="preserve">regions </w:t>
      </w:r>
      <w:r w:rsidR="002423AA" w:rsidRPr="006E37D4">
        <w:rPr>
          <w:lang w:val="en-GB"/>
        </w:rPr>
        <w:t>within the</w:t>
      </w:r>
      <w:r w:rsidR="00D53794" w:rsidRPr="006E37D4">
        <w:rPr>
          <w:lang w:val="en-GB"/>
        </w:rPr>
        <w:t xml:space="preserve"> daily load profile</w:t>
      </w:r>
      <w:r w:rsidR="00B21C8F" w:rsidRPr="006E37D4">
        <w:rPr>
          <w:lang w:val="en-GB"/>
        </w:rPr>
        <w:t>,</w:t>
      </w:r>
      <w:r w:rsidR="00D53794" w:rsidRPr="006E37D4">
        <w:rPr>
          <w:lang w:val="en-GB"/>
        </w:rPr>
        <w:t xml:space="preserve"> </w:t>
      </w:r>
      <w:r w:rsidR="00306DDE" w:rsidRPr="006E37D4">
        <w:rPr>
          <w:lang w:val="en-GB"/>
        </w:rPr>
        <w:t xml:space="preserve">non-overlapping </w:t>
      </w:r>
      <w:r w:rsidR="00B21C8F" w:rsidRPr="006E37D4">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6E37D4">
        <w:rPr>
          <w:lang w:val="en-GB"/>
        </w:rPr>
        <w:t xml:space="preserve">The stopping criterion </w:t>
      </w:r>
      <w:r w:rsidRPr="006E37D4">
        <w:rPr>
          <w:lang w:val="en-GB"/>
        </w:rPr>
        <w:t>adopted</w:t>
      </w:r>
      <w:r w:rsidR="00614CC1" w:rsidRPr="006E37D4">
        <w:rPr>
          <w:lang w:val="en-GB"/>
        </w:rPr>
        <w:t xml:space="preserve"> </w:t>
      </w:r>
      <w:r w:rsidRPr="006E37D4">
        <w:rPr>
          <w:lang w:val="en-GB"/>
        </w:rPr>
        <w:t>was</w:t>
      </w:r>
      <w:r w:rsidR="00F3619E" w:rsidRPr="006E37D4">
        <w:rPr>
          <w:lang w:val="en-GB"/>
        </w:rPr>
        <w:t xml:space="preserve"> calculated such that</w:t>
      </w:r>
      <w:r w:rsidRPr="006E37D4">
        <w:rPr>
          <w:lang w:val="en-GB"/>
        </w:rPr>
        <w:t xml:space="preserve"> </w:t>
      </w:r>
      <w:r w:rsidR="00D53794" w:rsidRPr="006E37D4">
        <w:rPr>
          <w:lang w:val="en-GB"/>
        </w:rPr>
        <w:t>the minimum number of object</w:t>
      </w:r>
      <w:r w:rsidRPr="006E37D4">
        <w:rPr>
          <w:lang w:val="en-GB"/>
        </w:rPr>
        <w:t>s</w:t>
      </w:r>
      <w:r w:rsidR="00D53794" w:rsidRPr="006E37D4">
        <w:rPr>
          <w:lang w:val="en-GB"/>
        </w:rPr>
        <w:t xml:space="preserve"> in each leaf node </w:t>
      </w:r>
      <w:r w:rsidR="00F3619E" w:rsidRPr="006E37D4">
        <w:rPr>
          <w:lang w:val="en-GB"/>
        </w:rPr>
        <w:t>would correspond</w:t>
      </w:r>
      <w:r w:rsidRPr="006E37D4">
        <w:rPr>
          <w:lang w:val="en-GB"/>
        </w:rPr>
        <w:t xml:space="preserve"> to a minimum time window of</w:t>
      </w:r>
      <w:r w:rsidR="00D53794" w:rsidRPr="006E37D4">
        <w:rPr>
          <w:lang w:val="en-GB"/>
        </w:rPr>
        <w:t xml:space="preserve"> 2</w:t>
      </w:r>
      <w:r w:rsidR="00614CC1" w:rsidRPr="006E37D4">
        <w:rPr>
          <w:lang w:val="en-GB"/>
        </w:rPr>
        <w:t>.5</w:t>
      </w:r>
      <w:r w:rsidR="00D53794" w:rsidRPr="006E37D4">
        <w:rPr>
          <w:lang w:val="en-GB"/>
        </w:rPr>
        <w:t xml:space="preserve"> hours. </w:t>
      </w:r>
      <w:r w:rsidR="00C60C1E" w:rsidRPr="006E37D4">
        <w:rPr>
          <w:lang w:val="en-GB"/>
        </w:rPr>
        <w:t>The tree was subjected to cross validation</w:t>
      </w:r>
      <w:r w:rsidR="00F52C53" w:rsidRPr="006E37D4">
        <w:rPr>
          <w:lang w:val="en-GB"/>
        </w:rPr>
        <w:t xml:space="preserve"> and </w:t>
      </w:r>
      <w:r w:rsidR="00306DDE" w:rsidRPr="006E37D4">
        <w:rPr>
          <w:lang w:val="en-GB"/>
        </w:rPr>
        <w:t>cost-</w:t>
      </w:r>
      <w:r w:rsidR="00C60C1E" w:rsidRPr="006E37D4">
        <w:rPr>
          <w:lang w:val="en-GB"/>
        </w:rPr>
        <w:t>complexity pruning</w:t>
      </w:r>
      <w:r w:rsidR="00F52C53" w:rsidRPr="006E37D4">
        <w:rPr>
          <w:lang w:val="en-GB"/>
        </w:rPr>
        <w:t xml:space="preserve">, resulting in the five-leaf tree shown in Figure </w:t>
      </w:r>
      <w:r w:rsidR="00136F32" w:rsidRPr="006E37D4">
        <w:rPr>
          <w:lang w:val="en-GB"/>
        </w:rPr>
        <w:t>8</w:t>
      </w:r>
      <w:r w:rsidR="00F52C53" w:rsidRPr="006E37D4">
        <w:rPr>
          <w:lang w:val="en-GB"/>
        </w:rPr>
        <w:t xml:space="preserve">(a). </w:t>
      </w:r>
      <w:r w:rsidR="00FC5073" w:rsidRPr="006E37D4">
        <w:rPr>
          <w:lang w:val="en-GB"/>
        </w:rPr>
        <w:t xml:space="preserve">For completeness the nodes resulting from the tree have been reported also in the </w:t>
      </w:r>
      <w:r w:rsidR="00136F32" w:rsidRPr="006E37D4">
        <w:rPr>
          <w:lang w:val="en-GB"/>
        </w:rPr>
        <w:t>Figure 8(b)</w:t>
      </w:r>
      <w:r w:rsidR="00FC5073" w:rsidRPr="006E37D4">
        <w:rPr>
          <w:lang w:val="en-GB"/>
        </w:rPr>
        <w:t>,</w:t>
      </w:r>
      <w:r w:rsidR="00136F32" w:rsidRPr="006E37D4">
        <w:rPr>
          <w:lang w:val="en-GB"/>
        </w:rPr>
        <w:t xml:space="preserve"> </w:t>
      </w:r>
      <w:r w:rsidR="00FC5073" w:rsidRPr="006E37D4">
        <w:rPr>
          <w:lang w:val="en-GB"/>
        </w:rPr>
        <w:t xml:space="preserve">where it is possible to observe the actual amplitude of the temporal window on a daily scale. </w:t>
      </w:r>
    </w:p>
    <w:p w14:paraId="67A90AEB" w14:textId="2F927DED" w:rsidR="00286F1E" w:rsidRPr="006E37D4" w:rsidRDefault="00136F32" w:rsidP="0026523E">
      <w:pPr>
        <w:pStyle w:val="Els-body-text-large"/>
        <w:ind w:firstLine="0"/>
        <w:rPr>
          <w:lang w:val="en-GB"/>
        </w:rPr>
      </w:pPr>
      <w:r w:rsidRPr="006E37D4">
        <w:rPr>
          <w:noProof/>
          <w:lang w:val="en-GB"/>
        </w:rPr>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6E37D4" w:rsidRDefault="00286F1E" w:rsidP="00286F1E">
      <w:pPr>
        <w:pStyle w:val="Els-caption"/>
        <w:jc w:val="center"/>
        <w:rPr>
          <w:lang w:val="en-GB"/>
        </w:rPr>
      </w:pPr>
      <w:r w:rsidRPr="006E37D4">
        <w:rPr>
          <w:b/>
          <w:bCs/>
          <w:lang w:val="en-GB"/>
        </w:rPr>
        <w:t xml:space="preserve">Figure </w:t>
      </w:r>
      <w:r w:rsidR="00136F32" w:rsidRPr="006E37D4">
        <w:rPr>
          <w:b/>
          <w:bCs/>
          <w:lang w:val="en-GB"/>
        </w:rPr>
        <w:t>8</w:t>
      </w:r>
      <w:r w:rsidRPr="006E37D4">
        <w:rPr>
          <w:b/>
          <w:bCs/>
          <w:lang w:val="en-GB"/>
        </w:rPr>
        <w:t>.</w:t>
      </w:r>
      <w:r w:rsidRPr="006E37D4">
        <w:rPr>
          <w:lang w:val="en-GB"/>
        </w:rPr>
        <w:t xml:space="preserve"> Daily electrical load profile clusters with the relative centroid.</w:t>
      </w:r>
    </w:p>
    <w:p w14:paraId="780887AE" w14:textId="2AB145B6" w:rsidR="006E135F" w:rsidRPr="006E37D4" w:rsidRDefault="006E135F" w:rsidP="005B27EE">
      <w:pPr>
        <w:pStyle w:val="Els-body-text-large"/>
        <w:rPr>
          <w:color w:val="000000" w:themeColor="text1"/>
          <w:lang w:val="en-GB"/>
        </w:rPr>
      </w:pPr>
      <w:r w:rsidRPr="006E37D4">
        <w:rPr>
          <w:lang w:val="en-GB"/>
        </w:rPr>
        <w:lastRenderedPageBreak/>
        <w:t>It is possible to see how the model was able to effectively separate the night hours (time window 1 and 5) from the diurnal operation and was able to identify the ramp-up (time window 2), mid-day operation (time window 3) and ramp down (time window 4).</w:t>
      </w:r>
      <w:r w:rsidR="00B95482" w:rsidRPr="006E37D4">
        <w:rPr>
          <w:lang w:val="en-GB"/>
        </w:rPr>
        <w:t>The smallest time window correspond</w:t>
      </w:r>
      <w:r w:rsidR="005B27EE" w:rsidRPr="006E37D4">
        <w:rPr>
          <w:lang w:val="en-GB"/>
        </w:rPr>
        <w:t>s</w:t>
      </w:r>
      <w:r w:rsidR="00B95482" w:rsidRPr="006E37D4">
        <w:rPr>
          <w:lang w:val="en-GB"/>
        </w:rPr>
        <w:t xml:space="preserve"> to a duration of 2.5 hours</w:t>
      </w:r>
      <w:r w:rsidR="008C72A2" w:rsidRPr="006E37D4">
        <w:rPr>
          <w:lang w:val="en-GB"/>
        </w:rPr>
        <w:t xml:space="preserve">, so the </w:t>
      </w:r>
      <w:r w:rsidR="008C72A2" w:rsidRPr="006E37D4">
        <w:rPr>
          <w:color w:val="000000" w:themeColor="text1"/>
          <w:lang w:val="en-GB"/>
        </w:rPr>
        <w:t>c</w:t>
      </w:r>
      <w:r w:rsidR="00B95482" w:rsidRPr="006E37D4">
        <w:rPr>
          <w:color w:val="000000" w:themeColor="text1"/>
          <w:lang w:val="en-GB"/>
        </w:rPr>
        <w:t>ontext length was 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6E37D4">
        <w:rPr>
          <w:color w:val="000000" w:themeColor="text1"/>
          <w:lang w:val="en-GB"/>
        </w:rPr>
        <w:t>).</w:t>
      </w:r>
      <w:r w:rsidR="008C72A2" w:rsidRPr="006E37D4">
        <w:rPr>
          <w:color w:val="000000" w:themeColor="text1"/>
          <w:lang w:val="en-GB"/>
        </w:rPr>
        <w:t xml:space="preserve"> </w:t>
      </w:r>
      <w:r w:rsidR="005B27EE" w:rsidRPr="006E37D4">
        <w:rPr>
          <w:color w:val="000000" w:themeColor="text1"/>
          <w:lang w:val="en-GB"/>
        </w:rPr>
        <w:t xml:space="preserve">The outcome of this preliminary step was the definition </w:t>
      </w:r>
      <w:r w:rsidR="005B27EE" w:rsidRPr="006E37D4">
        <w:rPr>
          <w:lang w:val="en-GB"/>
        </w:rPr>
        <w:t xml:space="preserve">of </w:t>
      </w:r>
      <w:proofErr w:type="gramStart"/>
      <w:r w:rsidR="005B27EE" w:rsidRPr="006E37D4">
        <w:rPr>
          <w:lang w:val="en-GB"/>
        </w:rPr>
        <w:t>5 time</w:t>
      </w:r>
      <w:proofErr w:type="gramEnd"/>
      <w:r w:rsidR="005B27EE" w:rsidRPr="006E37D4">
        <w:rPr>
          <w:lang w:val="en-GB"/>
        </w:rPr>
        <w:t xml:space="preserve"> windows duration (e.g., subsequence length) </w:t>
      </w:r>
      <w:r w:rsidR="005B27EE" w:rsidRPr="006E37D4">
        <w:rPr>
          <w:color w:val="000000" w:themeColor="text1"/>
          <w:lang w:val="en-GB"/>
        </w:rPr>
        <w:t xml:space="preserve">and 5 contexts for the CMP calculation, summarized </w:t>
      </w:r>
      <w:r w:rsidR="005B27EE" w:rsidRPr="006E37D4">
        <w:rPr>
          <w:lang w:val="en-GB"/>
        </w:rPr>
        <w:t>in Table 1.</w:t>
      </w:r>
    </w:p>
    <w:p w14:paraId="7FD273CE" w14:textId="608003C5" w:rsidR="001A76C4" w:rsidRPr="006E37D4" w:rsidRDefault="001A76C4" w:rsidP="004F3CDC">
      <w:pPr>
        <w:pStyle w:val="Els-caption"/>
        <w:jc w:val="center"/>
        <w:rPr>
          <w:lang w:val="en-GB"/>
        </w:rPr>
      </w:pPr>
      <w:r w:rsidRPr="006E37D4">
        <w:rPr>
          <w:b/>
          <w:bCs/>
          <w:lang w:val="en-GB"/>
        </w:rPr>
        <w:t>Table 1</w:t>
      </w:r>
      <w:r w:rsidR="006555F2" w:rsidRPr="006E37D4">
        <w:rPr>
          <w:b/>
          <w:bCs/>
          <w:lang w:val="en-GB"/>
        </w:rPr>
        <w:t>.</w:t>
      </w:r>
      <w:r w:rsidR="006555F2" w:rsidRPr="006E37D4">
        <w:rPr>
          <w:lang w:val="en-GB"/>
        </w:rPr>
        <w:t xml:space="preserve"> Summary of resulting time windows and subsequence length</w:t>
      </w:r>
      <w:r w:rsidRPr="006E37D4">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6E37D4" w14:paraId="0345BEE8" w14:textId="77777777" w:rsidTr="00E32931">
        <w:trPr>
          <w:jc w:val="center"/>
        </w:trPr>
        <w:tc>
          <w:tcPr>
            <w:tcW w:w="4537" w:type="dxa"/>
            <w:gridSpan w:val="4"/>
            <w:tcBorders>
              <w:top w:val="single" w:sz="4" w:space="0" w:color="auto"/>
              <w:bottom w:val="single" w:sz="4" w:space="0" w:color="auto"/>
            </w:tcBorders>
          </w:tcPr>
          <w:p w14:paraId="7E31178D" w14:textId="1D28DE4B" w:rsidR="004F3CDC" w:rsidRPr="006E37D4" w:rsidRDefault="004F3CDC" w:rsidP="004F3CDC">
            <w:pPr>
              <w:pStyle w:val="Els-table-text"/>
              <w:jc w:val="center"/>
              <w:rPr>
                <w:lang w:val="en-GB"/>
              </w:rPr>
            </w:pPr>
            <w:r w:rsidRPr="006E37D4">
              <w:rPr>
                <w:lang w:val="en-GB"/>
              </w:rPr>
              <w:t>Time Window</w:t>
            </w:r>
          </w:p>
        </w:tc>
        <w:tc>
          <w:tcPr>
            <w:tcW w:w="4536" w:type="dxa"/>
            <w:gridSpan w:val="4"/>
            <w:tcBorders>
              <w:top w:val="single" w:sz="4" w:space="0" w:color="auto"/>
              <w:bottom w:val="single" w:sz="4" w:space="0" w:color="auto"/>
            </w:tcBorders>
          </w:tcPr>
          <w:p w14:paraId="216D904E" w14:textId="1CF75D76" w:rsidR="004F3CDC" w:rsidRPr="006E37D4" w:rsidRDefault="004F3CDC" w:rsidP="004F3CDC">
            <w:pPr>
              <w:pStyle w:val="Els-table-text"/>
              <w:jc w:val="center"/>
              <w:rPr>
                <w:lang w:val="en-GB"/>
              </w:rPr>
            </w:pPr>
            <w:r w:rsidRPr="006E37D4">
              <w:rPr>
                <w:lang w:val="en-GB"/>
              </w:rPr>
              <w:t>Context</w:t>
            </w:r>
          </w:p>
        </w:tc>
      </w:tr>
      <w:tr w:rsidR="004F3CDC" w:rsidRPr="006E37D4"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6E37D4" w:rsidRDefault="004F3CDC" w:rsidP="004F3CDC">
            <w:pPr>
              <w:pStyle w:val="Els-table-text"/>
              <w:jc w:val="center"/>
              <w:rPr>
                <w:lang w:val="en-GB"/>
              </w:rPr>
            </w:pPr>
            <w:r w:rsidRPr="006E37D4">
              <w:rPr>
                <w:lang w:val="en-GB"/>
              </w:rPr>
              <w:t>ID</w:t>
            </w:r>
          </w:p>
        </w:tc>
        <w:tc>
          <w:tcPr>
            <w:tcW w:w="1458" w:type="dxa"/>
            <w:tcBorders>
              <w:top w:val="single" w:sz="4" w:space="0" w:color="auto"/>
              <w:bottom w:val="single" w:sz="4" w:space="0" w:color="auto"/>
            </w:tcBorders>
          </w:tcPr>
          <w:p w14:paraId="47B1B267" w14:textId="79D7CDAA" w:rsidR="004F3CDC" w:rsidRPr="006E37D4" w:rsidRDefault="004F3CDC" w:rsidP="004F3CDC">
            <w:pPr>
              <w:pStyle w:val="Els-table-text"/>
              <w:jc w:val="center"/>
              <w:rPr>
                <w:lang w:val="en-GB"/>
              </w:rPr>
            </w:pPr>
            <w:r w:rsidRPr="006E37D4">
              <w:rPr>
                <w:lang w:val="en-GB"/>
              </w:rPr>
              <w:t>Interval</w:t>
            </w:r>
          </w:p>
        </w:tc>
        <w:tc>
          <w:tcPr>
            <w:tcW w:w="1134" w:type="dxa"/>
            <w:tcBorders>
              <w:top w:val="single" w:sz="4" w:space="0" w:color="auto"/>
              <w:bottom w:val="single" w:sz="4" w:space="0" w:color="auto"/>
            </w:tcBorders>
          </w:tcPr>
          <w:p w14:paraId="0715E9F8" w14:textId="6A570E80" w:rsidR="004F3CDC" w:rsidRPr="006E37D4" w:rsidRDefault="004F3CDC" w:rsidP="004F3CDC">
            <w:pPr>
              <w:pStyle w:val="Els-table-text"/>
              <w:jc w:val="center"/>
              <w:rPr>
                <w:lang w:val="en-GB"/>
              </w:rPr>
            </w:pPr>
            <w:r w:rsidRPr="006E37D4">
              <w:rPr>
                <w:lang w:val="en-GB"/>
              </w:rPr>
              <w:t>Duration</w:t>
            </w:r>
          </w:p>
        </w:tc>
        <w:tc>
          <w:tcPr>
            <w:tcW w:w="1134" w:type="dxa"/>
            <w:tcBorders>
              <w:top w:val="single" w:sz="4" w:space="0" w:color="auto"/>
              <w:bottom w:val="single" w:sz="4" w:space="0" w:color="auto"/>
            </w:tcBorders>
          </w:tcPr>
          <w:p w14:paraId="6EBD8CAF" w14:textId="2B849E4C" w:rsidR="004F3CDC" w:rsidRPr="006E37D4" w:rsidRDefault="004F3CDC" w:rsidP="004F3CDC">
            <w:pPr>
              <w:pStyle w:val="Els-table-text"/>
              <w:jc w:val="center"/>
              <w:rPr>
                <w:lang w:val="en-GB"/>
              </w:rPr>
            </w:pPr>
            <w:r w:rsidRPr="006E37D4">
              <w:rPr>
                <w:lang w:val="en-GB"/>
              </w:rPr>
              <w:t>Observations</w:t>
            </w:r>
          </w:p>
        </w:tc>
        <w:tc>
          <w:tcPr>
            <w:tcW w:w="1134" w:type="dxa"/>
            <w:tcBorders>
              <w:top w:val="single" w:sz="4" w:space="0" w:color="auto"/>
              <w:bottom w:val="single" w:sz="4" w:space="0" w:color="auto"/>
            </w:tcBorders>
          </w:tcPr>
          <w:p w14:paraId="6FD859B9" w14:textId="24F22A84" w:rsidR="004F3CDC" w:rsidRPr="006E37D4" w:rsidRDefault="004F3CDC" w:rsidP="004F3CDC">
            <w:pPr>
              <w:pStyle w:val="Els-table-text"/>
              <w:jc w:val="center"/>
              <w:rPr>
                <w:lang w:val="en-GB"/>
              </w:rPr>
            </w:pPr>
            <w:r w:rsidRPr="006E37D4">
              <w:rPr>
                <w:lang w:val="en-GB"/>
              </w:rPr>
              <w:t>ID</w:t>
            </w:r>
          </w:p>
        </w:tc>
        <w:tc>
          <w:tcPr>
            <w:tcW w:w="1275" w:type="dxa"/>
            <w:tcBorders>
              <w:top w:val="single" w:sz="4" w:space="0" w:color="auto"/>
              <w:bottom w:val="single" w:sz="4" w:space="0" w:color="auto"/>
            </w:tcBorders>
          </w:tcPr>
          <w:p w14:paraId="1371ED2D" w14:textId="3A8A89E1" w:rsidR="004F3CDC" w:rsidRPr="006E37D4" w:rsidRDefault="004F3CDC" w:rsidP="004F3CDC">
            <w:pPr>
              <w:pStyle w:val="Els-table-text"/>
              <w:jc w:val="center"/>
              <w:rPr>
                <w:lang w:val="en-GB"/>
              </w:rPr>
            </w:pPr>
            <w:r w:rsidRPr="006E37D4">
              <w:rPr>
                <w:lang w:val="en-GB"/>
              </w:rPr>
              <w:t>Interval</w:t>
            </w:r>
          </w:p>
        </w:tc>
        <w:tc>
          <w:tcPr>
            <w:tcW w:w="993" w:type="dxa"/>
            <w:tcBorders>
              <w:top w:val="single" w:sz="4" w:space="0" w:color="auto"/>
              <w:bottom w:val="single" w:sz="4" w:space="0" w:color="auto"/>
            </w:tcBorders>
          </w:tcPr>
          <w:p w14:paraId="090835E7" w14:textId="2EBC0E4C" w:rsidR="004F3CDC" w:rsidRPr="006E37D4" w:rsidRDefault="004F3CDC" w:rsidP="004F3CDC">
            <w:pPr>
              <w:pStyle w:val="Els-table-text"/>
              <w:jc w:val="center"/>
              <w:rPr>
                <w:lang w:val="en-GB"/>
              </w:rPr>
            </w:pPr>
            <w:r w:rsidRPr="006E37D4">
              <w:rPr>
                <w:lang w:val="en-GB"/>
              </w:rPr>
              <w:t>Duration</w:t>
            </w:r>
          </w:p>
        </w:tc>
        <w:tc>
          <w:tcPr>
            <w:tcW w:w="1134" w:type="dxa"/>
            <w:tcBorders>
              <w:top w:val="single" w:sz="4" w:space="0" w:color="auto"/>
              <w:bottom w:val="single" w:sz="4" w:space="0" w:color="auto"/>
            </w:tcBorders>
          </w:tcPr>
          <w:p w14:paraId="0F4D954C" w14:textId="7F7D5817" w:rsidR="004F3CDC" w:rsidRPr="006E37D4" w:rsidRDefault="004F3CDC" w:rsidP="004F3CDC">
            <w:pPr>
              <w:pStyle w:val="Els-table-text"/>
              <w:jc w:val="center"/>
              <w:rPr>
                <w:lang w:val="en-GB"/>
              </w:rPr>
            </w:pPr>
            <w:r w:rsidRPr="006E37D4">
              <w:rPr>
                <w:lang w:val="en-GB"/>
              </w:rPr>
              <w:t>Observations</w:t>
            </w:r>
          </w:p>
        </w:tc>
      </w:tr>
      <w:tr w:rsidR="004F3CDC" w:rsidRPr="006E37D4" w14:paraId="7F6D10A1" w14:textId="2E65365D" w:rsidTr="008267B1">
        <w:trPr>
          <w:jc w:val="center"/>
        </w:trPr>
        <w:tc>
          <w:tcPr>
            <w:tcW w:w="811" w:type="dxa"/>
            <w:tcBorders>
              <w:top w:val="single" w:sz="4" w:space="0" w:color="auto"/>
            </w:tcBorders>
          </w:tcPr>
          <w:p w14:paraId="1378EE0E" w14:textId="1050B43A" w:rsidR="004F3CDC" w:rsidRPr="006E37D4" w:rsidRDefault="004F3CDC" w:rsidP="004F3CDC">
            <w:pPr>
              <w:pStyle w:val="Els-table-text"/>
              <w:jc w:val="center"/>
              <w:rPr>
                <w:i/>
                <w:iCs/>
                <w:vertAlign w:val="subscript"/>
                <w:lang w:val="en-GB"/>
              </w:rPr>
            </w:pPr>
            <w:r w:rsidRPr="006E37D4">
              <w:rPr>
                <w:i/>
                <w:iCs/>
                <w:lang w:val="en-GB"/>
              </w:rPr>
              <w:t>t</w:t>
            </w:r>
            <w:r w:rsidRPr="006E37D4">
              <w:rPr>
                <w:i/>
                <w:iCs/>
                <w:vertAlign w:val="subscript"/>
                <w:lang w:val="en-GB"/>
              </w:rPr>
              <w:t>w,1</w:t>
            </w:r>
            <w:r w:rsidRPr="006E37D4">
              <w:rPr>
                <w:i/>
                <w:iCs/>
                <w:lang w:val="en-GB"/>
              </w:rPr>
              <w:t xml:space="preserve"> = m</w:t>
            </w:r>
            <w:r w:rsidRPr="006E37D4">
              <w:rPr>
                <w:i/>
                <w:iCs/>
                <w:vertAlign w:val="subscript"/>
                <w:lang w:val="en-GB"/>
              </w:rPr>
              <w:t>1</w:t>
            </w:r>
          </w:p>
        </w:tc>
        <w:tc>
          <w:tcPr>
            <w:tcW w:w="1458" w:type="dxa"/>
            <w:tcBorders>
              <w:top w:val="single" w:sz="4" w:space="0" w:color="auto"/>
            </w:tcBorders>
          </w:tcPr>
          <w:p w14:paraId="1E15B2D3" w14:textId="2ECFC01B" w:rsidR="004F3CDC" w:rsidRPr="006E37D4" w:rsidRDefault="008267B1" w:rsidP="004F3CDC">
            <w:pPr>
              <w:pStyle w:val="Els-table-text"/>
              <w:jc w:val="center"/>
              <w:rPr>
                <w:lang w:val="en-GB"/>
              </w:rPr>
            </w:pPr>
            <w:r w:rsidRPr="006E37D4">
              <w:rPr>
                <w:lang w:val="en-GB"/>
              </w:rPr>
              <w:t>[</w:t>
            </w:r>
            <w:r w:rsidR="004F3CDC" w:rsidRPr="006E37D4">
              <w:rPr>
                <w:lang w:val="en-GB"/>
              </w:rPr>
              <w:t>00:00 - 06:1</w:t>
            </w:r>
            <w:r w:rsidRPr="006E37D4">
              <w:rPr>
                <w:lang w:val="en-GB"/>
              </w:rPr>
              <w:t>5)</w:t>
            </w:r>
          </w:p>
        </w:tc>
        <w:tc>
          <w:tcPr>
            <w:tcW w:w="1134" w:type="dxa"/>
            <w:tcBorders>
              <w:top w:val="single" w:sz="4" w:space="0" w:color="auto"/>
            </w:tcBorders>
          </w:tcPr>
          <w:p w14:paraId="417A03C5" w14:textId="36E7D6E1" w:rsidR="004F3CDC" w:rsidRPr="006E37D4" w:rsidRDefault="004F3CDC" w:rsidP="004F3CDC">
            <w:pPr>
              <w:pStyle w:val="Els-table-text"/>
              <w:jc w:val="center"/>
              <w:rPr>
                <w:lang w:val="en-GB"/>
              </w:rPr>
            </w:pPr>
            <w:r w:rsidRPr="006E37D4">
              <w:rPr>
                <w:lang w:val="en-GB"/>
              </w:rPr>
              <w:t>6 h 15 min</w:t>
            </w:r>
          </w:p>
        </w:tc>
        <w:tc>
          <w:tcPr>
            <w:tcW w:w="1134" w:type="dxa"/>
            <w:tcBorders>
              <w:top w:val="single" w:sz="4" w:space="0" w:color="auto"/>
            </w:tcBorders>
          </w:tcPr>
          <w:p w14:paraId="00EF8279" w14:textId="19B98A46" w:rsidR="004F3CDC" w:rsidRPr="006E37D4" w:rsidRDefault="004F3CDC" w:rsidP="004F3CDC">
            <w:pPr>
              <w:pStyle w:val="Els-table-text"/>
              <w:jc w:val="center"/>
              <w:rPr>
                <w:lang w:val="en-GB"/>
              </w:rPr>
            </w:pPr>
            <w:r w:rsidRPr="006E37D4">
              <w:rPr>
                <w:lang w:val="en-GB"/>
              </w:rPr>
              <w:t>25</w:t>
            </w:r>
          </w:p>
        </w:tc>
        <w:tc>
          <w:tcPr>
            <w:tcW w:w="1134" w:type="dxa"/>
            <w:tcBorders>
              <w:top w:val="single" w:sz="4" w:space="0" w:color="auto"/>
            </w:tcBorders>
          </w:tcPr>
          <w:p w14:paraId="72952A7B" w14:textId="7472523E"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1</w:t>
            </w:r>
          </w:p>
        </w:tc>
        <w:tc>
          <w:tcPr>
            <w:tcW w:w="1275" w:type="dxa"/>
            <w:tcBorders>
              <w:top w:val="single" w:sz="4" w:space="0" w:color="auto"/>
            </w:tcBorders>
          </w:tcPr>
          <w:p w14:paraId="068B7C8B" w14:textId="19A73EBF" w:rsidR="004F3CDC" w:rsidRPr="006E37D4" w:rsidRDefault="008267B1" w:rsidP="004F3CDC">
            <w:pPr>
              <w:pStyle w:val="Els-table-text"/>
              <w:jc w:val="center"/>
              <w:rPr>
                <w:color w:val="FF0000"/>
                <w:lang w:val="en-GB"/>
              </w:rPr>
            </w:pPr>
            <w:r w:rsidRPr="006E37D4">
              <w:rPr>
                <w:color w:val="FF0000"/>
                <w:lang w:val="en-GB"/>
              </w:rPr>
              <w:t>[</w:t>
            </w:r>
            <w:r w:rsidR="004F3CDC" w:rsidRPr="006E37D4">
              <w:rPr>
                <w:color w:val="FF0000"/>
                <w:lang w:val="en-GB"/>
              </w:rPr>
              <w:t>00:00 - 01:00</w:t>
            </w:r>
            <w:r w:rsidRPr="006E37D4">
              <w:rPr>
                <w:color w:val="FF0000"/>
                <w:lang w:val="en-GB"/>
              </w:rPr>
              <w:t>]</w:t>
            </w:r>
          </w:p>
        </w:tc>
        <w:tc>
          <w:tcPr>
            <w:tcW w:w="993" w:type="dxa"/>
            <w:tcBorders>
              <w:top w:val="single" w:sz="4" w:space="0" w:color="auto"/>
            </w:tcBorders>
          </w:tcPr>
          <w:p w14:paraId="310AB3B4" w14:textId="5E3118B1" w:rsidR="004F3CDC" w:rsidRPr="006E37D4" w:rsidRDefault="004F3CDC" w:rsidP="004F3CDC">
            <w:pPr>
              <w:pStyle w:val="Els-table-text"/>
              <w:jc w:val="center"/>
              <w:rPr>
                <w:lang w:val="en-GB"/>
              </w:rPr>
            </w:pPr>
            <w:r w:rsidRPr="006E37D4">
              <w:rPr>
                <w:lang w:val="en-GB"/>
              </w:rPr>
              <w:t>1 h</w:t>
            </w:r>
          </w:p>
        </w:tc>
        <w:tc>
          <w:tcPr>
            <w:tcW w:w="1134" w:type="dxa"/>
            <w:tcBorders>
              <w:top w:val="single" w:sz="4" w:space="0" w:color="auto"/>
            </w:tcBorders>
          </w:tcPr>
          <w:p w14:paraId="7BE358A3" w14:textId="4BC2FCF2" w:rsidR="004F3CDC" w:rsidRPr="006E37D4" w:rsidRDefault="004F3CDC" w:rsidP="004F3CDC">
            <w:pPr>
              <w:pStyle w:val="Els-table-text"/>
              <w:jc w:val="center"/>
              <w:rPr>
                <w:lang w:val="en-GB"/>
              </w:rPr>
            </w:pPr>
            <w:r w:rsidRPr="006E37D4">
              <w:rPr>
                <w:lang w:val="en-GB"/>
              </w:rPr>
              <w:t>4</w:t>
            </w:r>
          </w:p>
        </w:tc>
      </w:tr>
      <w:tr w:rsidR="004F3CDC" w:rsidRPr="006E37D4" w14:paraId="575CBA89" w14:textId="5BCC50A9" w:rsidTr="008267B1">
        <w:trPr>
          <w:jc w:val="center"/>
        </w:trPr>
        <w:tc>
          <w:tcPr>
            <w:tcW w:w="811" w:type="dxa"/>
          </w:tcPr>
          <w:p w14:paraId="497B518E" w14:textId="3B800018"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2</w:t>
            </w:r>
            <w:r w:rsidRPr="006E37D4">
              <w:rPr>
                <w:i/>
                <w:iCs/>
                <w:lang w:val="en-GB"/>
              </w:rPr>
              <w:t>= m</w:t>
            </w:r>
            <w:r w:rsidRPr="006E37D4">
              <w:rPr>
                <w:i/>
                <w:iCs/>
                <w:vertAlign w:val="subscript"/>
                <w:lang w:val="en-GB"/>
              </w:rPr>
              <w:t>2</w:t>
            </w:r>
          </w:p>
        </w:tc>
        <w:tc>
          <w:tcPr>
            <w:tcW w:w="1458" w:type="dxa"/>
          </w:tcPr>
          <w:p w14:paraId="1623E4EE" w14:textId="55295583" w:rsidR="004F3CDC" w:rsidRPr="006E37D4" w:rsidRDefault="008267B1" w:rsidP="004F3CDC">
            <w:pPr>
              <w:pStyle w:val="Els-table-text"/>
              <w:jc w:val="center"/>
              <w:rPr>
                <w:lang w:val="en-GB"/>
              </w:rPr>
            </w:pPr>
            <w:r w:rsidRPr="006E37D4">
              <w:rPr>
                <w:lang w:val="en-GB"/>
              </w:rPr>
              <w:t>[</w:t>
            </w:r>
            <w:r w:rsidR="004F3CDC" w:rsidRPr="006E37D4">
              <w:rPr>
                <w:lang w:val="en-GB"/>
              </w:rPr>
              <w:t>06:15 - 08:4</w:t>
            </w:r>
            <w:r w:rsidRPr="006E37D4">
              <w:rPr>
                <w:lang w:val="en-GB"/>
              </w:rPr>
              <w:t>5)</w:t>
            </w:r>
          </w:p>
        </w:tc>
        <w:tc>
          <w:tcPr>
            <w:tcW w:w="1134" w:type="dxa"/>
          </w:tcPr>
          <w:p w14:paraId="7A1247D0" w14:textId="68C0E391" w:rsidR="004F3CDC" w:rsidRPr="006E37D4" w:rsidRDefault="008267B1" w:rsidP="004F3CDC">
            <w:pPr>
              <w:pStyle w:val="Els-table-text"/>
              <w:jc w:val="center"/>
              <w:rPr>
                <w:lang w:val="en-GB"/>
              </w:rPr>
            </w:pPr>
            <w:r w:rsidRPr="006E37D4">
              <w:rPr>
                <w:lang w:val="en-GB"/>
              </w:rPr>
              <w:t>2</w:t>
            </w:r>
            <w:r w:rsidR="004F3CDC" w:rsidRPr="006E37D4">
              <w:rPr>
                <w:lang w:val="en-GB"/>
              </w:rPr>
              <w:t xml:space="preserve"> h </w:t>
            </w:r>
            <w:r w:rsidRPr="006E37D4">
              <w:rPr>
                <w:lang w:val="en-GB"/>
              </w:rPr>
              <w:t>30</w:t>
            </w:r>
            <w:r w:rsidR="004F3CDC" w:rsidRPr="006E37D4">
              <w:rPr>
                <w:lang w:val="en-GB"/>
              </w:rPr>
              <w:t xml:space="preserve"> min</w:t>
            </w:r>
          </w:p>
        </w:tc>
        <w:tc>
          <w:tcPr>
            <w:tcW w:w="1134" w:type="dxa"/>
          </w:tcPr>
          <w:p w14:paraId="2A59F019" w14:textId="261F00CB" w:rsidR="004F3CDC" w:rsidRPr="006E37D4" w:rsidRDefault="004F3CDC" w:rsidP="004F3CDC">
            <w:pPr>
              <w:pStyle w:val="Els-table-text"/>
              <w:jc w:val="center"/>
              <w:rPr>
                <w:lang w:val="en-GB"/>
              </w:rPr>
            </w:pPr>
            <w:r w:rsidRPr="006E37D4">
              <w:rPr>
                <w:lang w:val="en-GB"/>
              </w:rPr>
              <w:t>10</w:t>
            </w:r>
          </w:p>
        </w:tc>
        <w:tc>
          <w:tcPr>
            <w:tcW w:w="1134" w:type="dxa"/>
          </w:tcPr>
          <w:p w14:paraId="0DABDF2D" w14:textId="78F2295B"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2</w:t>
            </w:r>
          </w:p>
        </w:tc>
        <w:tc>
          <w:tcPr>
            <w:tcW w:w="1275" w:type="dxa"/>
          </w:tcPr>
          <w:p w14:paraId="153509B5" w14:textId="27733C86" w:rsidR="004F3CDC" w:rsidRPr="006E37D4" w:rsidRDefault="008267B1" w:rsidP="004F3CDC">
            <w:pPr>
              <w:pStyle w:val="Els-table-text"/>
              <w:jc w:val="center"/>
              <w:rPr>
                <w:lang w:val="en-GB"/>
              </w:rPr>
            </w:pPr>
            <w:r w:rsidRPr="006E37D4">
              <w:rPr>
                <w:lang w:val="en-GB"/>
              </w:rPr>
              <w:t>[</w:t>
            </w:r>
            <w:r w:rsidR="004F3CDC" w:rsidRPr="006E37D4">
              <w:rPr>
                <w:lang w:val="en-GB"/>
              </w:rPr>
              <w:t>05:15 - 06:15</w:t>
            </w:r>
            <w:r w:rsidRPr="006E37D4">
              <w:rPr>
                <w:lang w:val="en-GB"/>
              </w:rPr>
              <w:t>]</w:t>
            </w:r>
          </w:p>
        </w:tc>
        <w:tc>
          <w:tcPr>
            <w:tcW w:w="993" w:type="dxa"/>
          </w:tcPr>
          <w:p w14:paraId="54C64E1E" w14:textId="6C2BCB84" w:rsidR="004F3CDC" w:rsidRPr="006E37D4" w:rsidRDefault="004F3CDC" w:rsidP="004F3CDC">
            <w:pPr>
              <w:pStyle w:val="Els-table-text"/>
              <w:jc w:val="center"/>
              <w:rPr>
                <w:lang w:val="en-GB"/>
              </w:rPr>
            </w:pPr>
            <w:r w:rsidRPr="006E37D4">
              <w:rPr>
                <w:lang w:val="en-GB"/>
              </w:rPr>
              <w:t>1 h</w:t>
            </w:r>
          </w:p>
        </w:tc>
        <w:tc>
          <w:tcPr>
            <w:tcW w:w="1134" w:type="dxa"/>
          </w:tcPr>
          <w:p w14:paraId="483F4F84" w14:textId="3CA0C9B2" w:rsidR="004F3CDC" w:rsidRPr="006E37D4" w:rsidRDefault="004F3CDC" w:rsidP="004F3CDC">
            <w:pPr>
              <w:pStyle w:val="Els-table-text"/>
              <w:jc w:val="center"/>
              <w:rPr>
                <w:lang w:val="en-GB"/>
              </w:rPr>
            </w:pPr>
            <w:r w:rsidRPr="006E37D4">
              <w:rPr>
                <w:lang w:val="en-GB"/>
              </w:rPr>
              <w:t>4</w:t>
            </w:r>
          </w:p>
        </w:tc>
      </w:tr>
      <w:tr w:rsidR="004F3CDC" w:rsidRPr="006E37D4" w14:paraId="02C9C487" w14:textId="3FDA58EA" w:rsidTr="008267B1">
        <w:trPr>
          <w:jc w:val="center"/>
        </w:trPr>
        <w:tc>
          <w:tcPr>
            <w:tcW w:w="811" w:type="dxa"/>
          </w:tcPr>
          <w:p w14:paraId="35788135" w14:textId="19D51A9F"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3</w:t>
            </w:r>
            <w:r w:rsidRPr="006E37D4">
              <w:rPr>
                <w:i/>
                <w:iCs/>
                <w:lang w:val="en-GB"/>
              </w:rPr>
              <w:t>= m</w:t>
            </w:r>
            <w:r w:rsidRPr="006E37D4">
              <w:rPr>
                <w:i/>
                <w:iCs/>
                <w:vertAlign w:val="subscript"/>
                <w:lang w:val="en-GB"/>
              </w:rPr>
              <w:t>3</w:t>
            </w:r>
          </w:p>
        </w:tc>
        <w:tc>
          <w:tcPr>
            <w:tcW w:w="1458" w:type="dxa"/>
          </w:tcPr>
          <w:p w14:paraId="1B6CF03D" w14:textId="12BE7D26" w:rsidR="004F3CDC" w:rsidRPr="006E37D4" w:rsidRDefault="008267B1" w:rsidP="004F3CDC">
            <w:pPr>
              <w:pStyle w:val="Els-table-text"/>
              <w:jc w:val="center"/>
              <w:rPr>
                <w:lang w:val="en-GB"/>
              </w:rPr>
            </w:pPr>
            <w:r w:rsidRPr="006E37D4">
              <w:rPr>
                <w:lang w:val="en-GB"/>
              </w:rPr>
              <w:t>[</w:t>
            </w:r>
            <w:r w:rsidR="004F3CDC" w:rsidRPr="006E37D4">
              <w:rPr>
                <w:lang w:val="en-GB"/>
              </w:rPr>
              <w:t>08:45 - 15:</w:t>
            </w:r>
            <w:r w:rsidRPr="006E37D4">
              <w:rPr>
                <w:lang w:val="en-GB"/>
              </w:rPr>
              <w:t>30)</w:t>
            </w:r>
          </w:p>
        </w:tc>
        <w:tc>
          <w:tcPr>
            <w:tcW w:w="1134" w:type="dxa"/>
          </w:tcPr>
          <w:p w14:paraId="3D491F2A" w14:textId="0D0E5D59" w:rsidR="004F3CDC" w:rsidRPr="006E37D4" w:rsidRDefault="004F3CDC" w:rsidP="004F3CDC">
            <w:pPr>
              <w:pStyle w:val="Els-table-text"/>
              <w:jc w:val="center"/>
              <w:rPr>
                <w:lang w:val="en-GB"/>
              </w:rPr>
            </w:pPr>
            <w:r w:rsidRPr="006E37D4">
              <w:rPr>
                <w:lang w:val="en-GB"/>
              </w:rPr>
              <w:t xml:space="preserve">6 h </w:t>
            </w:r>
            <w:r w:rsidR="008267B1" w:rsidRPr="006E37D4">
              <w:rPr>
                <w:lang w:val="en-GB"/>
              </w:rPr>
              <w:t>45</w:t>
            </w:r>
            <w:r w:rsidRPr="006E37D4">
              <w:rPr>
                <w:lang w:val="en-GB"/>
              </w:rPr>
              <w:t xml:space="preserve"> min</w:t>
            </w:r>
          </w:p>
        </w:tc>
        <w:tc>
          <w:tcPr>
            <w:tcW w:w="1134" w:type="dxa"/>
          </w:tcPr>
          <w:p w14:paraId="393D6147" w14:textId="0A908AC9" w:rsidR="004F3CDC" w:rsidRPr="006E37D4" w:rsidRDefault="004F3CDC" w:rsidP="004F3CDC">
            <w:pPr>
              <w:pStyle w:val="Els-table-text"/>
              <w:jc w:val="center"/>
              <w:rPr>
                <w:lang w:val="en-GB"/>
              </w:rPr>
            </w:pPr>
            <w:r w:rsidRPr="006E37D4">
              <w:rPr>
                <w:lang w:val="en-GB"/>
              </w:rPr>
              <w:t>27</w:t>
            </w:r>
          </w:p>
        </w:tc>
        <w:tc>
          <w:tcPr>
            <w:tcW w:w="1134" w:type="dxa"/>
          </w:tcPr>
          <w:p w14:paraId="572416F7" w14:textId="3EBBF44F"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3</w:t>
            </w:r>
          </w:p>
        </w:tc>
        <w:tc>
          <w:tcPr>
            <w:tcW w:w="1275" w:type="dxa"/>
          </w:tcPr>
          <w:p w14:paraId="667EC8BC" w14:textId="685BCBCC" w:rsidR="004F3CDC" w:rsidRPr="006E37D4" w:rsidRDefault="008267B1" w:rsidP="004F3CDC">
            <w:pPr>
              <w:pStyle w:val="Els-table-text"/>
              <w:jc w:val="center"/>
              <w:rPr>
                <w:lang w:val="en-GB"/>
              </w:rPr>
            </w:pPr>
            <w:r w:rsidRPr="006E37D4">
              <w:rPr>
                <w:lang w:val="en-GB"/>
              </w:rPr>
              <w:t>[</w:t>
            </w:r>
            <w:r w:rsidR="004F3CDC" w:rsidRPr="006E37D4">
              <w:rPr>
                <w:lang w:val="en-GB"/>
              </w:rPr>
              <w:t>0</w:t>
            </w:r>
            <w:r w:rsidR="00C677F7" w:rsidRPr="006E37D4">
              <w:rPr>
                <w:lang w:val="en-GB"/>
              </w:rPr>
              <w:t>7</w:t>
            </w:r>
            <w:r w:rsidR="004F3CDC" w:rsidRPr="006E37D4">
              <w:rPr>
                <w:lang w:val="en-GB"/>
              </w:rPr>
              <w:t>:</w:t>
            </w:r>
            <w:r w:rsidR="00C677F7" w:rsidRPr="006E37D4">
              <w:rPr>
                <w:lang w:val="en-GB"/>
              </w:rPr>
              <w:t>45</w:t>
            </w:r>
            <w:r w:rsidR="004F3CDC" w:rsidRPr="006E37D4">
              <w:rPr>
                <w:lang w:val="en-GB"/>
              </w:rPr>
              <w:t xml:space="preserve"> - 08:45</w:t>
            </w:r>
            <w:r w:rsidRPr="006E37D4">
              <w:rPr>
                <w:lang w:val="en-GB"/>
              </w:rPr>
              <w:t>]</w:t>
            </w:r>
          </w:p>
        </w:tc>
        <w:tc>
          <w:tcPr>
            <w:tcW w:w="993" w:type="dxa"/>
          </w:tcPr>
          <w:p w14:paraId="2B8A9FF3" w14:textId="07EAA987" w:rsidR="004F3CDC" w:rsidRPr="006E37D4" w:rsidRDefault="004F3CDC" w:rsidP="004F3CDC">
            <w:pPr>
              <w:pStyle w:val="Els-table-text"/>
              <w:jc w:val="center"/>
              <w:rPr>
                <w:lang w:val="en-GB"/>
              </w:rPr>
            </w:pPr>
            <w:r w:rsidRPr="006E37D4">
              <w:rPr>
                <w:lang w:val="en-GB"/>
              </w:rPr>
              <w:t>1 h</w:t>
            </w:r>
          </w:p>
        </w:tc>
        <w:tc>
          <w:tcPr>
            <w:tcW w:w="1134" w:type="dxa"/>
          </w:tcPr>
          <w:p w14:paraId="3691DA4E" w14:textId="1CDD1BB5" w:rsidR="004F3CDC" w:rsidRPr="006E37D4" w:rsidRDefault="004F3CDC" w:rsidP="004F3CDC">
            <w:pPr>
              <w:pStyle w:val="Els-table-text"/>
              <w:jc w:val="center"/>
              <w:rPr>
                <w:lang w:val="en-GB"/>
              </w:rPr>
            </w:pPr>
            <w:r w:rsidRPr="006E37D4">
              <w:rPr>
                <w:lang w:val="en-GB"/>
              </w:rPr>
              <w:t>4</w:t>
            </w:r>
          </w:p>
        </w:tc>
      </w:tr>
      <w:tr w:rsidR="004F3CDC" w:rsidRPr="006E37D4" w14:paraId="47BE287E" w14:textId="1470BF40" w:rsidTr="008267B1">
        <w:trPr>
          <w:jc w:val="center"/>
        </w:trPr>
        <w:tc>
          <w:tcPr>
            <w:tcW w:w="811" w:type="dxa"/>
          </w:tcPr>
          <w:p w14:paraId="37C027BB" w14:textId="68F087E9"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4</w:t>
            </w:r>
            <w:r w:rsidRPr="006E37D4">
              <w:rPr>
                <w:i/>
                <w:iCs/>
                <w:lang w:val="en-GB"/>
              </w:rPr>
              <w:t>= m</w:t>
            </w:r>
            <w:r w:rsidRPr="006E37D4">
              <w:rPr>
                <w:i/>
                <w:iCs/>
                <w:vertAlign w:val="subscript"/>
                <w:lang w:val="en-GB"/>
              </w:rPr>
              <w:t>4</w:t>
            </w:r>
          </w:p>
        </w:tc>
        <w:tc>
          <w:tcPr>
            <w:tcW w:w="1458" w:type="dxa"/>
          </w:tcPr>
          <w:p w14:paraId="6687C7CF" w14:textId="16E17EC7" w:rsidR="004F3CDC" w:rsidRPr="006E37D4" w:rsidRDefault="008267B1" w:rsidP="004F3CDC">
            <w:pPr>
              <w:pStyle w:val="Els-table-text"/>
              <w:jc w:val="center"/>
              <w:rPr>
                <w:lang w:val="en-GB"/>
              </w:rPr>
            </w:pPr>
            <w:r w:rsidRPr="006E37D4">
              <w:rPr>
                <w:lang w:val="en-GB"/>
              </w:rPr>
              <w:t>[</w:t>
            </w:r>
            <w:r w:rsidR="004F3CDC" w:rsidRPr="006E37D4">
              <w:rPr>
                <w:lang w:val="en-GB"/>
              </w:rPr>
              <w:t xml:space="preserve">15:30 </w:t>
            </w:r>
            <w:r w:rsidRPr="006E37D4">
              <w:rPr>
                <w:lang w:val="en-GB"/>
              </w:rPr>
              <w:t>–</w:t>
            </w:r>
            <w:r w:rsidR="004F3CDC" w:rsidRPr="006E37D4">
              <w:rPr>
                <w:lang w:val="en-GB"/>
              </w:rPr>
              <w:t xml:space="preserve"> 1</w:t>
            </w:r>
            <w:r w:rsidRPr="006E37D4">
              <w:rPr>
                <w:lang w:val="en-GB"/>
              </w:rPr>
              <w:t>9:00)</w:t>
            </w:r>
          </w:p>
        </w:tc>
        <w:tc>
          <w:tcPr>
            <w:tcW w:w="1134" w:type="dxa"/>
          </w:tcPr>
          <w:p w14:paraId="0209459E" w14:textId="4591E405" w:rsidR="004F3CDC" w:rsidRPr="006E37D4" w:rsidRDefault="008267B1" w:rsidP="004F3CDC">
            <w:pPr>
              <w:pStyle w:val="Els-table-text"/>
              <w:jc w:val="center"/>
              <w:rPr>
                <w:lang w:val="en-GB"/>
              </w:rPr>
            </w:pPr>
            <w:r w:rsidRPr="006E37D4">
              <w:rPr>
                <w:lang w:val="en-GB"/>
              </w:rPr>
              <w:t>3</w:t>
            </w:r>
            <w:r w:rsidR="004F3CDC" w:rsidRPr="006E37D4">
              <w:rPr>
                <w:lang w:val="en-GB"/>
              </w:rPr>
              <w:t xml:space="preserve"> h </w:t>
            </w:r>
            <w:r w:rsidRPr="006E37D4">
              <w:rPr>
                <w:lang w:val="en-GB"/>
              </w:rPr>
              <w:t>30</w:t>
            </w:r>
            <w:r w:rsidR="004F3CDC" w:rsidRPr="006E37D4">
              <w:rPr>
                <w:lang w:val="en-GB"/>
              </w:rPr>
              <w:t xml:space="preserve"> min</w:t>
            </w:r>
          </w:p>
        </w:tc>
        <w:tc>
          <w:tcPr>
            <w:tcW w:w="1134" w:type="dxa"/>
          </w:tcPr>
          <w:p w14:paraId="38C063B7" w14:textId="4C273E96" w:rsidR="004F3CDC" w:rsidRPr="006E37D4" w:rsidRDefault="004F3CDC" w:rsidP="004F3CDC">
            <w:pPr>
              <w:pStyle w:val="Els-table-text"/>
              <w:jc w:val="center"/>
              <w:rPr>
                <w:lang w:val="en-GB"/>
              </w:rPr>
            </w:pPr>
            <w:r w:rsidRPr="006E37D4">
              <w:rPr>
                <w:lang w:val="en-GB"/>
              </w:rPr>
              <w:t>14</w:t>
            </w:r>
          </w:p>
        </w:tc>
        <w:tc>
          <w:tcPr>
            <w:tcW w:w="1134" w:type="dxa"/>
          </w:tcPr>
          <w:p w14:paraId="601979BF" w14:textId="2E51BF69"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4</w:t>
            </w:r>
          </w:p>
        </w:tc>
        <w:tc>
          <w:tcPr>
            <w:tcW w:w="1275" w:type="dxa"/>
          </w:tcPr>
          <w:p w14:paraId="5CF050CA" w14:textId="4A3EE50C" w:rsidR="004F3CDC" w:rsidRPr="006E37D4" w:rsidRDefault="008267B1" w:rsidP="004F3CDC">
            <w:pPr>
              <w:pStyle w:val="Els-table-text"/>
              <w:jc w:val="center"/>
              <w:rPr>
                <w:lang w:val="en-GB"/>
              </w:rPr>
            </w:pPr>
            <w:r w:rsidRPr="006E37D4">
              <w:rPr>
                <w:lang w:val="en-GB"/>
              </w:rPr>
              <w:t>[</w:t>
            </w:r>
            <w:r w:rsidR="00C677F7" w:rsidRPr="006E37D4">
              <w:rPr>
                <w:lang w:val="en-GB"/>
              </w:rPr>
              <w:t>14</w:t>
            </w:r>
            <w:r w:rsidR="004F3CDC" w:rsidRPr="006E37D4">
              <w:rPr>
                <w:lang w:val="en-GB"/>
              </w:rPr>
              <w:t>:</w:t>
            </w:r>
            <w:r w:rsidR="00C677F7" w:rsidRPr="006E37D4">
              <w:rPr>
                <w:lang w:val="en-GB"/>
              </w:rPr>
              <w:t>30</w:t>
            </w:r>
            <w:r w:rsidR="004F3CDC" w:rsidRPr="006E37D4">
              <w:rPr>
                <w:lang w:val="en-GB"/>
              </w:rPr>
              <w:t xml:space="preserve"> - 15:30</w:t>
            </w:r>
            <w:r w:rsidRPr="006E37D4">
              <w:rPr>
                <w:lang w:val="en-GB"/>
              </w:rPr>
              <w:t>]</w:t>
            </w:r>
            <w:r w:rsidR="004F3CDC" w:rsidRPr="006E37D4">
              <w:rPr>
                <w:lang w:val="en-GB"/>
              </w:rPr>
              <w:t xml:space="preserve"> </w:t>
            </w:r>
          </w:p>
        </w:tc>
        <w:tc>
          <w:tcPr>
            <w:tcW w:w="993" w:type="dxa"/>
          </w:tcPr>
          <w:p w14:paraId="73A7E2CF" w14:textId="64B71AC6" w:rsidR="004F3CDC" w:rsidRPr="006E37D4" w:rsidRDefault="004F3CDC" w:rsidP="004F3CDC">
            <w:pPr>
              <w:pStyle w:val="Els-table-text"/>
              <w:jc w:val="center"/>
              <w:rPr>
                <w:lang w:val="en-GB"/>
              </w:rPr>
            </w:pPr>
            <w:r w:rsidRPr="006E37D4">
              <w:rPr>
                <w:lang w:val="en-GB"/>
              </w:rPr>
              <w:t>1 h</w:t>
            </w:r>
          </w:p>
        </w:tc>
        <w:tc>
          <w:tcPr>
            <w:tcW w:w="1134" w:type="dxa"/>
          </w:tcPr>
          <w:p w14:paraId="4465B6B8" w14:textId="722B4C45" w:rsidR="004F3CDC" w:rsidRPr="006E37D4" w:rsidRDefault="004F3CDC" w:rsidP="004F3CDC">
            <w:pPr>
              <w:pStyle w:val="Els-table-text"/>
              <w:jc w:val="center"/>
              <w:rPr>
                <w:lang w:val="en-GB"/>
              </w:rPr>
            </w:pPr>
            <w:r w:rsidRPr="006E37D4">
              <w:rPr>
                <w:lang w:val="en-GB"/>
              </w:rPr>
              <w:t>4</w:t>
            </w:r>
          </w:p>
        </w:tc>
      </w:tr>
      <w:tr w:rsidR="004F3CDC" w:rsidRPr="006E37D4" w14:paraId="09B49218" w14:textId="0D1F7ABA" w:rsidTr="008267B1">
        <w:trPr>
          <w:jc w:val="center"/>
        </w:trPr>
        <w:tc>
          <w:tcPr>
            <w:tcW w:w="811" w:type="dxa"/>
            <w:tcBorders>
              <w:bottom w:val="single" w:sz="4" w:space="0" w:color="auto"/>
            </w:tcBorders>
          </w:tcPr>
          <w:p w14:paraId="4423727C" w14:textId="49BF588A"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5</w:t>
            </w:r>
            <w:r w:rsidRPr="006E37D4">
              <w:rPr>
                <w:i/>
                <w:iCs/>
                <w:lang w:val="en-GB"/>
              </w:rPr>
              <w:t>= m</w:t>
            </w:r>
            <w:r w:rsidRPr="006E37D4">
              <w:rPr>
                <w:i/>
                <w:iCs/>
                <w:vertAlign w:val="subscript"/>
                <w:lang w:val="en-GB"/>
              </w:rPr>
              <w:t>5</w:t>
            </w:r>
          </w:p>
        </w:tc>
        <w:tc>
          <w:tcPr>
            <w:tcW w:w="1458" w:type="dxa"/>
            <w:tcBorders>
              <w:bottom w:val="single" w:sz="4" w:space="0" w:color="auto"/>
            </w:tcBorders>
          </w:tcPr>
          <w:p w14:paraId="591D70DD" w14:textId="7671C8D2" w:rsidR="004F3CDC" w:rsidRPr="006E37D4" w:rsidRDefault="008267B1" w:rsidP="004F3CDC">
            <w:pPr>
              <w:pStyle w:val="Els-table-text"/>
              <w:jc w:val="center"/>
              <w:rPr>
                <w:lang w:val="en-GB"/>
              </w:rPr>
            </w:pPr>
            <w:r w:rsidRPr="006E37D4">
              <w:rPr>
                <w:lang w:val="en-GB"/>
              </w:rPr>
              <w:t>[</w:t>
            </w:r>
            <w:r w:rsidR="004F3CDC" w:rsidRPr="006E37D4">
              <w:rPr>
                <w:lang w:val="en-GB"/>
              </w:rPr>
              <w:t xml:space="preserve">19:00 </w:t>
            </w:r>
            <w:r w:rsidRPr="006E37D4">
              <w:rPr>
                <w:lang w:val="en-GB"/>
              </w:rPr>
              <w:t>–</w:t>
            </w:r>
            <w:r w:rsidR="004F3CDC" w:rsidRPr="006E37D4">
              <w:rPr>
                <w:lang w:val="en-GB"/>
              </w:rPr>
              <w:t xml:space="preserve"> 2</w:t>
            </w:r>
            <w:r w:rsidRPr="006E37D4">
              <w:rPr>
                <w:lang w:val="en-GB"/>
              </w:rPr>
              <w:t>4:00)</w:t>
            </w:r>
          </w:p>
        </w:tc>
        <w:tc>
          <w:tcPr>
            <w:tcW w:w="1134" w:type="dxa"/>
            <w:tcBorders>
              <w:bottom w:val="single" w:sz="4" w:space="0" w:color="auto"/>
            </w:tcBorders>
          </w:tcPr>
          <w:p w14:paraId="597FA294" w14:textId="73371F21" w:rsidR="004F3CDC" w:rsidRPr="006E37D4" w:rsidRDefault="008267B1" w:rsidP="004F3CDC">
            <w:pPr>
              <w:pStyle w:val="Els-table-text"/>
              <w:jc w:val="center"/>
              <w:rPr>
                <w:lang w:val="en-GB"/>
              </w:rPr>
            </w:pPr>
            <w:r w:rsidRPr="006E37D4">
              <w:rPr>
                <w:lang w:val="en-GB"/>
              </w:rPr>
              <w:t>5</w:t>
            </w:r>
            <w:r w:rsidR="004F3CDC" w:rsidRPr="006E37D4">
              <w:rPr>
                <w:lang w:val="en-GB"/>
              </w:rPr>
              <w:t xml:space="preserve"> h </w:t>
            </w:r>
            <w:r w:rsidRPr="006E37D4">
              <w:rPr>
                <w:lang w:val="en-GB"/>
              </w:rPr>
              <w:t>00</w:t>
            </w:r>
            <w:r w:rsidR="004F3CDC" w:rsidRPr="006E37D4">
              <w:rPr>
                <w:lang w:val="en-GB"/>
              </w:rPr>
              <w:t xml:space="preserve"> min</w:t>
            </w:r>
          </w:p>
        </w:tc>
        <w:tc>
          <w:tcPr>
            <w:tcW w:w="1134" w:type="dxa"/>
            <w:tcBorders>
              <w:bottom w:val="single" w:sz="4" w:space="0" w:color="auto"/>
            </w:tcBorders>
          </w:tcPr>
          <w:p w14:paraId="108CEEDF" w14:textId="38E058DD" w:rsidR="004F3CDC" w:rsidRPr="006E37D4" w:rsidRDefault="004F3CDC" w:rsidP="004F3CDC">
            <w:pPr>
              <w:pStyle w:val="Els-table-text"/>
              <w:jc w:val="center"/>
              <w:rPr>
                <w:lang w:val="en-GB"/>
              </w:rPr>
            </w:pPr>
            <w:r w:rsidRPr="006E37D4">
              <w:rPr>
                <w:lang w:val="en-GB"/>
              </w:rPr>
              <w:t>20</w:t>
            </w:r>
          </w:p>
        </w:tc>
        <w:tc>
          <w:tcPr>
            <w:tcW w:w="1134" w:type="dxa"/>
            <w:tcBorders>
              <w:bottom w:val="single" w:sz="4" w:space="0" w:color="auto"/>
            </w:tcBorders>
          </w:tcPr>
          <w:p w14:paraId="2F03641C" w14:textId="68135930"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5</w:t>
            </w:r>
          </w:p>
        </w:tc>
        <w:tc>
          <w:tcPr>
            <w:tcW w:w="1275" w:type="dxa"/>
            <w:tcBorders>
              <w:bottom w:val="single" w:sz="4" w:space="0" w:color="auto"/>
            </w:tcBorders>
          </w:tcPr>
          <w:p w14:paraId="74604C25" w14:textId="03622C10" w:rsidR="004F3CDC" w:rsidRPr="006E37D4" w:rsidRDefault="008267B1" w:rsidP="004F3CDC">
            <w:pPr>
              <w:pStyle w:val="Els-table-text"/>
              <w:jc w:val="center"/>
              <w:rPr>
                <w:lang w:val="en-GB"/>
              </w:rPr>
            </w:pPr>
            <w:r w:rsidRPr="006E37D4">
              <w:rPr>
                <w:lang w:val="en-GB"/>
              </w:rPr>
              <w:t>[</w:t>
            </w:r>
            <w:r w:rsidR="004F3CDC" w:rsidRPr="006E37D4">
              <w:rPr>
                <w:lang w:val="en-GB"/>
              </w:rPr>
              <w:t>1</w:t>
            </w:r>
            <w:r w:rsidR="00C677F7" w:rsidRPr="006E37D4">
              <w:rPr>
                <w:lang w:val="en-GB"/>
              </w:rPr>
              <w:t>8</w:t>
            </w:r>
            <w:r w:rsidR="004F3CDC" w:rsidRPr="006E37D4">
              <w:rPr>
                <w:lang w:val="en-GB"/>
              </w:rPr>
              <w:t>:</w:t>
            </w:r>
            <w:r w:rsidR="00C677F7" w:rsidRPr="006E37D4">
              <w:rPr>
                <w:lang w:val="en-GB"/>
              </w:rPr>
              <w:t>0</w:t>
            </w:r>
            <w:r w:rsidR="004F3CDC" w:rsidRPr="006E37D4">
              <w:rPr>
                <w:lang w:val="en-GB"/>
              </w:rPr>
              <w:t>0 - 19:00</w:t>
            </w:r>
            <w:r w:rsidRPr="006E37D4">
              <w:rPr>
                <w:lang w:val="en-GB"/>
              </w:rPr>
              <w:t>]</w:t>
            </w:r>
            <w:r w:rsidR="004F3CDC" w:rsidRPr="006E37D4">
              <w:rPr>
                <w:lang w:val="en-GB"/>
              </w:rPr>
              <w:t xml:space="preserve"> </w:t>
            </w:r>
          </w:p>
        </w:tc>
        <w:tc>
          <w:tcPr>
            <w:tcW w:w="993" w:type="dxa"/>
            <w:tcBorders>
              <w:bottom w:val="single" w:sz="4" w:space="0" w:color="auto"/>
            </w:tcBorders>
          </w:tcPr>
          <w:p w14:paraId="6188524A" w14:textId="73BFD62C" w:rsidR="004F3CDC" w:rsidRPr="006E37D4" w:rsidRDefault="004F3CDC" w:rsidP="004F3CDC">
            <w:pPr>
              <w:pStyle w:val="Els-table-text"/>
              <w:jc w:val="center"/>
              <w:rPr>
                <w:lang w:val="en-GB"/>
              </w:rPr>
            </w:pPr>
            <w:r w:rsidRPr="006E37D4">
              <w:rPr>
                <w:lang w:val="en-GB"/>
              </w:rPr>
              <w:t>1 h</w:t>
            </w:r>
          </w:p>
        </w:tc>
        <w:tc>
          <w:tcPr>
            <w:tcW w:w="1134" w:type="dxa"/>
            <w:tcBorders>
              <w:bottom w:val="single" w:sz="4" w:space="0" w:color="auto"/>
            </w:tcBorders>
          </w:tcPr>
          <w:p w14:paraId="0BB3E8CC" w14:textId="356054CD" w:rsidR="004F3CDC" w:rsidRPr="006E37D4" w:rsidRDefault="004F3CDC" w:rsidP="004F3CDC">
            <w:pPr>
              <w:pStyle w:val="Els-table-text"/>
              <w:jc w:val="center"/>
              <w:rPr>
                <w:lang w:val="en-GB"/>
              </w:rPr>
            </w:pPr>
            <w:r w:rsidRPr="006E37D4">
              <w:rPr>
                <w:lang w:val="en-GB"/>
              </w:rPr>
              <w:t>4</w:t>
            </w:r>
          </w:p>
        </w:tc>
      </w:tr>
    </w:tbl>
    <w:p w14:paraId="62692371" w14:textId="77777777" w:rsidR="00136F32" w:rsidRPr="006E37D4" w:rsidRDefault="00136F32" w:rsidP="008D492D">
      <w:pPr>
        <w:pStyle w:val="Els-body-text-large"/>
        <w:ind w:firstLine="0"/>
        <w:rPr>
          <w:b/>
          <w:bCs/>
          <w:color w:val="FF0000"/>
          <w:lang w:val="en-GB"/>
        </w:rPr>
      </w:pPr>
    </w:p>
    <w:p w14:paraId="414F9373" w14:textId="1BF616FE" w:rsidR="008D492D" w:rsidRPr="006E37D4" w:rsidRDefault="00295DE5" w:rsidP="00136F32">
      <w:pPr>
        <w:pStyle w:val="Els-body-text-large"/>
        <w:rPr>
          <w:lang w:val="en-GB"/>
        </w:rPr>
      </w:pPr>
      <w:r w:rsidRPr="006E37D4">
        <w:rPr>
          <w:lang w:val="en-GB"/>
        </w:rPr>
        <w:t>The</w:t>
      </w:r>
      <w:r w:rsidR="00C677F7" w:rsidRPr="006E37D4">
        <w:rPr>
          <w:lang w:val="en-GB"/>
        </w:rPr>
        <w:t xml:space="preserve"> second step consists in the</w:t>
      </w:r>
      <w:r w:rsidRPr="006E37D4">
        <w:rPr>
          <w:lang w:val="en-GB"/>
        </w:rPr>
        <w:t xml:space="preserve"> definition of the groups was performed using a semi-supervised approach. </w:t>
      </w:r>
      <w:r w:rsidR="00657962" w:rsidRPr="006E37D4">
        <w:rPr>
          <w:lang w:val="en-GB"/>
        </w:rPr>
        <w:t xml:space="preserve">As a first step the 75 profiles corresponding to public holidays, university closures and Sundays were extracted and grouped in </w:t>
      </w:r>
      <w:r w:rsidRPr="006E37D4">
        <w:rPr>
          <w:lang w:val="en-GB"/>
        </w:rPr>
        <w:t>C</w:t>
      </w:r>
      <w:r w:rsidR="00657962" w:rsidRPr="006E37D4">
        <w:rPr>
          <w:lang w:val="en-GB"/>
        </w:rPr>
        <w:t xml:space="preserve">luster 1. Secondly 47 profiles belonging to half working days and Saturdays were extracted and assigned to </w:t>
      </w:r>
      <w:r w:rsidRPr="006E37D4">
        <w:rPr>
          <w:lang w:val="en-GB"/>
        </w:rPr>
        <w:t>C</w:t>
      </w:r>
      <w:r w:rsidR="00657962" w:rsidRPr="006E37D4">
        <w:rPr>
          <w:lang w:val="en-GB"/>
        </w:rPr>
        <w:t xml:space="preserve">luster 2. The remaining </w:t>
      </w:r>
      <w:r w:rsidRPr="006E37D4">
        <w:rPr>
          <w:lang w:val="en-GB"/>
        </w:rPr>
        <w:t xml:space="preserve">243 profiles, corresponding to working days, were organized into a matrix 243x96 where each row corresponds to a daily load profile. </w:t>
      </w:r>
      <w:r w:rsidR="008D492D" w:rsidRPr="006E37D4">
        <w:rPr>
          <w:lang w:val="en-GB"/>
        </w:rPr>
        <w:t xml:space="preserve">Then hierarchical clustering algorithm with ward.D2 method was implemented on the not normalized daily load profiles. The silhouette index, implemented in the package NbClust </w:t>
      </w:r>
      <w:r w:rsidR="008D492D" w:rsidRPr="006E37D4">
        <w:rPr>
          <w:lang w:val="en-GB"/>
        </w:rPr>
        <w:fldChar w:fldCharType="begin" w:fldLock="1"/>
      </w:r>
      <w:r w:rsidR="00706FD3" w:rsidRPr="006E37D4">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54]","plainTextFormattedCitation":"[54]","previouslyFormattedCitation":"[54]"},"properties":{"noteIndex":0},"schema":"https://github.com/citation-style-language/schema/raw/master/csl-citation.json"}</w:instrText>
      </w:r>
      <w:r w:rsidR="008D492D" w:rsidRPr="006E37D4">
        <w:rPr>
          <w:lang w:val="en-GB"/>
        </w:rPr>
        <w:fldChar w:fldCharType="separate"/>
      </w:r>
      <w:r w:rsidR="00706FD3" w:rsidRPr="006E37D4">
        <w:rPr>
          <w:noProof/>
          <w:lang w:val="en-GB"/>
        </w:rPr>
        <w:t>[54]</w:t>
      </w:r>
      <w:r w:rsidR="008D492D" w:rsidRPr="006E37D4">
        <w:rPr>
          <w:lang w:val="en-GB"/>
        </w:rPr>
        <w:fldChar w:fldCharType="end"/>
      </w:r>
      <w:r w:rsidR="008D492D" w:rsidRPr="006E37D4">
        <w:rPr>
          <w:lang w:val="en-GB"/>
        </w:rPr>
        <w:t xml:space="preserve">, was used to search the optimal number of clusters in a range 2-6. </w:t>
      </w:r>
      <w:r w:rsidRPr="006E37D4">
        <w:rPr>
          <w:lang w:val="en-GB"/>
        </w:rPr>
        <w:t xml:space="preserve">Three clusters were identified and labelled as follows: Cluster 3 (36 profiles), Cluster 4 (183 profiles), Cluster 5 (24 profiles). The </w:t>
      </w:r>
      <w:r w:rsidR="00114C30" w:rsidRPr="006E37D4">
        <w:rPr>
          <w:lang w:val="en-GB"/>
        </w:rPr>
        <w:t>results</w:t>
      </w:r>
      <w:r w:rsidRPr="006E37D4">
        <w:rPr>
          <w:lang w:val="en-GB"/>
        </w:rPr>
        <w:t xml:space="preserve"> of the group definition are shown in Figure. It is possible to see that the grouping process led to a </w:t>
      </w:r>
      <w:r w:rsidR="00114C30" w:rsidRPr="006E37D4">
        <w:rPr>
          <w:lang w:val="en-GB"/>
        </w:rPr>
        <w:t>well-defined</w:t>
      </w:r>
      <w:r w:rsidRPr="006E37D4">
        <w:rPr>
          <w:lang w:val="en-GB"/>
        </w:rPr>
        <w:t xml:space="preserve"> set of </w:t>
      </w:r>
      <w:r w:rsidR="00114C30" w:rsidRPr="006E37D4">
        <w:rPr>
          <w:lang w:val="en-GB"/>
        </w:rPr>
        <w:t xml:space="preserve">clusters each one representing a typical behaviour of the load profile and </w:t>
      </w:r>
      <w:r w:rsidR="008D492D" w:rsidRPr="006E37D4">
        <w:rPr>
          <w:lang w:val="en-GB"/>
        </w:rPr>
        <w:t xml:space="preserve">will be used to split the CMP for a given context into homogeneous groups </w:t>
      </w:r>
      <w:r w:rsidR="00114C30" w:rsidRPr="006E37D4">
        <w:rPr>
          <w:lang w:val="en-GB"/>
        </w:rPr>
        <w:t>for the anomaly detection process.</w:t>
      </w:r>
    </w:p>
    <w:p w14:paraId="24D88B14" w14:textId="7EB9AE11" w:rsidR="008D492D" w:rsidRPr="006E37D4" w:rsidRDefault="00114C30" w:rsidP="008D492D">
      <w:pPr>
        <w:spacing w:line="360" w:lineRule="auto"/>
      </w:pPr>
      <w:r w:rsidRPr="006E37D4">
        <w:rPr>
          <w:noProof/>
        </w:rPr>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6E37D4" w:rsidRDefault="008D492D" w:rsidP="00E1604E">
      <w:pPr>
        <w:pStyle w:val="Els-caption"/>
        <w:jc w:val="center"/>
        <w:rPr>
          <w:lang w:val="en-GB"/>
        </w:rPr>
      </w:pPr>
      <w:r w:rsidRPr="006E37D4">
        <w:rPr>
          <w:b/>
          <w:bCs/>
          <w:lang w:val="en-GB"/>
        </w:rPr>
        <w:t xml:space="preserve">Figure </w:t>
      </w:r>
      <w:r w:rsidR="00136F32" w:rsidRPr="006E37D4">
        <w:rPr>
          <w:b/>
          <w:bCs/>
          <w:lang w:val="en-GB"/>
        </w:rPr>
        <w:t>9</w:t>
      </w:r>
      <w:r w:rsidRPr="006E37D4">
        <w:rPr>
          <w:b/>
          <w:bCs/>
          <w:lang w:val="en-GB"/>
        </w:rPr>
        <w:t>.</w:t>
      </w:r>
      <w:r w:rsidRPr="006E37D4">
        <w:rPr>
          <w:lang w:val="en-GB"/>
        </w:rPr>
        <w:t xml:space="preserve"> Daily electrical load profile clusters with the relative centroid.</w:t>
      </w:r>
    </w:p>
    <w:p w14:paraId="5E647446" w14:textId="53EDB3B7" w:rsidR="00ED23DA" w:rsidRPr="006E37D4" w:rsidRDefault="00557011" w:rsidP="00017907">
      <w:pPr>
        <w:pStyle w:val="Els-body-text-large"/>
        <w:rPr>
          <w:lang w:val="en-GB"/>
        </w:rPr>
      </w:pPr>
      <w:r w:rsidRPr="006E37D4">
        <w:rPr>
          <w:lang w:val="en-GB"/>
        </w:rPr>
        <w:t>The CMP was calculated by self-joining the data f</w:t>
      </w:r>
      <w:r w:rsidR="00594FE0" w:rsidRPr="006E37D4">
        <w:rPr>
          <w:lang w:val="en-GB"/>
        </w:rPr>
        <w:t>or</w:t>
      </w:r>
      <w:r w:rsidR="00475B53" w:rsidRPr="006E37D4">
        <w:rPr>
          <w:lang w:val="en-GB"/>
        </w:rPr>
        <w:t xml:space="preserve"> each </w:t>
      </w:r>
      <w:r w:rsidR="00C677F7" w:rsidRPr="006E37D4">
        <w:rPr>
          <w:lang w:val="en-GB"/>
        </w:rPr>
        <w:t xml:space="preserve">of the 5 </w:t>
      </w:r>
      <w:r w:rsidR="00475B53" w:rsidRPr="006E37D4">
        <w:rPr>
          <w:lang w:val="en-GB"/>
        </w:rPr>
        <w:t>context</w:t>
      </w:r>
      <w:r w:rsidR="00C677F7" w:rsidRPr="006E37D4">
        <w:rPr>
          <w:lang w:val="en-GB"/>
        </w:rPr>
        <w:t>s</w:t>
      </w:r>
      <w:r w:rsidR="00475B53" w:rsidRPr="006E37D4">
        <w:rPr>
          <w:lang w:val="en-GB"/>
        </w:rPr>
        <w:t xml:space="preserve"> </w:t>
      </w:r>
      <w:r w:rsidRPr="006E37D4">
        <w:rPr>
          <w:lang w:val="en-GB"/>
        </w:rPr>
        <w:t>using</w:t>
      </w:r>
      <w:r w:rsidR="00594FE0" w:rsidRPr="006E37D4">
        <w:rPr>
          <w:lang w:val="en-GB"/>
        </w:rPr>
        <w:t xml:space="preserve"> </w:t>
      </w:r>
      <w:r w:rsidR="00475B53" w:rsidRPr="006E37D4">
        <w:rPr>
          <w:lang w:val="en-GB"/>
        </w:rPr>
        <w:t xml:space="preserve">the Euclidean distance between not normalized </w:t>
      </w:r>
      <w:r w:rsidR="00AB1FC2" w:rsidRPr="006E37D4">
        <w:rPr>
          <w:lang w:val="en-GB"/>
        </w:rPr>
        <w:t>subsequence</w:t>
      </w:r>
      <w:r w:rsidR="00475B53" w:rsidRPr="006E37D4">
        <w:rPr>
          <w:lang w:val="en-GB"/>
        </w:rPr>
        <w:t xml:space="preserve">s. </w:t>
      </w:r>
      <w:r w:rsidR="00017907" w:rsidRPr="006E37D4">
        <w:rPr>
          <w:lang w:val="en-GB"/>
        </w:rPr>
        <w:t xml:space="preserve">The calculation was performed using the open source Python code </w:t>
      </w:r>
      <w:r w:rsidR="00017907" w:rsidRPr="006E37D4">
        <w:rPr>
          <w:lang w:val="en-GB"/>
        </w:rPr>
        <w:fldChar w:fldCharType="begin" w:fldLock="1"/>
      </w:r>
      <w:r w:rsidR="00706FD3" w:rsidRPr="006E37D4">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2]","plainTextFormattedCitation":"[42]","previouslyFormattedCitation":"[42]"},"properties":{"noteIndex":0},"schema":"https://github.com/citation-style-language/schema/raw/master/csl-citation.json"}</w:instrText>
      </w:r>
      <w:r w:rsidR="00017907" w:rsidRPr="006E37D4">
        <w:rPr>
          <w:lang w:val="en-GB"/>
        </w:rPr>
        <w:fldChar w:fldCharType="separate"/>
      </w:r>
      <w:r w:rsidR="00706FD3" w:rsidRPr="006E37D4">
        <w:rPr>
          <w:noProof/>
          <w:lang w:val="en-GB"/>
        </w:rPr>
        <w:t>[42]</w:t>
      </w:r>
      <w:r w:rsidR="00017907" w:rsidRPr="006E37D4">
        <w:rPr>
          <w:lang w:val="en-GB"/>
        </w:rPr>
        <w:fldChar w:fldCharType="end"/>
      </w:r>
      <w:r w:rsidR="00017907" w:rsidRPr="006E37D4">
        <w:rPr>
          <w:lang w:val="en-GB"/>
        </w:rPr>
        <w:t xml:space="preserve"> implementing the Series Distance Matrix framework using Euclidean() as </w:t>
      </w:r>
      <w:r w:rsidR="00017907" w:rsidRPr="006E37D4">
        <w:rPr>
          <w:color w:val="FF0000"/>
          <w:lang w:val="en-GB"/>
        </w:rPr>
        <w:t xml:space="preserve">generator and </w:t>
      </w:r>
      <w:proofErr w:type="spellStart"/>
      <w:r w:rsidR="00017907" w:rsidRPr="006E37D4">
        <w:rPr>
          <w:color w:val="FF0000"/>
          <w:lang w:val="en-GB"/>
        </w:rPr>
        <w:t>ContextualMartixProfile</w:t>
      </w:r>
      <w:proofErr w:type="spellEnd"/>
      <w:r w:rsidR="00017907" w:rsidRPr="006E37D4">
        <w:rPr>
          <w:color w:val="FF0000"/>
          <w:lang w:val="en-GB"/>
        </w:rPr>
        <w:t>() as consumer</w:t>
      </w:r>
      <w:r w:rsidR="00017907" w:rsidRPr="006E37D4">
        <w:rPr>
          <w:lang w:val="en-GB"/>
        </w:rPr>
        <w:t xml:space="preserve">. </w:t>
      </w:r>
      <w:r w:rsidR="00C677F7" w:rsidRPr="006E37D4">
        <w:rPr>
          <w:lang w:val="en-GB"/>
        </w:rPr>
        <w:t>As a representative example in Figure 10 is reported the CMP for context 5</w:t>
      </w:r>
      <w:r w:rsidR="007210DF" w:rsidRPr="006E37D4">
        <w:rPr>
          <w:lang w:val="en-GB"/>
        </w:rPr>
        <w:t xml:space="preserve">. Since the dataset contains 365 days and there is a context per day the resulting CMP is a 365x365 </w:t>
      </w:r>
      <w:r w:rsidRPr="006E37D4">
        <w:rPr>
          <w:lang w:val="en-GB"/>
        </w:rPr>
        <w:t xml:space="preserve">symmetrical </w:t>
      </w:r>
      <w:r w:rsidR="007210DF" w:rsidRPr="006E37D4">
        <w:rPr>
          <w:lang w:val="en-GB"/>
        </w:rPr>
        <w:t>matrix.</w:t>
      </w:r>
      <w:r w:rsidR="00594FE0" w:rsidRPr="006E37D4">
        <w:rPr>
          <w:lang w:val="en-GB"/>
        </w:rPr>
        <w:t xml:space="preserve"> </w:t>
      </w:r>
      <w:r w:rsidRPr="006E37D4">
        <w:rPr>
          <w:lang w:val="en-GB"/>
        </w:rPr>
        <w:t xml:space="preserve">The higher the distance value (gradient fill) the </w:t>
      </w:r>
      <w:r w:rsidRPr="006E37D4">
        <w:rPr>
          <w:lang w:val="en-GB"/>
        </w:rPr>
        <w:lastRenderedPageBreak/>
        <w:t xml:space="preserve">higher the dissimilarity. It is possible to see a </w:t>
      </w:r>
      <w:r w:rsidR="00B448FC" w:rsidRPr="006E37D4">
        <w:rPr>
          <w:lang w:val="en-GB"/>
        </w:rPr>
        <w:t xml:space="preserve">weekly </w:t>
      </w:r>
      <w:r w:rsidRPr="006E37D4">
        <w:rPr>
          <w:lang w:val="en-GB"/>
        </w:rPr>
        <w:t xml:space="preserve">regularity in the overall CMP, </w:t>
      </w:r>
      <w:r w:rsidR="00B448FC" w:rsidRPr="006E37D4">
        <w:rPr>
          <w:lang w:val="en-GB"/>
        </w:rPr>
        <w:t xml:space="preserve">there are typically 5 days with the same behaviour (green) followed by two days of different behaviour (yellow). </w:t>
      </w:r>
      <w:r w:rsidR="0032713B" w:rsidRPr="006E37D4">
        <w:rPr>
          <w:lang w:val="en-GB"/>
        </w:rPr>
        <w:t>Moreover,</w:t>
      </w:r>
      <w:r w:rsidR="00B448FC" w:rsidRPr="006E37D4">
        <w:rPr>
          <w:lang w:val="en-GB"/>
        </w:rPr>
        <w:t xml:space="preserve"> there is a change of typical patterns during summer, especially July and </w:t>
      </w:r>
      <w:r w:rsidR="00F25B22" w:rsidRPr="006E37D4">
        <w:rPr>
          <w:lang w:val="en-GB"/>
        </w:rPr>
        <w:t>A</w:t>
      </w:r>
      <w:r w:rsidR="00B448FC" w:rsidRPr="006E37D4">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sidRPr="006E37D4">
        <w:rPr>
          <w:lang w:val="en-GB"/>
        </w:rPr>
        <w:t xml:space="preserve"> perform a more robust inspection. For </w:t>
      </w:r>
      <w:r w:rsidR="0032713B" w:rsidRPr="006E37D4">
        <w:rPr>
          <w:lang w:val="en-GB"/>
        </w:rPr>
        <w:t>instance,</w:t>
      </w:r>
      <w:r w:rsidR="00C253AE" w:rsidRPr="006E37D4">
        <w:rPr>
          <w:lang w:val="en-GB"/>
        </w:rPr>
        <w:t xml:space="preserve"> </w:t>
      </w:r>
      <w:r w:rsidR="0032713B" w:rsidRPr="006E37D4">
        <w:rPr>
          <w:lang w:val="en-GB"/>
        </w:rPr>
        <w:t xml:space="preserve">the </w:t>
      </w:r>
      <w:r w:rsidR="00ED23DA" w:rsidRPr="006E37D4">
        <w:rPr>
          <w:lang w:val="en-GB"/>
        </w:rPr>
        <w:t xml:space="preserve">day </w:t>
      </w:r>
      <w:r w:rsidR="0032713B" w:rsidRPr="006E37D4">
        <w:rPr>
          <w:lang w:val="en-GB"/>
        </w:rPr>
        <w:t>10</w:t>
      </w:r>
      <w:r w:rsidR="0032713B" w:rsidRPr="006E37D4">
        <w:rPr>
          <w:vertAlign w:val="superscript"/>
          <w:lang w:val="en-GB"/>
        </w:rPr>
        <w:t>th</w:t>
      </w:r>
      <w:r w:rsidR="0032713B" w:rsidRPr="006E37D4">
        <w:rPr>
          <w:lang w:val="en-GB"/>
        </w:rPr>
        <w:t xml:space="preserve"> of November 2019 (at index 63 of cluster 1) </w:t>
      </w:r>
      <w:r w:rsidR="00C253AE" w:rsidRPr="006E37D4">
        <w:rPr>
          <w:lang w:val="en-GB"/>
        </w:rPr>
        <w:t xml:space="preserve">stands out to be remarkably different from all the others day in the cluster, </w:t>
      </w:r>
      <w:r w:rsidR="00ED23DA" w:rsidRPr="006E37D4">
        <w:rPr>
          <w:lang w:val="en-GB"/>
        </w:rPr>
        <w:t xml:space="preserve">which is </w:t>
      </w:r>
      <w:r w:rsidR="00C253AE" w:rsidRPr="006E37D4">
        <w:rPr>
          <w:lang w:val="en-GB"/>
        </w:rPr>
        <w:t>not so evident by only visualizing the global CMP.</w:t>
      </w:r>
      <w:r w:rsidR="00ED23DA" w:rsidRPr="006E37D4">
        <w:rPr>
          <w:lang w:val="en-GB"/>
        </w:rPr>
        <w:t xml:space="preserve"> This highlights the importance of grouping for the identification of contextual anomalies.</w:t>
      </w:r>
    </w:p>
    <w:p w14:paraId="74D14DD5" w14:textId="61FD7242" w:rsidR="00672C01" w:rsidRPr="006E37D4" w:rsidRDefault="004D7630" w:rsidP="00672C01">
      <w:pPr>
        <w:spacing w:line="360" w:lineRule="auto"/>
        <w:jc w:val="center"/>
      </w:pPr>
      <w:r w:rsidRPr="006E37D4">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Pr="006E37D4" w:rsidRDefault="005B0274" w:rsidP="00BA2D47">
      <w:pPr>
        <w:pStyle w:val="Els-caption"/>
        <w:rPr>
          <w:lang w:val="en-GB"/>
        </w:rPr>
      </w:pPr>
      <w:r w:rsidRPr="006E37D4">
        <w:rPr>
          <w:b/>
          <w:bCs/>
          <w:lang w:val="en-GB"/>
        </w:rPr>
        <w:t>Figure</w:t>
      </w:r>
      <w:r w:rsidR="00672C01" w:rsidRPr="006E37D4">
        <w:rPr>
          <w:b/>
          <w:bCs/>
          <w:lang w:val="en-GB"/>
        </w:rPr>
        <w:t xml:space="preserve"> </w:t>
      </w:r>
      <w:r w:rsidR="00136F32" w:rsidRPr="006E37D4">
        <w:rPr>
          <w:b/>
          <w:bCs/>
          <w:lang w:val="en-GB"/>
        </w:rPr>
        <w:t>10</w:t>
      </w:r>
      <w:r w:rsidR="00672C01" w:rsidRPr="006E37D4">
        <w:rPr>
          <w:b/>
          <w:bCs/>
          <w:lang w:val="en-GB"/>
        </w:rPr>
        <w:t>.</w:t>
      </w:r>
      <w:r w:rsidR="00672C01" w:rsidRPr="006E37D4">
        <w:rPr>
          <w:lang w:val="en-GB"/>
        </w:rPr>
        <w:t xml:space="preserve"> </w:t>
      </w:r>
      <w:r w:rsidR="00CD4F72" w:rsidRPr="006E37D4">
        <w:rPr>
          <w:lang w:val="en-GB"/>
        </w:rPr>
        <w:t>On the left the c</w:t>
      </w:r>
      <w:r w:rsidR="00ED23DA" w:rsidRPr="006E37D4">
        <w:rPr>
          <w:lang w:val="en-GB"/>
        </w:rPr>
        <w:t>ontextual matrix profile result for context 5.</w:t>
      </w:r>
      <w:r w:rsidR="00CD4F72" w:rsidRPr="006E37D4">
        <w:rPr>
          <w:lang w:val="en-GB"/>
        </w:rPr>
        <w:t xml:space="preserve"> Each point of the matrix shows the Euclidean distance between the best matching subsequences of the two days. Lower the distance better the match</w:t>
      </w:r>
      <w:r w:rsidR="00C10FE4" w:rsidRPr="006E37D4">
        <w:rPr>
          <w:lang w:val="en-GB"/>
        </w:rPr>
        <w:t>. On the rig</w:t>
      </w:r>
      <w:r w:rsidR="00094178" w:rsidRPr="006E37D4">
        <w:rPr>
          <w:lang w:val="en-GB"/>
        </w:rPr>
        <w:t>ht the CMP divided into clusters.</w:t>
      </w:r>
    </w:p>
    <w:p w14:paraId="62B2E3DA" w14:textId="68282FF0" w:rsidR="0066703F" w:rsidRPr="006E37D4" w:rsidRDefault="0066703F" w:rsidP="0031074E">
      <w:pPr>
        <w:pStyle w:val="Els-2ndorder-head"/>
        <w:rPr>
          <w:lang w:val="en-GB"/>
        </w:rPr>
      </w:pPr>
      <w:r w:rsidRPr="006E37D4">
        <w:rPr>
          <w:lang w:val="en-GB"/>
        </w:rPr>
        <w:t>Anomaly detection</w:t>
      </w:r>
      <w:r w:rsidR="00230A61" w:rsidRPr="006E37D4">
        <w:rPr>
          <w:lang w:val="en-GB"/>
        </w:rPr>
        <w:t xml:space="preserve"> </w:t>
      </w:r>
      <w:r w:rsidR="00E3322A" w:rsidRPr="006E37D4">
        <w:rPr>
          <w:lang w:val="en-GB"/>
        </w:rPr>
        <w:t>results</w:t>
      </w:r>
    </w:p>
    <w:p w14:paraId="1189F165" w14:textId="6EE5701B" w:rsidR="0000675A" w:rsidRPr="006E37D4" w:rsidRDefault="00202AC9" w:rsidP="0000675A">
      <w:pPr>
        <w:pStyle w:val="Els-body-text-large"/>
        <w:rPr>
          <w:lang w:val="en-GB"/>
        </w:rPr>
      </w:pPr>
      <w:r w:rsidRPr="006E37D4">
        <w:rPr>
          <w:lang w:val="en-GB"/>
        </w:rPr>
        <w:t xml:space="preserve">The anomaly detection is performed for each group of each context. For each day within a group </w:t>
      </w:r>
      <w:r w:rsidR="00F768F3" w:rsidRPr="006E37D4">
        <w:rPr>
          <w:lang w:val="en-GB"/>
        </w:rPr>
        <w:t xml:space="preserve">both </w:t>
      </w:r>
      <w:r w:rsidRPr="006E37D4">
        <w:rPr>
          <w:lang w:val="en-GB"/>
        </w:rPr>
        <w:t>the median of the Euclidean distance</w:t>
      </w:r>
      <w:r w:rsidR="00F768F3" w:rsidRPr="006E37D4">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Pr="006E37D4">
        <w:rPr>
          <w:lang w:val="en-GB"/>
        </w:rPr>
        <w:t xml:space="preserve"> </w:t>
      </w:r>
      <w:r w:rsidR="00F768F3" w:rsidRPr="006E37D4">
        <w:rPr>
          <w:lang w:val="en-GB"/>
        </w:rPr>
        <w:t xml:space="preserve">(i.e., median of column/row of the CMP) and the energy consumption in a time window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F768F3" w:rsidRPr="006E37D4">
        <w:rPr>
          <w:lang w:val="en-GB"/>
        </w:rPr>
        <w:t xml:space="preserve"> are </w:t>
      </w:r>
      <w:r w:rsidRPr="006E37D4">
        <w:rPr>
          <w:lang w:val="en-GB"/>
        </w:rPr>
        <w:t>calculated,</w:t>
      </w:r>
      <w:r w:rsidR="00F768F3" w:rsidRPr="006E37D4">
        <w:rPr>
          <w:lang w:val="en-GB"/>
        </w:rPr>
        <w:t xml:space="preserve"> </w:t>
      </w:r>
      <w:r w:rsidRPr="006E37D4">
        <w:rPr>
          <w:lang w:val="en-GB"/>
        </w:rPr>
        <w:t>and the four</w:t>
      </w:r>
      <w:r w:rsidR="009D02AE" w:rsidRPr="006E37D4">
        <w:rPr>
          <w:lang w:val="en-GB"/>
        </w:rPr>
        <w:t xml:space="preserve"> univariate anomaly detection methods are applied. The methods are tuned as follows: t</w:t>
      </w:r>
      <w:r w:rsidR="0050636D" w:rsidRPr="006E37D4">
        <w:rPr>
          <w:lang w:val="en-GB"/>
        </w:rPr>
        <w:t xml:space="preserve">he IQR method </w:t>
      </w:r>
      <w:r w:rsidR="009D02AE" w:rsidRPr="006E37D4">
        <w:rPr>
          <w:lang w:val="en-GB"/>
        </w:rPr>
        <w:t xml:space="preserve">is tuned to </w:t>
      </w:r>
      <w:r w:rsidR="0050636D" w:rsidRPr="006E37D4">
        <w:rPr>
          <w:lang w:val="en-GB"/>
        </w:rPr>
        <w:t>considers only the positive outliers over 1.5</w:t>
      </w:r>
      <w:r w:rsidR="0084456E" w:rsidRPr="006E37D4">
        <w:rPr>
          <w:lang w:val="en-GB"/>
        </w:rPr>
        <w:t> </w:t>
      </w:r>
      <w:r w:rsidR="0050636D" w:rsidRPr="006E37D4">
        <w:rPr>
          <w:lang w:val="en-GB"/>
        </w:rPr>
        <w:t>IQR, the z-score only the positive observations over 2</w:t>
      </w:r>
      <w:r w:rsidR="009D02AE" w:rsidRPr="006E37D4">
        <w:rPr>
          <w:lang w:val="en-GB"/>
        </w:rPr>
        <w:t>, GESD</w:t>
      </w:r>
      <w:r w:rsidR="0050636D" w:rsidRPr="006E37D4">
        <w:rPr>
          <w:lang w:val="en-GB"/>
        </w:rPr>
        <w:t xml:space="preserve"> observations considered outliers with a 0.05 tolerance</w:t>
      </w:r>
      <w:r w:rsidR="009D02AE" w:rsidRPr="006E37D4">
        <w:rPr>
          <w:lang w:val="en-GB"/>
        </w:rPr>
        <w:t xml:space="preserve"> and the</w:t>
      </w:r>
      <w:r w:rsidR="0050636D" w:rsidRPr="006E37D4">
        <w:rPr>
          <w:lang w:val="en-GB"/>
        </w:rPr>
        <w:t xml:space="preserve"> elbow method, since it is a pure graphical method</w:t>
      </w:r>
      <w:r w:rsidR="009D02AE" w:rsidRPr="006E37D4">
        <w:rPr>
          <w:lang w:val="en-GB"/>
        </w:rPr>
        <w:t xml:space="preserve">, considers outliers above the knee. </w:t>
      </w:r>
      <w:r w:rsidR="0000675A" w:rsidRPr="006E37D4">
        <w:rPr>
          <w:lang w:val="en-GB"/>
        </w:rPr>
        <w:t xml:space="preserve">Each method defines whether an observation is anomalous or not in 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BF437B" w:rsidRPr="006E37D4">
        <w:rPr>
          <w:lang w:val="en-GB"/>
        </w:rPr>
        <w:t>. T</w:t>
      </w:r>
      <w:r w:rsidR="0000675A" w:rsidRPr="006E37D4">
        <w:rPr>
          <w:lang w:val="en-GB"/>
        </w:rPr>
        <w:t xml:space="preserve">hen the severity is obtained by counting by the number of positive detections. By summing the two resulting severity vector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00675A" w:rsidRPr="006E37D4">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00675A" w:rsidRPr="006E37D4">
        <w:rPr>
          <w:lang w:val="en-GB"/>
        </w:rPr>
        <w:t xml:space="preserve"> and it is possible to obtain an overall severity </w:t>
      </w:r>
      <m:oMath>
        <m:r>
          <w:rPr>
            <w:rFonts w:ascii="Cambria Math" w:hAnsi="Cambria Math"/>
            <w:lang w:val="en-GB"/>
          </w:rPr>
          <m:t>S</m:t>
        </m:r>
      </m:oMath>
      <w:r w:rsidR="0000675A" w:rsidRPr="006E37D4">
        <w:rPr>
          <w:lang w:val="en-GB"/>
        </w:rPr>
        <w:t xml:space="preserve"> ranging from </w:t>
      </w:r>
      <m:oMath>
        <m:r>
          <w:rPr>
            <w:rFonts w:ascii="Cambria Math" w:hAnsi="Cambria Math"/>
            <w:lang w:val="en-GB"/>
          </w:rPr>
          <m:t>0</m:t>
        </m:r>
      </m:oMath>
      <w:r w:rsidR="0000675A" w:rsidRPr="006E37D4">
        <w:rPr>
          <w:lang w:val="en-GB"/>
        </w:rPr>
        <w:t xml:space="preserve"> to </w:t>
      </w:r>
      <m:oMath>
        <m:r>
          <w:rPr>
            <w:rFonts w:ascii="Cambria Math" w:hAnsi="Cambria Math"/>
            <w:lang w:val="en-GB"/>
          </w:rPr>
          <m:t>8</m:t>
        </m:r>
      </m:oMath>
      <w:r w:rsidR="0000675A" w:rsidRPr="006E37D4">
        <w:rPr>
          <w:lang w:val="en-GB"/>
        </w:rPr>
        <w:t xml:space="preserve"> that robustly ranks anomalies from the most severe to the least severe. </w:t>
      </w:r>
    </w:p>
    <w:p w14:paraId="796D6BE9" w14:textId="2F66C397" w:rsidR="00202AA1" w:rsidRPr="006E37D4" w:rsidRDefault="002D32A7" w:rsidP="00BB4432">
      <w:pPr>
        <w:pStyle w:val="Els-body-text-large"/>
        <w:rPr>
          <w:lang w:val="en-GB"/>
        </w:rPr>
      </w:pPr>
      <w:r w:rsidRPr="006E37D4">
        <w:rPr>
          <w:lang w:val="en-GB"/>
        </w:rPr>
        <w:t xml:space="preserve">In </w:t>
      </w:r>
      <w:r w:rsidR="00FF481A" w:rsidRPr="006E37D4">
        <w:rPr>
          <w:lang w:val="en-GB"/>
        </w:rPr>
        <w:t>F</w:t>
      </w:r>
      <w:r w:rsidRPr="006E37D4">
        <w:rPr>
          <w:lang w:val="en-GB"/>
        </w:rPr>
        <w:t>igure</w:t>
      </w:r>
      <w:r w:rsidR="00F768F3" w:rsidRPr="006E37D4">
        <w:rPr>
          <w:lang w:val="en-GB"/>
        </w:rPr>
        <w:t xml:space="preserve"> 11</w:t>
      </w:r>
      <w:r w:rsidRPr="006E37D4">
        <w:rPr>
          <w:lang w:val="en-GB"/>
        </w:rPr>
        <w:t xml:space="preserve"> </w:t>
      </w:r>
      <w:r w:rsidR="00E9512C" w:rsidRPr="006E37D4">
        <w:rPr>
          <w:lang w:val="en-GB"/>
        </w:rPr>
        <w:t>are presented the anomaly detection results for the context 5 cluster 2</w:t>
      </w:r>
      <w:r w:rsidR="00FF481A" w:rsidRPr="006E37D4">
        <w:rPr>
          <w:lang w:val="en-GB"/>
        </w:rPr>
        <w:t>, in Figure 11(a) methods are applied on the vector of the median Euclidean distances and in Figure 11(b) are applied on the vector of the energy consumption.</w:t>
      </w:r>
      <w:r w:rsidR="0000675A" w:rsidRPr="006E37D4">
        <w:rPr>
          <w:lang w:val="en-GB"/>
        </w:rPr>
        <w:t xml:space="preserve"> </w:t>
      </w:r>
      <w:r w:rsidR="00FF481A" w:rsidRPr="006E37D4">
        <w:rPr>
          <w:lang w:val="en-GB"/>
        </w:rPr>
        <w:t>It is possible to easily verify that two days, 9</w:t>
      </w:r>
      <w:r w:rsidR="00FF481A" w:rsidRPr="006E37D4">
        <w:rPr>
          <w:vertAlign w:val="superscript"/>
          <w:lang w:val="en-GB"/>
        </w:rPr>
        <w:t>Th</w:t>
      </w:r>
      <w:r w:rsidR="00FF481A" w:rsidRPr="006E37D4">
        <w:rPr>
          <w:lang w:val="en-GB"/>
        </w:rPr>
        <w:t xml:space="preserve"> of November 2019 and 6</w:t>
      </w:r>
      <w:r w:rsidR="00FF481A" w:rsidRPr="006E37D4">
        <w:rPr>
          <w:vertAlign w:val="superscript"/>
          <w:lang w:val="en-GB"/>
        </w:rPr>
        <w:t>th</w:t>
      </w:r>
      <w:r w:rsidR="00FF481A" w:rsidRPr="006E37D4">
        <w:rPr>
          <w:lang w:val="en-GB"/>
        </w:rPr>
        <w:t xml:space="preserve"> of July 2019, were detected as anomalous by all the methods in both the Euclidean distance and energy vector and this resulted into a</w:t>
      </w:r>
      <w:r w:rsidR="0000675A" w:rsidRPr="006E37D4">
        <w:rPr>
          <w:lang w:val="en-GB"/>
        </w:rPr>
        <w:t>n</w:t>
      </w:r>
      <w:r w:rsidR="00FF481A" w:rsidRPr="006E37D4">
        <w:rPr>
          <w:lang w:val="en-GB"/>
        </w:rPr>
        <w:t xml:space="preserve"> overall severity of 8.</w:t>
      </w:r>
    </w:p>
    <w:p w14:paraId="59106895" w14:textId="0D17B1E5" w:rsidR="009A37D8" w:rsidRPr="006E37D4" w:rsidRDefault="0028142B" w:rsidP="00202AA1">
      <w:pPr>
        <w:spacing w:line="360" w:lineRule="auto"/>
      </w:pPr>
      <w:r w:rsidRPr="006E37D4">
        <w:rPr>
          <w:noProof/>
        </w:rPr>
        <w:lastRenderedPageBreak/>
        <w:drawing>
          <wp:inline distT="0" distB="0" distL="0" distR="0" wp14:anchorId="7E288282" wp14:editId="6110679F">
            <wp:extent cx="6116320" cy="3094990"/>
            <wp:effectExtent l="0" t="0" r="508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3094990"/>
                    </a:xfrm>
                    <a:prstGeom prst="rect">
                      <a:avLst/>
                    </a:prstGeom>
                  </pic:spPr>
                </pic:pic>
              </a:graphicData>
            </a:graphic>
          </wp:inline>
        </w:drawing>
      </w:r>
    </w:p>
    <w:p w14:paraId="12730E41" w14:textId="0EAB6751" w:rsidR="004A0AF0" w:rsidRPr="006E37D4" w:rsidRDefault="005B0274" w:rsidP="00CD0D31">
      <w:pPr>
        <w:pStyle w:val="Els-caption"/>
        <w:rPr>
          <w:lang w:val="en-GB"/>
        </w:rPr>
      </w:pPr>
      <w:r w:rsidRPr="006E37D4">
        <w:rPr>
          <w:b/>
          <w:bCs/>
          <w:lang w:val="en-GB"/>
        </w:rPr>
        <w:t>Figure</w:t>
      </w:r>
      <w:r w:rsidR="009A37D8" w:rsidRPr="006E37D4">
        <w:rPr>
          <w:b/>
          <w:bCs/>
          <w:lang w:val="en-GB"/>
        </w:rPr>
        <w:t xml:space="preserve"> 1</w:t>
      </w:r>
      <w:r w:rsidR="00136F32" w:rsidRPr="006E37D4">
        <w:rPr>
          <w:b/>
          <w:bCs/>
          <w:lang w:val="en-GB"/>
        </w:rPr>
        <w:t>1</w:t>
      </w:r>
      <w:r w:rsidR="009A37D8" w:rsidRPr="006E37D4">
        <w:rPr>
          <w:b/>
          <w:bCs/>
          <w:lang w:val="en-GB"/>
        </w:rPr>
        <w:t>.</w:t>
      </w:r>
      <w:r w:rsidR="009A37D8" w:rsidRPr="006E37D4">
        <w:rPr>
          <w:lang w:val="en-GB"/>
        </w:rPr>
        <w:t xml:space="preserve"> </w:t>
      </w:r>
      <w:r w:rsidR="007B7796" w:rsidRPr="006E37D4">
        <w:rPr>
          <w:lang w:val="en-GB"/>
        </w:rPr>
        <w:t xml:space="preserve">Example of severity calculation </w:t>
      </w:r>
      <w:r w:rsidR="00CD0D31" w:rsidRPr="006E37D4">
        <w:rPr>
          <w:lang w:val="en-GB"/>
        </w:rPr>
        <w:t xml:space="preserve">on (a) median Euclidean distance vector and (b) energy consumption vector </w:t>
      </w:r>
      <w:r w:rsidR="007B7796" w:rsidRPr="006E37D4">
        <w:rPr>
          <w:lang w:val="en-GB"/>
        </w:rPr>
        <w:t>using the four anomaly detection methods respectively</w:t>
      </w:r>
      <w:r w:rsidR="00CD0D31" w:rsidRPr="006E37D4">
        <w:rPr>
          <w:lang w:val="en-GB"/>
        </w:rPr>
        <w:t xml:space="preserve"> inter quartile, Z-score standardization, elbow method and Generalized Extreme Studentized Deviate (GESD).</w:t>
      </w:r>
    </w:p>
    <w:p w14:paraId="25B959C1" w14:textId="7DD617A4" w:rsidR="00A80072" w:rsidRPr="006E37D4" w:rsidRDefault="004A0AF0" w:rsidP="008E6EDB">
      <w:pPr>
        <w:pStyle w:val="Els-body-text-large"/>
        <w:rPr>
          <w:lang w:val="en-GB"/>
        </w:rPr>
      </w:pPr>
      <w:r w:rsidRPr="006E37D4">
        <w:rPr>
          <w:lang w:val="en-GB"/>
        </w:rPr>
        <w:t>To reduce the number of spurious alerts and feedbacks only the severity 6-7-8 are considered as relevant and total of 64 anomalies were detected: 25 of severity 6, 14 of severity 7 and 25 of severity 8. A higher severity</w:t>
      </w:r>
      <w:r w:rsidR="0084456E" w:rsidRPr="006E37D4">
        <w:rPr>
          <w:lang w:val="en-GB"/>
        </w:rPr>
        <w:t xml:space="preserve"> </w:t>
      </w:r>
      <w:r w:rsidR="00284693" w:rsidRPr="006E37D4">
        <w:rPr>
          <w:lang w:val="en-GB"/>
        </w:rPr>
        <w:t>denotes a significant difference in terms of shape and energy</w:t>
      </w:r>
      <w:r w:rsidR="008E6EDB" w:rsidRPr="006E37D4">
        <w:rPr>
          <w:lang w:val="en-GB"/>
        </w:rPr>
        <w:t xml:space="preserve"> from most of the days within the relative cluster and context. Furthermore, g</w:t>
      </w:r>
      <w:r w:rsidRPr="006E37D4">
        <w:rPr>
          <w:lang w:val="en-GB"/>
        </w:rPr>
        <w:t>iven an anomalous profile</w:t>
      </w:r>
      <w:r w:rsidR="008E6EDB" w:rsidRPr="006E37D4">
        <w:rPr>
          <w:lang w:val="en-GB"/>
        </w:rPr>
        <w:t>,</w:t>
      </w:r>
      <w:r w:rsidRPr="006E37D4">
        <w:rPr>
          <w:lang w:val="en-GB"/>
        </w:rPr>
        <w:t xml:space="preserve"> it is possible to estimate the overconsumption by calculating the difference between the anomalous energy consumption and the energy consumption of the centroid of the respective cluster. </w:t>
      </w:r>
      <w:r w:rsidRPr="006E37D4">
        <w:rPr>
          <w:color w:val="FF0000"/>
          <w:lang w:val="en-GB"/>
        </w:rPr>
        <w:t xml:space="preserve">The 64 anomalies detected </w:t>
      </w:r>
      <w:r w:rsidR="00554AD5" w:rsidRPr="006E37D4">
        <w:rPr>
          <w:color w:val="FF0000"/>
          <w:lang w:val="en-GB"/>
        </w:rPr>
        <w:t xml:space="preserve">resulted in an overall overconsumption </w:t>
      </w:r>
      <w:r w:rsidRPr="006E37D4">
        <w:rPr>
          <w:color w:val="FF0000"/>
          <w:lang w:val="en-GB"/>
        </w:rPr>
        <w:t>of 20000 kWh for an estimated cost of more than 5000€.</w:t>
      </w:r>
      <w:r w:rsidR="00554AD5" w:rsidRPr="006E37D4">
        <w:rPr>
          <w:color w:val="FF0000"/>
          <w:lang w:val="en-GB"/>
        </w:rPr>
        <w:t xml:space="preserve"> </w:t>
      </w:r>
    </w:p>
    <w:p w14:paraId="147761DC" w14:textId="12B95436" w:rsidR="00291B20" w:rsidRPr="006E37D4" w:rsidRDefault="00AD634B" w:rsidP="004A1BA3">
      <w:pPr>
        <w:pStyle w:val="Els-body-text-large"/>
        <w:rPr>
          <w:color w:val="000000" w:themeColor="text1"/>
          <w:lang w:val="en-GB"/>
        </w:rPr>
      </w:pPr>
      <w:r w:rsidRPr="006E37D4">
        <w:rPr>
          <w:lang w:val="en-GB"/>
        </w:rPr>
        <w:t>Results are summarized in Figure 12</w:t>
      </w:r>
      <w:r w:rsidR="00A80072" w:rsidRPr="006E37D4">
        <w:rPr>
          <w:lang w:val="en-GB"/>
        </w:rPr>
        <w:t xml:space="preserve"> through a calendar chart which is an effective way to visualize anomalies over the year for </w:t>
      </w:r>
      <w:r w:rsidR="004A1BA3" w:rsidRPr="006E37D4">
        <w:rPr>
          <w:lang w:val="en-GB"/>
        </w:rPr>
        <w:t xml:space="preserve">the </w:t>
      </w:r>
      <w:r w:rsidR="00A80072" w:rsidRPr="006E37D4">
        <w:rPr>
          <w:lang w:val="en-GB"/>
        </w:rPr>
        <w:t xml:space="preserve">different contexts. </w:t>
      </w:r>
      <w:r w:rsidR="006F3470" w:rsidRPr="006E37D4">
        <w:rPr>
          <w:lang w:val="en-GB"/>
        </w:rPr>
        <w:t xml:space="preserve">According to the </w:t>
      </w:r>
      <w:r w:rsidR="008E6EDB" w:rsidRPr="006E37D4">
        <w:rPr>
          <w:lang w:val="en-GB"/>
        </w:rPr>
        <w:t>F</w:t>
      </w:r>
      <w:r w:rsidR="006F3470" w:rsidRPr="006E37D4">
        <w:rPr>
          <w:lang w:val="en-GB"/>
        </w:rPr>
        <w:t>igure anomalies are more frequent at the beginning and end of the da</w:t>
      </w:r>
      <w:r w:rsidR="005D5E8E" w:rsidRPr="006E37D4">
        <w:rPr>
          <w:lang w:val="en-GB"/>
        </w:rPr>
        <w:t>y: 1</w:t>
      </w:r>
      <w:r w:rsidR="006F3470" w:rsidRPr="006E37D4">
        <w:rPr>
          <w:lang w:val="en-GB"/>
        </w:rPr>
        <w:t xml:space="preserve">2 in the </w:t>
      </w:r>
      <w:r w:rsidR="008E6EDB" w:rsidRPr="006E37D4">
        <w:rPr>
          <w:lang w:val="en-GB"/>
        </w:rPr>
        <w:t>1</w:t>
      </w:r>
      <w:r w:rsidR="008E6EDB" w:rsidRPr="006E37D4">
        <w:rPr>
          <w:vertAlign w:val="superscript"/>
          <w:lang w:val="en-GB"/>
        </w:rPr>
        <w:t>st</w:t>
      </w:r>
      <w:r w:rsidR="006F3470" w:rsidRPr="006E37D4">
        <w:rPr>
          <w:lang w:val="en-GB"/>
        </w:rPr>
        <w:t xml:space="preserve"> context, 18 in the </w:t>
      </w:r>
      <w:r w:rsidR="008E6EDB" w:rsidRPr="006E37D4">
        <w:rPr>
          <w:lang w:val="en-GB"/>
        </w:rPr>
        <w:t>2</w:t>
      </w:r>
      <w:r w:rsidR="008E6EDB" w:rsidRPr="006E37D4">
        <w:rPr>
          <w:vertAlign w:val="superscript"/>
          <w:lang w:val="en-GB"/>
        </w:rPr>
        <w:t>nd</w:t>
      </w:r>
      <w:r w:rsidR="006F3470" w:rsidRPr="006E37D4">
        <w:rPr>
          <w:lang w:val="en-GB"/>
        </w:rPr>
        <w:t xml:space="preserve"> context, 8 in the </w:t>
      </w:r>
      <w:r w:rsidR="008E6EDB" w:rsidRPr="006E37D4">
        <w:rPr>
          <w:lang w:val="en-GB"/>
        </w:rPr>
        <w:t>3</w:t>
      </w:r>
      <w:r w:rsidR="008E6EDB" w:rsidRPr="006E37D4">
        <w:rPr>
          <w:vertAlign w:val="superscript"/>
          <w:lang w:val="en-GB"/>
        </w:rPr>
        <w:t>rd</w:t>
      </w:r>
      <w:r w:rsidR="008E6EDB" w:rsidRPr="006E37D4">
        <w:rPr>
          <w:lang w:val="en-GB"/>
        </w:rPr>
        <w:t xml:space="preserve"> </w:t>
      </w:r>
      <w:r w:rsidR="006F3470" w:rsidRPr="006E37D4">
        <w:rPr>
          <w:lang w:val="en-GB"/>
        </w:rPr>
        <w:t xml:space="preserve">context, 14 in the </w:t>
      </w:r>
      <w:r w:rsidR="008E6EDB" w:rsidRPr="006E37D4">
        <w:rPr>
          <w:lang w:val="en-GB"/>
        </w:rPr>
        <w:t>4</w:t>
      </w:r>
      <w:r w:rsidR="008E6EDB" w:rsidRPr="006E37D4">
        <w:rPr>
          <w:vertAlign w:val="superscript"/>
          <w:lang w:val="en-GB"/>
        </w:rPr>
        <w:t>th</w:t>
      </w:r>
      <w:r w:rsidR="008E6EDB" w:rsidRPr="006E37D4">
        <w:rPr>
          <w:lang w:val="en-GB"/>
        </w:rPr>
        <w:t xml:space="preserve"> </w:t>
      </w:r>
      <w:r w:rsidR="006F3470" w:rsidRPr="006E37D4">
        <w:rPr>
          <w:lang w:val="en-GB"/>
        </w:rPr>
        <w:t xml:space="preserve">context and 12 in the </w:t>
      </w:r>
      <w:r w:rsidR="008E6EDB" w:rsidRPr="006E37D4">
        <w:rPr>
          <w:lang w:val="en-GB"/>
        </w:rPr>
        <w:t>5</w:t>
      </w:r>
      <w:r w:rsidR="008E6EDB" w:rsidRPr="006E37D4">
        <w:rPr>
          <w:vertAlign w:val="superscript"/>
          <w:lang w:val="en-GB"/>
        </w:rPr>
        <w:t>th</w:t>
      </w:r>
      <w:r w:rsidR="008E6EDB" w:rsidRPr="006E37D4">
        <w:rPr>
          <w:lang w:val="en-GB"/>
        </w:rPr>
        <w:t xml:space="preserve"> </w:t>
      </w:r>
      <w:r w:rsidR="006F3470" w:rsidRPr="006E37D4">
        <w:rPr>
          <w:lang w:val="en-GB"/>
        </w:rPr>
        <w:t xml:space="preserve">and last context. Another interesting pattern </w:t>
      </w:r>
      <w:r w:rsidR="00585B94" w:rsidRPr="006E37D4">
        <w:rPr>
          <w:lang w:val="en-GB"/>
        </w:rPr>
        <w:t xml:space="preserve">that can be inferred from the </w:t>
      </w:r>
      <w:r w:rsidR="008E6EDB" w:rsidRPr="006E37D4">
        <w:rPr>
          <w:lang w:val="en-GB"/>
        </w:rPr>
        <w:t>Figure</w:t>
      </w:r>
      <w:r w:rsidR="00585B94" w:rsidRPr="006E37D4">
        <w:rPr>
          <w:lang w:val="en-GB"/>
        </w:rPr>
        <w:t xml:space="preserve"> is that 51 anomalies out of 64 are concentrated during summer from June to August, compared to the rest of the year where </w:t>
      </w:r>
      <w:r w:rsidR="00585B94" w:rsidRPr="006E37D4">
        <w:rPr>
          <w:color w:val="000000" w:themeColor="text1"/>
          <w:lang w:val="en-GB"/>
        </w:rPr>
        <w:t>only 13 anomalies are detected.</w:t>
      </w:r>
      <w:r w:rsidR="005D5E8E" w:rsidRPr="006E37D4">
        <w:rPr>
          <w:color w:val="000000" w:themeColor="text1"/>
          <w:lang w:val="en-GB"/>
        </w:rPr>
        <w:t xml:space="preserve"> </w:t>
      </w:r>
    </w:p>
    <w:p w14:paraId="0284F914" w14:textId="6118420B" w:rsidR="009A612D" w:rsidRPr="006E37D4" w:rsidRDefault="006A1289" w:rsidP="008E6EDB">
      <w:pPr>
        <w:pStyle w:val="Els-body-text-large"/>
        <w:rPr>
          <w:color w:val="FF0000"/>
          <w:lang w:val="en-GB"/>
        </w:rPr>
      </w:pPr>
      <w:r w:rsidRPr="006E37D4">
        <w:rPr>
          <w:color w:val="000000" w:themeColor="text1"/>
          <w:lang w:val="en-GB"/>
        </w:rPr>
        <w:t>A demonstration of the effectiveness of the context and time window definition is the ability of ADD process to find i</w:t>
      </w:r>
      <w:r w:rsidR="00291B20" w:rsidRPr="006E37D4">
        <w:rPr>
          <w:color w:val="000000" w:themeColor="text1"/>
          <w:lang w:val="en-GB"/>
        </w:rPr>
        <w:t xml:space="preserve">solated anomalies that occasionally occur and are limited to within one time window (i.e., spot anomalies) and others that once arouse persist in subsequent contexts and are likely to last until the end of the day </w:t>
      </w:r>
      <w:r w:rsidR="00291B20" w:rsidRPr="006E37D4">
        <w:rPr>
          <w:lang w:val="en-GB"/>
        </w:rPr>
        <w:t>(i.e., persistent anomalies).</w:t>
      </w:r>
    </w:p>
    <w:p w14:paraId="3F174EC9" w14:textId="7AAA7FFA" w:rsidR="00A03397" w:rsidRPr="006E37D4" w:rsidRDefault="00A03397" w:rsidP="008E6EDB">
      <w:pPr>
        <w:spacing w:line="360" w:lineRule="auto"/>
        <w:jc w:val="center"/>
      </w:pPr>
      <w:r w:rsidRPr="006E37D4">
        <w:rPr>
          <w:noProof/>
        </w:rPr>
        <w:lastRenderedPageBreak/>
        <w:drawing>
          <wp:inline distT="0" distB="0" distL="0" distR="0" wp14:anchorId="4F7A67FE" wp14:editId="1794ECA3">
            <wp:extent cx="5418034" cy="5790975"/>
            <wp:effectExtent l="0" t="0" r="5080" b="63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40081" cy="5814540"/>
                    </a:xfrm>
                    <a:prstGeom prst="rect">
                      <a:avLst/>
                    </a:prstGeom>
                  </pic:spPr>
                </pic:pic>
              </a:graphicData>
            </a:graphic>
          </wp:inline>
        </w:drawing>
      </w:r>
    </w:p>
    <w:p w14:paraId="272E41A6" w14:textId="4E962248" w:rsidR="00A03397" w:rsidRPr="006E37D4" w:rsidRDefault="00A03397" w:rsidP="009C10D9">
      <w:pPr>
        <w:pStyle w:val="Els-caption"/>
        <w:jc w:val="center"/>
        <w:rPr>
          <w:lang w:val="en-GB"/>
        </w:rPr>
      </w:pPr>
      <w:r w:rsidRPr="006E37D4">
        <w:rPr>
          <w:b/>
          <w:bCs/>
          <w:lang w:val="en-GB"/>
        </w:rPr>
        <w:t>Figure 1</w:t>
      </w:r>
      <w:r w:rsidR="00BB4432" w:rsidRPr="006E37D4">
        <w:rPr>
          <w:b/>
          <w:bCs/>
          <w:lang w:val="en-GB"/>
        </w:rPr>
        <w:t>2</w:t>
      </w:r>
      <w:r w:rsidRPr="006E37D4">
        <w:rPr>
          <w:b/>
          <w:bCs/>
          <w:lang w:val="en-GB"/>
        </w:rPr>
        <w:t>.</w:t>
      </w:r>
      <w:r w:rsidRPr="006E37D4">
        <w:rPr>
          <w:lang w:val="en-GB"/>
        </w:rPr>
        <w:t xml:space="preserve"> </w:t>
      </w:r>
      <w:r w:rsidRPr="006E37D4">
        <w:rPr>
          <w:color w:val="FF0000"/>
          <w:lang w:val="en-GB"/>
        </w:rPr>
        <w:t>(a) first picture; (b) second picture</w:t>
      </w:r>
      <w:r w:rsidRPr="006E37D4">
        <w:rPr>
          <w:lang w:val="en-GB"/>
        </w:rPr>
        <w:t>.</w:t>
      </w:r>
    </w:p>
    <w:p w14:paraId="4C0E4760" w14:textId="164700FD" w:rsidR="00A03397" w:rsidRPr="006E37D4" w:rsidRDefault="006A1289" w:rsidP="008E6EDB">
      <w:pPr>
        <w:pStyle w:val="Els-body-text-large"/>
        <w:rPr>
          <w:lang w:val="en-GB"/>
        </w:rPr>
      </w:pPr>
      <w:r w:rsidRPr="006E37D4">
        <w:rPr>
          <w:lang w:val="en-GB"/>
        </w:rPr>
        <w:t xml:space="preserve">An example of </w:t>
      </w:r>
      <w:r w:rsidR="008E6EDB" w:rsidRPr="006E37D4">
        <w:rPr>
          <w:lang w:val="en-GB"/>
        </w:rPr>
        <w:t>a spot</w:t>
      </w:r>
      <w:r w:rsidRPr="006E37D4">
        <w:rPr>
          <w:lang w:val="en-GB"/>
        </w:rPr>
        <w:t xml:space="preserve"> anomaly is the second context of Friday 27</w:t>
      </w:r>
      <w:r w:rsidRPr="006E37D4">
        <w:rPr>
          <w:vertAlign w:val="superscript"/>
          <w:lang w:val="en-GB"/>
        </w:rPr>
        <w:t>th</w:t>
      </w:r>
      <w:r w:rsidRPr="006E37D4">
        <w:rPr>
          <w:lang w:val="en-GB"/>
        </w:rPr>
        <w:t xml:space="preserve"> of December 2019 </w:t>
      </w:r>
      <w:r w:rsidR="008E6EDB" w:rsidRPr="006E37D4">
        <w:rPr>
          <w:lang w:val="en-GB"/>
        </w:rPr>
        <w:t xml:space="preserve">that </w:t>
      </w:r>
      <w:r w:rsidRPr="006E37D4">
        <w:rPr>
          <w:lang w:val="en-GB"/>
        </w:rPr>
        <w:t>was tagged as anomalous with a severity score of 8. R</w:t>
      </w:r>
      <w:r w:rsidR="00F62771" w:rsidRPr="006E37D4">
        <w:rPr>
          <w:lang w:val="en-GB"/>
        </w:rPr>
        <w:t>eferring to Figure 1</w:t>
      </w:r>
      <w:r w:rsidR="00213510" w:rsidRPr="006E37D4">
        <w:rPr>
          <w:lang w:val="en-GB"/>
        </w:rPr>
        <w:t>3</w:t>
      </w:r>
      <w:r w:rsidR="00F62771" w:rsidRPr="006E37D4">
        <w:rPr>
          <w:lang w:val="en-GB"/>
        </w:rPr>
        <w:t>(a)</w:t>
      </w:r>
      <w:r w:rsidRPr="006E37D4">
        <w:rPr>
          <w:lang w:val="en-GB"/>
        </w:rPr>
        <w:t xml:space="preserve"> </w:t>
      </w:r>
      <w:r w:rsidR="00354B4E" w:rsidRPr="006E37D4">
        <w:rPr>
          <w:lang w:val="en-GB"/>
        </w:rPr>
        <w:t>this</w:t>
      </w:r>
      <w:r w:rsidR="0087166B" w:rsidRPr="006E37D4">
        <w:rPr>
          <w:lang w:val="en-GB"/>
        </w:rPr>
        <w:t xml:space="preserve"> is a holiday day belonging to cluster 1 and a flat profile is expected, however a rise of the electrical load after 6:00 and an abrupt switch off at 9:00</w:t>
      </w:r>
      <w:r w:rsidR="00370B53" w:rsidRPr="006E37D4">
        <w:rPr>
          <w:lang w:val="en-GB"/>
        </w:rPr>
        <w:t xml:space="preserve"> is detected, resulting in an overconsumption of </w:t>
      </w:r>
      <w:r w:rsidR="00EF6FB0" w:rsidRPr="006E37D4">
        <w:rPr>
          <w:lang w:val="en-GB"/>
        </w:rPr>
        <w:t>260 kWh</w:t>
      </w:r>
      <w:r w:rsidR="0087166B" w:rsidRPr="006E37D4">
        <w:rPr>
          <w:lang w:val="en-GB"/>
        </w:rPr>
        <w:t xml:space="preserve">. </w:t>
      </w:r>
      <w:r w:rsidR="008A4F15" w:rsidRPr="006E37D4">
        <w:rPr>
          <w:lang w:val="en-GB"/>
        </w:rPr>
        <w:t>The same pattern</w:t>
      </w:r>
      <w:r w:rsidR="00F62771" w:rsidRPr="006E37D4">
        <w:rPr>
          <w:lang w:val="en-GB"/>
        </w:rPr>
        <w:t>, shown in Figure 1</w:t>
      </w:r>
      <w:r w:rsidR="00213510" w:rsidRPr="006E37D4">
        <w:rPr>
          <w:lang w:val="en-GB"/>
        </w:rPr>
        <w:t xml:space="preserve">3 </w:t>
      </w:r>
      <w:r w:rsidR="00F62771" w:rsidRPr="006E37D4">
        <w:rPr>
          <w:lang w:val="en-GB"/>
        </w:rPr>
        <w:t>(b),</w:t>
      </w:r>
      <w:r w:rsidR="008A4F15" w:rsidRPr="006E37D4">
        <w:rPr>
          <w:lang w:val="en-GB"/>
        </w:rPr>
        <w:t xml:space="preserve"> is detected during summer </w:t>
      </w:r>
      <w:r w:rsidR="00B04E0F" w:rsidRPr="006E37D4">
        <w:rPr>
          <w:lang w:val="en-GB"/>
        </w:rPr>
        <w:t xml:space="preserve">season </w:t>
      </w:r>
      <w:r w:rsidR="008A4F15" w:rsidRPr="006E37D4">
        <w:rPr>
          <w:lang w:val="en-GB"/>
        </w:rPr>
        <w:t xml:space="preserve">on </w:t>
      </w:r>
      <w:r w:rsidR="00B04E0F" w:rsidRPr="006E37D4">
        <w:rPr>
          <w:lang w:val="en-GB"/>
        </w:rPr>
        <w:t>Monday</w:t>
      </w:r>
      <w:r w:rsidR="008A4F15" w:rsidRPr="006E37D4">
        <w:rPr>
          <w:lang w:val="en-GB"/>
        </w:rPr>
        <w:t xml:space="preserve"> 12</w:t>
      </w:r>
      <w:r w:rsidR="008A4F15" w:rsidRPr="006E37D4">
        <w:rPr>
          <w:vertAlign w:val="superscript"/>
          <w:lang w:val="en-GB"/>
        </w:rPr>
        <w:t>th</w:t>
      </w:r>
      <w:r w:rsidR="008A4F15" w:rsidRPr="006E37D4">
        <w:rPr>
          <w:lang w:val="en-GB"/>
        </w:rPr>
        <w:t xml:space="preserve"> of </w:t>
      </w:r>
      <w:r w:rsidR="00B04E0F" w:rsidRPr="006E37D4">
        <w:rPr>
          <w:lang w:val="en-GB"/>
        </w:rPr>
        <w:t>August</w:t>
      </w:r>
      <w:r w:rsidR="008A4F15" w:rsidRPr="006E37D4">
        <w:rPr>
          <w:lang w:val="en-GB"/>
        </w:rPr>
        <w:t xml:space="preserve"> 2019</w:t>
      </w:r>
      <w:r w:rsidR="00B04E0F" w:rsidRPr="006E37D4">
        <w:rPr>
          <w:lang w:val="en-GB"/>
        </w:rPr>
        <w:t xml:space="preserve">, where despite being a public vacation, as the university was closed for the summer break, it shows an abnormal increase in electrical load in </w:t>
      </w:r>
      <w:r w:rsidR="00EF6FB0" w:rsidRPr="006E37D4">
        <w:rPr>
          <w:lang w:val="en-GB"/>
        </w:rPr>
        <w:t xml:space="preserve">the second </w:t>
      </w:r>
      <w:r w:rsidR="00B04E0F" w:rsidRPr="006E37D4">
        <w:rPr>
          <w:lang w:val="en-GB"/>
        </w:rPr>
        <w:t>context</w:t>
      </w:r>
      <w:r w:rsidR="00EF6FB0" w:rsidRPr="006E37D4">
        <w:rPr>
          <w:lang w:val="en-GB"/>
        </w:rPr>
        <w:t xml:space="preserve"> resulting into a</w:t>
      </w:r>
      <w:r w:rsidR="00F62771" w:rsidRPr="006E37D4">
        <w:rPr>
          <w:lang w:val="en-GB"/>
        </w:rPr>
        <w:t>n</w:t>
      </w:r>
      <w:r w:rsidR="00EF6FB0" w:rsidRPr="006E37D4">
        <w:rPr>
          <w:lang w:val="en-GB"/>
        </w:rPr>
        <w:t xml:space="preserve"> overconsumption of 314 kWh</w:t>
      </w:r>
      <w:r w:rsidR="008A4F15" w:rsidRPr="006E37D4">
        <w:rPr>
          <w:lang w:val="en-GB"/>
        </w:rPr>
        <w:t xml:space="preserve">. </w:t>
      </w:r>
      <w:r w:rsidR="0051042E" w:rsidRPr="006E37D4">
        <w:rPr>
          <w:lang w:val="en-GB"/>
        </w:rPr>
        <w:t xml:space="preserve">These two examples are symptoms of a wrong schedule of the energy systems pertaining to the </w:t>
      </w:r>
      <w:r w:rsidR="00EF6FB0" w:rsidRPr="006E37D4">
        <w:rPr>
          <w:lang w:val="en-GB"/>
        </w:rPr>
        <w:t>substation</w:t>
      </w:r>
      <w:r w:rsidR="0051042E" w:rsidRPr="006E37D4">
        <w:rPr>
          <w:lang w:val="en-GB"/>
        </w:rPr>
        <w:t xml:space="preserve"> </w:t>
      </w:r>
      <w:r w:rsidR="00EF6FB0" w:rsidRPr="006E37D4">
        <w:rPr>
          <w:lang w:val="en-GB"/>
        </w:rPr>
        <w:t>C</w:t>
      </w:r>
      <w:r w:rsidR="0051042E" w:rsidRPr="006E37D4">
        <w:rPr>
          <w:lang w:val="en-GB"/>
        </w:rPr>
        <w:t>, that will be further discussed in the diagnosis phase.</w:t>
      </w:r>
    </w:p>
    <w:p w14:paraId="43D7763E" w14:textId="014F6A44" w:rsidR="00A03397" w:rsidRPr="006E37D4" w:rsidRDefault="007C533B" w:rsidP="00A03397">
      <w:pPr>
        <w:spacing w:line="360" w:lineRule="auto"/>
        <w:jc w:val="center"/>
      </w:pPr>
      <w:r w:rsidRPr="006E37D4">
        <w:rPr>
          <w:noProof/>
        </w:rPr>
        <w:lastRenderedPageBreak/>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6E37D4" w:rsidRDefault="00A03397" w:rsidP="00BA2D47">
      <w:pPr>
        <w:pStyle w:val="Els-caption"/>
        <w:rPr>
          <w:lang w:val="en-GB"/>
        </w:rPr>
      </w:pPr>
      <w:r w:rsidRPr="006E37D4">
        <w:rPr>
          <w:b/>
          <w:bCs/>
          <w:lang w:val="en-GB"/>
        </w:rPr>
        <w:t>Figure 1</w:t>
      </w:r>
      <w:r w:rsidR="00BB4432" w:rsidRPr="006E37D4">
        <w:rPr>
          <w:b/>
          <w:bCs/>
          <w:lang w:val="en-GB"/>
        </w:rPr>
        <w:t>3</w:t>
      </w:r>
      <w:r w:rsidRPr="006E37D4">
        <w:rPr>
          <w:b/>
          <w:bCs/>
          <w:lang w:val="en-GB"/>
        </w:rPr>
        <w:t>.</w:t>
      </w:r>
      <w:r w:rsidRPr="006E37D4">
        <w:rPr>
          <w:lang w:val="en-GB"/>
        </w:rPr>
        <w:t xml:space="preserve"> </w:t>
      </w:r>
      <w:r w:rsidR="00EF6FB0" w:rsidRPr="006E37D4">
        <w:rPr>
          <w:lang w:val="en-GB"/>
        </w:rPr>
        <w:t xml:space="preserve">Anomalous daily load profiles </w:t>
      </w:r>
      <w:r w:rsidR="00F62771" w:rsidRPr="006E37D4">
        <w:rPr>
          <w:lang w:val="en-GB"/>
        </w:rPr>
        <w:t xml:space="preserve">identified as spot anomalies, </w:t>
      </w:r>
      <w:r w:rsidR="00EF6FB0" w:rsidRPr="006E37D4">
        <w:rPr>
          <w:lang w:val="en-GB"/>
        </w:rPr>
        <w:t xml:space="preserve">respectively: </w:t>
      </w:r>
      <w:r w:rsidRPr="006E37D4">
        <w:rPr>
          <w:lang w:val="en-GB"/>
        </w:rPr>
        <w:t>(a)</w:t>
      </w:r>
      <w:r w:rsidR="00EF6FB0" w:rsidRPr="006E37D4">
        <w:rPr>
          <w:lang w:val="en-GB"/>
        </w:rPr>
        <w:t xml:space="preserve"> Monday 12</w:t>
      </w:r>
      <w:r w:rsidR="00EF6FB0" w:rsidRPr="006E37D4">
        <w:rPr>
          <w:vertAlign w:val="superscript"/>
          <w:lang w:val="en-GB"/>
        </w:rPr>
        <w:t>th</w:t>
      </w:r>
      <w:r w:rsidR="00EF6FB0" w:rsidRPr="006E37D4">
        <w:rPr>
          <w:lang w:val="en-GB"/>
        </w:rPr>
        <w:t xml:space="preserve"> August 2019 (context 2 cluster 1)</w:t>
      </w:r>
      <w:r w:rsidRPr="006E37D4">
        <w:rPr>
          <w:lang w:val="en-GB"/>
        </w:rPr>
        <w:t xml:space="preserve">; (b) </w:t>
      </w:r>
      <w:r w:rsidR="00EF6FB0" w:rsidRPr="006E37D4">
        <w:rPr>
          <w:lang w:val="en-GB"/>
        </w:rPr>
        <w:t>Friday 27</w:t>
      </w:r>
      <w:r w:rsidR="00EF6FB0" w:rsidRPr="006E37D4">
        <w:rPr>
          <w:vertAlign w:val="superscript"/>
          <w:lang w:val="en-GB"/>
        </w:rPr>
        <w:t>th</w:t>
      </w:r>
      <w:r w:rsidR="00EF6FB0" w:rsidRPr="006E37D4">
        <w:rPr>
          <w:lang w:val="en-GB"/>
        </w:rPr>
        <w:t xml:space="preserve"> December 2019 (context 2 cluster 1). The anomalous load profile is represented with the red line while the grey lines correspond to the load profiles contained in the </w:t>
      </w:r>
      <w:r w:rsidR="00BA2D47" w:rsidRPr="006E37D4">
        <w:rPr>
          <w:lang w:val="en-GB"/>
        </w:rPr>
        <w:t xml:space="preserve">relative cluster. The vertical </w:t>
      </w:r>
      <w:r w:rsidR="00666D86" w:rsidRPr="006E37D4">
        <w:rPr>
          <w:lang w:val="en-GB"/>
        </w:rPr>
        <w:t xml:space="preserve">orange </w:t>
      </w:r>
      <w:r w:rsidR="00BA2D47" w:rsidRPr="006E37D4">
        <w:rPr>
          <w:lang w:val="en-GB"/>
        </w:rPr>
        <w:t>band denotes the</w:t>
      </w:r>
      <w:r w:rsidR="00666D86" w:rsidRPr="006E37D4">
        <w:rPr>
          <w:lang w:val="en-GB"/>
        </w:rPr>
        <w:t xml:space="preserve"> second</w:t>
      </w:r>
      <w:r w:rsidR="00BA2D47" w:rsidRPr="006E37D4">
        <w:rPr>
          <w:lang w:val="en-GB"/>
        </w:rPr>
        <w:t xml:space="preserve"> time window in which the anomaly was detected</w:t>
      </w:r>
      <w:r w:rsidRPr="006E37D4">
        <w:rPr>
          <w:lang w:val="en-GB"/>
        </w:rPr>
        <w:t>.</w:t>
      </w:r>
    </w:p>
    <w:p w14:paraId="0617AADF" w14:textId="03018FBC" w:rsidR="00A03397" w:rsidRPr="006E37D4" w:rsidRDefault="006A1289" w:rsidP="006A1289">
      <w:pPr>
        <w:pStyle w:val="Els-body-text-large"/>
        <w:rPr>
          <w:lang w:val="en-GB"/>
        </w:rPr>
      </w:pPr>
      <w:r w:rsidRPr="006E37D4">
        <w:rPr>
          <w:lang w:val="en-GB"/>
        </w:rPr>
        <w:t>An example of persisting anomaly is Saturday 6</w:t>
      </w:r>
      <w:r w:rsidRPr="006E37D4">
        <w:rPr>
          <w:vertAlign w:val="superscript"/>
          <w:lang w:val="en-GB"/>
        </w:rPr>
        <w:t>th</w:t>
      </w:r>
      <w:r w:rsidRPr="006E37D4">
        <w:rPr>
          <w:lang w:val="en-GB"/>
        </w:rPr>
        <w:t xml:space="preserve"> of July 2019 that presents an anomaly of severity 8 for the whole day. With reference to</w:t>
      </w:r>
      <w:r w:rsidR="008E6EDB" w:rsidRPr="006E37D4">
        <w:rPr>
          <w:lang w:val="en-GB"/>
        </w:rPr>
        <w:t xml:space="preserve"> </w:t>
      </w:r>
      <w:r w:rsidR="00F62771" w:rsidRPr="006E37D4">
        <w:rPr>
          <w:lang w:val="en-GB"/>
        </w:rPr>
        <w:t>Figure 1</w:t>
      </w:r>
      <w:r w:rsidR="00BB4432" w:rsidRPr="006E37D4">
        <w:rPr>
          <w:lang w:val="en-GB"/>
        </w:rPr>
        <w:t>4</w:t>
      </w:r>
      <w:r w:rsidR="00F62771" w:rsidRPr="006E37D4">
        <w:rPr>
          <w:lang w:val="en-GB"/>
        </w:rPr>
        <w:t xml:space="preserve"> (a)</w:t>
      </w:r>
      <w:r w:rsidRPr="006E37D4">
        <w:rPr>
          <w:lang w:val="en-GB"/>
        </w:rPr>
        <w:t>, s</w:t>
      </w:r>
      <w:r w:rsidR="00DD4E77" w:rsidRPr="006E37D4">
        <w:rPr>
          <w:lang w:val="en-GB"/>
        </w:rPr>
        <w:t>tarting from an unexpected peak during night hours, the daily load profile remains anomalous during the following time windows by keeping an offset of almost 80 kW</w:t>
      </w:r>
      <w:r w:rsidR="002570DB" w:rsidRPr="006E37D4">
        <w:rPr>
          <w:lang w:val="en-GB"/>
        </w:rPr>
        <w:t xml:space="preserve"> compared with the cluster centroid, leading to a</w:t>
      </w:r>
      <w:r w:rsidR="00F62771" w:rsidRPr="006E37D4">
        <w:rPr>
          <w:lang w:val="en-GB"/>
        </w:rPr>
        <w:t>n overall</w:t>
      </w:r>
      <w:r w:rsidR="002570DB" w:rsidRPr="006E37D4">
        <w:rPr>
          <w:lang w:val="en-GB"/>
        </w:rPr>
        <w:t xml:space="preserve"> overconsumption</w:t>
      </w:r>
      <w:r w:rsidR="00666D86" w:rsidRPr="006E37D4">
        <w:rPr>
          <w:lang w:val="en-GB"/>
        </w:rPr>
        <w:t xml:space="preserve"> compared to the cluster centroid</w:t>
      </w:r>
      <w:r w:rsidR="002570DB" w:rsidRPr="006E37D4">
        <w:rPr>
          <w:lang w:val="en-GB"/>
        </w:rPr>
        <w:t xml:space="preserve"> of </w:t>
      </w:r>
      <w:r w:rsidR="00F62771" w:rsidRPr="006E37D4">
        <w:rPr>
          <w:lang w:val="en-GB"/>
        </w:rPr>
        <w:t>2467</w:t>
      </w:r>
      <w:r w:rsidR="002570DB" w:rsidRPr="006E37D4">
        <w:rPr>
          <w:lang w:val="en-GB"/>
        </w:rPr>
        <w:t xml:space="preserve"> kWh at the end of the day. </w:t>
      </w:r>
      <w:r w:rsidR="00243306" w:rsidRPr="006E37D4">
        <w:rPr>
          <w:lang w:val="en-GB"/>
        </w:rPr>
        <w:t xml:space="preserve">This </w:t>
      </w:r>
      <w:r w:rsidR="005E69AD" w:rsidRPr="006E37D4">
        <w:rPr>
          <w:lang w:val="en-GB"/>
        </w:rPr>
        <w:t>behaviour</w:t>
      </w:r>
      <w:r w:rsidR="00243306" w:rsidRPr="006E37D4">
        <w:rPr>
          <w:lang w:val="en-GB"/>
        </w:rPr>
        <w:t xml:space="preserve"> is a symptom of energy systems running under unusual conditions, that may be related to a fault, a wrong </w:t>
      </w:r>
      <w:r w:rsidR="009C10D9" w:rsidRPr="006E37D4">
        <w:rPr>
          <w:lang w:val="en-GB"/>
        </w:rPr>
        <w:t>schedule,</w:t>
      </w:r>
      <w:r w:rsidR="00243306" w:rsidRPr="006E37D4">
        <w:rPr>
          <w:lang w:val="en-GB"/>
        </w:rPr>
        <w:t xml:space="preserve"> or an exceptional outdoor boundary condition (e.g., high external temperature).</w:t>
      </w:r>
      <w:r w:rsidR="009C10D9" w:rsidRPr="006E37D4">
        <w:rPr>
          <w:lang w:val="en-GB"/>
        </w:rPr>
        <w:t xml:space="preserve"> A similar </w:t>
      </w:r>
      <w:r w:rsidR="005E69AD" w:rsidRPr="006E37D4">
        <w:rPr>
          <w:lang w:val="en-GB"/>
        </w:rPr>
        <w:t>behaviour</w:t>
      </w:r>
      <w:r w:rsidR="009C10D9" w:rsidRPr="006E37D4">
        <w:rPr>
          <w:lang w:val="en-GB"/>
        </w:rPr>
        <w:t xml:space="preserve"> can be seen on Monday the 15</w:t>
      </w:r>
      <w:r w:rsidR="009C10D9" w:rsidRPr="006E37D4">
        <w:rPr>
          <w:vertAlign w:val="superscript"/>
          <w:lang w:val="en-GB"/>
        </w:rPr>
        <w:t>th</w:t>
      </w:r>
      <w:r w:rsidR="009C10D9" w:rsidRPr="006E37D4">
        <w:rPr>
          <w:lang w:val="en-GB"/>
        </w:rPr>
        <w:t xml:space="preserve"> of July 2019 where a wrong schedule of </w:t>
      </w:r>
      <w:r w:rsidR="005E69AD" w:rsidRPr="006E37D4">
        <w:rPr>
          <w:lang w:val="en-GB"/>
        </w:rPr>
        <w:t>start-up</w:t>
      </w:r>
      <w:r w:rsidR="009C10D9" w:rsidRPr="006E37D4">
        <w:rPr>
          <w:lang w:val="en-GB"/>
        </w:rPr>
        <w:t xml:space="preserve"> and switch</w:t>
      </w:r>
      <w:r w:rsidR="008E6EDB" w:rsidRPr="006E37D4">
        <w:rPr>
          <w:lang w:val="en-GB"/>
        </w:rPr>
        <w:t>-</w:t>
      </w:r>
      <w:r w:rsidR="00F62771" w:rsidRPr="006E37D4">
        <w:rPr>
          <w:lang w:val="en-GB"/>
        </w:rPr>
        <w:t>off</w:t>
      </w:r>
      <w:r w:rsidR="009C10D9" w:rsidRPr="006E37D4">
        <w:rPr>
          <w:lang w:val="en-GB"/>
        </w:rPr>
        <w:t xml:space="preserve"> </w:t>
      </w:r>
      <w:r w:rsidR="008E6EDB" w:rsidRPr="006E37D4">
        <w:rPr>
          <w:lang w:val="en-GB"/>
        </w:rPr>
        <w:t>results</w:t>
      </w:r>
      <w:r w:rsidR="009C10D9" w:rsidRPr="006E37D4">
        <w:rPr>
          <w:lang w:val="en-GB"/>
        </w:rPr>
        <w:t xml:space="preserve"> in anomalies during context 1 and 5 led to a</w:t>
      </w:r>
      <w:r w:rsidR="00F62771" w:rsidRPr="006E37D4">
        <w:rPr>
          <w:lang w:val="en-GB"/>
        </w:rPr>
        <w:t>n</w:t>
      </w:r>
      <w:r w:rsidR="009C10D9" w:rsidRPr="006E37D4">
        <w:rPr>
          <w:lang w:val="en-GB"/>
        </w:rPr>
        <w:t xml:space="preserve"> energy surplus of </w:t>
      </w:r>
      <w:r w:rsidR="00BB4432" w:rsidRPr="006E37D4">
        <w:rPr>
          <w:lang w:val="en-GB"/>
        </w:rPr>
        <w:t xml:space="preserve">801 kWh </w:t>
      </w:r>
      <w:r w:rsidR="009C10D9" w:rsidRPr="006E37D4">
        <w:rPr>
          <w:lang w:val="en-GB"/>
        </w:rPr>
        <w:t>compared to the average cluster energy consumption</w:t>
      </w:r>
      <w:r w:rsidR="00F62771" w:rsidRPr="006E37D4">
        <w:rPr>
          <w:lang w:val="en-GB"/>
        </w:rPr>
        <w:t xml:space="preserve">, see Figure </w:t>
      </w:r>
      <w:r w:rsidR="00213510" w:rsidRPr="006E37D4">
        <w:rPr>
          <w:lang w:val="en-GB"/>
        </w:rPr>
        <w:t>14 (</w:t>
      </w:r>
      <w:r w:rsidR="00F62771" w:rsidRPr="006E37D4">
        <w:rPr>
          <w:lang w:val="en-GB"/>
        </w:rPr>
        <w:t>b)</w:t>
      </w:r>
      <w:r w:rsidR="009C10D9" w:rsidRPr="006E37D4">
        <w:rPr>
          <w:lang w:val="en-GB"/>
        </w:rPr>
        <w:t xml:space="preserve">. </w:t>
      </w:r>
      <w:r w:rsidR="002570DB" w:rsidRPr="006E37D4">
        <w:rPr>
          <w:lang w:val="en-GB"/>
        </w:rPr>
        <w:t xml:space="preserve">Another example of persisting anomaly can be seen </w:t>
      </w:r>
      <w:r w:rsidR="00BB4432" w:rsidRPr="006E37D4">
        <w:rPr>
          <w:lang w:val="en-GB"/>
        </w:rPr>
        <w:t>in Figure 1</w:t>
      </w:r>
      <w:r w:rsidR="00213510" w:rsidRPr="006E37D4">
        <w:rPr>
          <w:lang w:val="en-GB"/>
        </w:rPr>
        <w:t xml:space="preserve">4 </w:t>
      </w:r>
      <w:r w:rsidR="00BB4432" w:rsidRPr="006E37D4">
        <w:rPr>
          <w:lang w:val="en-GB"/>
        </w:rPr>
        <w:t xml:space="preserve">(c) where </w:t>
      </w:r>
      <w:r w:rsidR="002570DB" w:rsidRPr="006E37D4">
        <w:rPr>
          <w:lang w:val="en-GB"/>
        </w:rPr>
        <w:t>during winter season on Sunday the 1</w:t>
      </w:r>
      <w:r w:rsidR="00BB4432" w:rsidRPr="006E37D4">
        <w:rPr>
          <w:lang w:val="en-GB"/>
        </w:rPr>
        <w:t>1</w:t>
      </w:r>
      <w:r w:rsidR="002570DB" w:rsidRPr="006E37D4">
        <w:rPr>
          <w:vertAlign w:val="superscript"/>
          <w:lang w:val="en-GB"/>
        </w:rPr>
        <w:t>th</w:t>
      </w:r>
      <w:r w:rsidR="002570DB" w:rsidRPr="006E37D4">
        <w:rPr>
          <w:lang w:val="en-GB"/>
        </w:rPr>
        <w:t xml:space="preserve"> of November 2019 an anomalous energy consumption from context 3-4-5</w:t>
      </w:r>
      <w:r w:rsidR="00BB4432" w:rsidRPr="006E37D4">
        <w:rPr>
          <w:lang w:val="en-GB"/>
        </w:rPr>
        <w:t xml:space="preserve"> is detected</w:t>
      </w:r>
      <w:r w:rsidR="002570DB" w:rsidRPr="006E37D4">
        <w:rPr>
          <w:lang w:val="en-GB"/>
        </w:rPr>
        <w:t xml:space="preserve">, from the morning start up to midnight, leading to an overconsumption of </w:t>
      </w:r>
      <w:r w:rsidR="00BB4432" w:rsidRPr="006E37D4">
        <w:rPr>
          <w:lang w:val="en-GB"/>
        </w:rPr>
        <w:t>1641 kWh</w:t>
      </w:r>
      <w:r w:rsidR="002570DB" w:rsidRPr="006E37D4">
        <w:rPr>
          <w:lang w:val="en-GB"/>
        </w:rPr>
        <w:t>.</w:t>
      </w:r>
      <w:r w:rsidR="00243306" w:rsidRPr="006E37D4">
        <w:rPr>
          <w:lang w:val="en-GB"/>
        </w:rPr>
        <w:t xml:space="preserve"> </w:t>
      </w:r>
    </w:p>
    <w:p w14:paraId="640296F1" w14:textId="19A32576" w:rsidR="00A03397" w:rsidRPr="006E37D4" w:rsidRDefault="007C533B" w:rsidP="00A03397">
      <w:pPr>
        <w:spacing w:line="360" w:lineRule="auto"/>
        <w:jc w:val="center"/>
      </w:pPr>
      <w:r w:rsidRPr="006E37D4">
        <w:rPr>
          <w:noProof/>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6E37D4" w:rsidRDefault="00A03397" w:rsidP="004A1BA3">
      <w:pPr>
        <w:pStyle w:val="Els-caption"/>
        <w:rPr>
          <w:lang w:val="en-GB"/>
        </w:rPr>
      </w:pPr>
      <w:r w:rsidRPr="006E37D4">
        <w:rPr>
          <w:b/>
          <w:bCs/>
          <w:lang w:val="en-GB"/>
        </w:rPr>
        <w:t>Figure 1</w:t>
      </w:r>
      <w:r w:rsidR="00BB4432" w:rsidRPr="006E37D4">
        <w:rPr>
          <w:b/>
          <w:bCs/>
          <w:lang w:val="en-GB"/>
        </w:rPr>
        <w:t>4</w:t>
      </w:r>
      <w:r w:rsidRPr="006E37D4">
        <w:rPr>
          <w:b/>
          <w:bCs/>
          <w:lang w:val="en-GB"/>
        </w:rPr>
        <w:t>.</w:t>
      </w:r>
      <w:r w:rsidRPr="006E37D4">
        <w:rPr>
          <w:lang w:val="en-GB"/>
        </w:rPr>
        <w:t xml:space="preserve"> </w:t>
      </w:r>
      <w:r w:rsidR="00BB4432" w:rsidRPr="006E37D4">
        <w:rPr>
          <w:lang w:val="en-GB"/>
        </w:rPr>
        <w:t>Anomalous daily load profiles identified as spot anomalies, respectively: (</w:t>
      </w:r>
      <w:r w:rsidR="00666D86" w:rsidRPr="006E37D4">
        <w:rPr>
          <w:lang w:val="en-GB"/>
        </w:rPr>
        <w:t>a</w:t>
      </w:r>
      <w:r w:rsidR="00BB4432" w:rsidRPr="006E37D4">
        <w:rPr>
          <w:lang w:val="en-GB"/>
        </w:rPr>
        <w:t>) Saturday 6</w:t>
      </w:r>
      <w:r w:rsidR="00BB4432" w:rsidRPr="006E37D4">
        <w:rPr>
          <w:vertAlign w:val="superscript"/>
          <w:lang w:val="en-GB"/>
        </w:rPr>
        <w:t>th</w:t>
      </w:r>
      <w:r w:rsidR="00BB4432" w:rsidRPr="006E37D4">
        <w:rPr>
          <w:lang w:val="en-GB"/>
        </w:rPr>
        <w:t xml:space="preserve"> July 2019 (context </w:t>
      </w:r>
      <w:r w:rsidR="00666D86" w:rsidRPr="006E37D4">
        <w:rPr>
          <w:lang w:val="en-GB"/>
        </w:rPr>
        <w:t xml:space="preserve">1-2-3-4-5 </w:t>
      </w:r>
      <w:r w:rsidR="00BB4432" w:rsidRPr="006E37D4">
        <w:rPr>
          <w:lang w:val="en-GB"/>
        </w:rPr>
        <w:t xml:space="preserve">cluster </w:t>
      </w:r>
      <w:r w:rsidR="00666D86" w:rsidRPr="006E37D4">
        <w:rPr>
          <w:lang w:val="en-GB"/>
        </w:rPr>
        <w:t>2</w:t>
      </w:r>
      <w:r w:rsidR="00BB4432" w:rsidRPr="006E37D4">
        <w:rPr>
          <w:lang w:val="en-GB"/>
        </w:rPr>
        <w:t xml:space="preserve">); </w:t>
      </w:r>
      <w:r w:rsidR="00666D86" w:rsidRPr="006E37D4">
        <w:rPr>
          <w:lang w:val="en-GB"/>
        </w:rPr>
        <w:t>(b) Monday 15</w:t>
      </w:r>
      <w:r w:rsidR="00666D86" w:rsidRPr="006E37D4">
        <w:rPr>
          <w:vertAlign w:val="superscript"/>
          <w:lang w:val="en-GB"/>
        </w:rPr>
        <w:t>th</w:t>
      </w:r>
      <w:r w:rsidR="00666D86" w:rsidRPr="006E37D4">
        <w:rPr>
          <w:lang w:val="en-GB"/>
        </w:rPr>
        <w:t xml:space="preserve"> July 2019 (context 1-5 cluster 2); </w:t>
      </w:r>
      <w:r w:rsidR="00BB4432" w:rsidRPr="006E37D4">
        <w:rPr>
          <w:lang w:val="en-GB"/>
        </w:rPr>
        <w:t>(c) Sunday 16</w:t>
      </w:r>
      <w:r w:rsidR="00BB4432" w:rsidRPr="006E37D4">
        <w:rPr>
          <w:vertAlign w:val="superscript"/>
          <w:lang w:val="en-GB"/>
        </w:rPr>
        <w:t>th</w:t>
      </w:r>
      <w:r w:rsidR="00BB4432" w:rsidRPr="006E37D4">
        <w:rPr>
          <w:lang w:val="en-GB"/>
        </w:rPr>
        <w:t xml:space="preserve"> June 2019 (context </w:t>
      </w:r>
      <w:r w:rsidR="00666D86" w:rsidRPr="006E37D4">
        <w:rPr>
          <w:lang w:val="en-GB"/>
        </w:rPr>
        <w:t xml:space="preserve">3-4-5 </w:t>
      </w:r>
      <w:r w:rsidR="00BB4432" w:rsidRPr="006E37D4">
        <w:rPr>
          <w:lang w:val="en-GB"/>
        </w:rPr>
        <w:t xml:space="preserve">cluster </w:t>
      </w:r>
      <w:r w:rsidR="00666D86" w:rsidRPr="006E37D4">
        <w:rPr>
          <w:lang w:val="en-GB"/>
        </w:rPr>
        <w:t>1</w:t>
      </w:r>
      <w:r w:rsidR="00BB4432" w:rsidRPr="006E37D4">
        <w:rPr>
          <w:lang w:val="en-GB"/>
        </w:rPr>
        <w:t>). The anomalous load profile is represented with the red line while the grey lines correspond to the load profiles contained in the relative cluster. The vertical band denotes the time window in which the anomaly was detected</w:t>
      </w:r>
      <w:r w:rsidR="00666D86" w:rsidRPr="006E37D4">
        <w:rPr>
          <w:lang w:val="en-GB"/>
        </w:rPr>
        <w:t>.</w:t>
      </w:r>
    </w:p>
    <w:p w14:paraId="508D0E44" w14:textId="024FBFD3" w:rsidR="00934EEE" w:rsidRPr="006E37D4" w:rsidRDefault="007F503D" w:rsidP="009812C8">
      <w:pPr>
        <w:pStyle w:val="Els-2ndorder-head"/>
        <w:rPr>
          <w:lang w:val="en-GB"/>
        </w:rPr>
      </w:pPr>
      <w:r w:rsidRPr="006E37D4">
        <w:rPr>
          <w:lang w:val="en-GB"/>
        </w:rPr>
        <w:t>Anomaly</w:t>
      </w:r>
      <w:r w:rsidR="004A4A0B" w:rsidRPr="006E37D4">
        <w:rPr>
          <w:lang w:val="en-GB"/>
        </w:rPr>
        <w:t xml:space="preserve"> </w:t>
      </w:r>
      <w:r w:rsidR="00583539" w:rsidRPr="006E37D4">
        <w:rPr>
          <w:lang w:val="en-GB"/>
        </w:rPr>
        <w:t>diagnosis</w:t>
      </w:r>
      <w:r w:rsidR="00E3322A" w:rsidRPr="006E37D4">
        <w:rPr>
          <w:lang w:val="en-GB"/>
        </w:rPr>
        <w:t xml:space="preserve"> results</w:t>
      </w:r>
    </w:p>
    <w:p w14:paraId="405685D1" w14:textId="177740DA" w:rsidR="00C516DA" w:rsidRPr="006E37D4" w:rsidRDefault="00934EEE" w:rsidP="00C516DA">
      <w:pPr>
        <w:pStyle w:val="Els-body-text-large"/>
        <w:rPr>
          <w:lang w:val="en-GB"/>
        </w:rPr>
      </w:pPr>
      <w:r w:rsidRPr="006E37D4">
        <w:rPr>
          <w:lang w:val="en-GB"/>
        </w:rPr>
        <w:t xml:space="preserve">The diagnosis process allows to </w:t>
      </w:r>
      <w:r w:rsidR="00043EC3" w:rsidRPr="006E37D4">
        <w:rPr>
          <w:lang w:val="en-GB"/>
        </w:rPr>
        <w:t>spot</w:t>
      </w:r>
      <w:r w:rsidRPr="006E37D4">
        <w:rPr>
          <w:lang w:val="en-GB"/>
        </w:rPr>
        <w:t xml:space="preserve"> the sub-loads that are responsible of the anomalies calculating the severity score that ranges from 0 to 8. A sub-load with higher severity is likely to impact more on the meter-level anomaly that a sub-load with low severity. By investigating the diagnosis results obtained in the case study it is possible to see </w:t>
      </w:r>
      <w:r w:rsidR="009D3DE2" w:rsidRPr="006E37D4">
        <w:rPr>
          <w:lang w:val="en-GB"/>
        </w:rPr>
        <w:t xml:space="preserve">that </w:t>
      </w:r>
      <w:r w:rsidR="00043EC3" w:rsidRPr="006E37D4">
        <w:rPr>
          <w:lang w:val="en-GB"/>
        </w:rPr>
        <w:t>“M</w:t>
      </w:r>
      <w:r w:rsidR="009D3DE2" w:rsidRPr="006E37D4">
        <w:rPr>
          <w:lang w:val="en-GB"/>
        </w:rPr>
        <w:t>echanical room</w:t>
      </w:r>
      <w:r w:rsidR="00043EC3" w:rsidRPr="006E37D4">
        <w:rPr>
          <w:lang w:val="en-GB"/>
        </w:rPr>
        <w:t>”</w:t>
      </w:r>
      <w:r w:rsidR="009D3DE2" w:rsidRPr="006E37D4">
        <w:rPr>
          <w:lang w:val="en-GB"/>
        </w:rPr>
        <w:t xml:space="preserve"> and </w:t>
      </w:r>
      <w:r w:rsidR="00043EC3" w:rsidRPr="006E37D4">
        <w:rPr>
          <w:lang w:val="en-GB"/>
        </w:rPr>
        <w:t>“N</w:t>
      </w:r>
      <w:r w:rsidR="009D3DE2" w:rsidRPr="006E37D4">
        <w:rPr>
          <w:lang w:val="en-GB"/>
        </w:rPr>
        <w:t xml:space="preserve">ot </w:t>
      </w:r>
      <w:r w:rsidR="004565A4" w:rsidRPr="006E37D4">
        <w:rPr>
          <w:lang w:val="en-GB"/>
        </w:rPr>
        <w:t>labelled</w:t>
      </w:r>
      <w:r w:rsidR="00043EC3" w:rsidRPr="006E37D4">
        <w:rPr>
          <w:lang w:val="en-GB"/>
        </w:rPr>
        <w:t>”</w:t>
      </w:r>
      <w:r w:rsidR="009D3DE2" w:rsidRPr="006E37D4">
        <w:rPr>
          <w:lang w:val="en-GB"/>
        </w:rPr>
        <w:t xml:space="preserve"> load</w:t>
      </w:r>
      <w:r w:rsidR="0058277B">
        <w:rPr>
          <w:lang w:val="en-GB"/>
        </w:rPr>
        <w:t>s</w:t>
      </w:r>
      <w:r w:rsidR="009D3DE2" w:rsidRPr="006E37D4">
        <w:rPr>
          <w:lang w:val="en-GB"/>
        </w:rPr>
        <w:t xml:space="preserve"> were most frequently responsible for the detected anomalies, respectively 26 times and 18 times out of 64. </w:t>
      </w:r>
      <w:r w:rsidRPr="006E37D4">
        <w:rPr>
          <w:lang w:val="en-GB"/>
        </w:rPr>
        <w:t xml:space="preserve">Moreover, there are </w:t>
      </w:r>
      <w:r w:rsidR="009D3DE2" w:rsidRPr="006E37D4">
        <w:rPr>
          <w:lang w:val="en-GB"/>
        </w:rPr>
        <w:t>5 time</w:t>
      </w:r>
      <w:r w:rsidRPr="006E37D4">
        <w:rPr>
          <w:lang w:val="en-GB"/>
        </w:rPr>
        <w:t xml:space="preserve">s in which both sub-loads are equally responsible for the </w:t>
      </w:r>
      <w:r w:rsidRPr="006E37D4">
        <w:rPr>
          <w:lang w:val="en-GB"/>
        </w:rPr>
        <w:lastRenderedPageBreak/>
        <w:t>detected fault.</w:t>
      </w:r>
      <w:r w:rsidR="00005826" w:rsidRPr="006E37D4">
        <w:rPr>
          <w:lang w:val="en-GB"/>
        </w:rPr>
        <w:t xml:space="preserve"> In Figure </w:t>
      </w:r>
      <w:r w:rsidR="00043EC3" w:rsidRPr="006E37D4">
        <w:rPr>
          <w:lang w:val="en-GB"/>
        </w:rPr>
        <w:t xml:space="preserve">15 </w:t>
      </w:r>
      <w:r w:rsidR="009322EC" w:rsidRPr="006E37D4">
        <w:rPr>
          <w:lang w:val="en-GB"/>
        </w:rPr>
        <w:t>are</w:t>
      </w:r>
      <w:r w:rsidR="00005826" w:rsidRPr="006E37D4">
        <w:rPr>
          <w:lang w:val="en-GB"/>
        </w:rPr>
        <w:t xml:space="preserve"> shown </w:t>
      </w:r>
      <w:r w:rsidR="009322EC" w:rsidRPr="006E37D4">
        <w:rPr>
          <w:lang w:val="en-GB"/>
        </w:rPr>
        <w:t xml:space="preserve">two results in which a clear correlation between the anomaly detected at meter-level and the responsible sub-load identified by the diagnosis process. </w:t>
      </w:r>
    </w:p>
    <w:p w14:paraId="60284560" w14:textId="1D708B7B" w:rsidR="00C24593" w:rsidRPr="006E37D4" w:rsidRDefault="009322EC" w:rsidP="00C516DA">
      <w:pPr>
        <w:pStyle w:val="Els-body-text-large"/>
        <w:rPr>
          <w:lang w:val="en-GB"/>
        </w:rPr>
      </w:pPr>
      <w:r w:rsidRPr="006E37D4">
        <w:rPr>
          <w:lang w:val="en-GB"/>
        </w:rPr>
        <w:t xml:space="preserve">Figure 15(a) shows </w:t>
      </w:r>
      <w:r w:rsidR="00043EC3" w:rsidRPr="006E37D4">
        <w:rPr>
          <w:lang w:val="en-GB"/>
        </w:rPr>
        <w:t>Saturday 6</w:t>
      </w:r>
      <w:r w:rsidR="00043EC3" w:rsidRPr="006E37D4">
        <w:rPr>
          <w:vertAlign w:val="superscript"/>
          <w:lang w:val="en-GB"/>
        </w:rPr>
        <w:t>th</w:t>
      </w:r>
      <w:r w:rsidR="00043EC3" w:rsidRPr="006E37D4">
        <w:rPr>
          <w:lang w:val="en-GB"/>
        </w:rPr>
        <w:t xml:space="preserve"> of July 2019 </w:t>
      </w:r>
      <w:r w:rsidR="00005826" w:rsidRPr="006E37D4">
        <w:rPr>
          <w:lang w:val="en-GB"/>
        </w:rPr>
        <w:t xml:space="preserve">in which both the </w:t>
      </w:r>
      <w:r w:rsidR="00043EC3" w:rsidRPr="006E37D4">
        <w:rPr>
          <w:lang w:val="en-GB"/>
        </w:rPr>
        <w:t xml:space="preserve">“Mechanical room” and “Not </w:t>
      </w:r>
      <w:r w:rsidR="004565A4" w:rsidRPr="006E37D4">
        <w:rPr>
          <w:lang w:val="en-GB"/>
        </w:rPr>
        <w:t>labelled</w:t>
      </w:r>
      <w:r w:rsidR="00043EC3" w:rsidRPr="006E37D4">
        <w:rPr>
          <w:lang w:val="en-GB"/>
        </w:rPr>
        <w:t xml:space="preserve">” </w:t>
      </w:r>
      <w:r w:rsidR="00005826" w:rsidRPr="006E37D4">
        <w:rPr>
          <w:lang w:val="en-GB"/>
        </w:rPr>
        <w:t>load</w:t>
      </w:r>
      <w:r w:rsidR="00043EC3" w:rsidRPr="006E37D4">
        <w:rPr>
          <w:lang w:val="en-GB"/>
        </w:rPr>
        <w:t>s</w:t>
      </w:r>
      <w:r w:rsidR="00005826" w:rsidRPr="006E37D4">
        <w:rPr>
          <w:lang w:val="en-GB"/>
        </w:rPr>
        <w:t xml:space="preserve"> contribute to the fault detected on the total electrical loa</w:t>
      </w:r>
      <w:r w:rsidR="003F1844" w:rsidRPr="006E37D4">
        <w:rPr>
          <w:lang w:val="en-GB"/>
        </w:rPr>
        <w:t xml:space="preserve">d in </w:t>
      </w:r>
      <w:r w:rsidR="00005826" w:rsidRPr="006E37D4">
        <w:rPr>
          <w:lang w:val="en-GB"/>
        </w:rPr>
        <w:t xml:space="preserve">context 1-2-3-4-5. For context 1-2 the </w:t>
      </w:r>
      <w:r w:rsidR="00043EC3" w:rsidRPr="006E37D4">
        <w:rPr>
          <w:lang w:val="en-GB"/>
        </w:rPr>
        <w:t xml:space="preserve">“Mechanical room” and “Not </w:t>
      </w:r>
      <w:r w:rsidR="004565A4" w:rsidRPr="006E37D4">
        <w:rPr>
          <w:lang w:val="en-GB"/>
        </w:rPr>
        <w:t>labelled</w:t>
      </w:r>
      <w:r w:rsidR="00043EC3" w:rsidRPr="006E37D4">
        <w:rPr>
          <w:lang w:val="en-GB"/>
        </w:rPr>
        <w:t xml:space="preserve">” </w:t>
      </w:r>
      <w:r w:rsidR="00005826" w:rsidRPr="006E37D4">
        <w:rPr>
          <w:lang w:val="en-GB"/>
        </w:rPr>
        <w:t xml:space="preserve">are </w:t>
      </w:r>
      <w:r w:rsidR="003F1844" w:rsidRPr="006E37D4">
        <w:rPr>
          <w:lang w:val="en-GB"/>
        </w:rPr>
        <w:t>both</w:t>
      </w:r>
      <w:r w:rsidR="00005826" w:rsidRPr="006E37D4">
        <w:rPr>
          <w:lang w:val="en-GB"/>
        </w:rPr>
        <w:t xml:space="preserve"> </w:t>
      </w:r>
      <w:r w:rsidR="00043EC3" w:rsidRPr="006E37D4">
        <w:rPr>
          <w:lang w:val="en-GB"/>
        </w:rPr>
        <w:t>r</w:t>
      </w:r>
      <w:r w:rsidR="00005826" w:rsidRPr="006E37D4">
        <w:rPr>
          <w:lang w:val="en-GB"/>
        </w:rPr>
        <w:t xml:space="preserve">esponsible for the anomaly detected and they present severity of 8. </w:t>
      </w:r>
      <w:r w:rsidR="001B607D" w:rsidRPr="006E37D4">
        <w:rPr>
          <w:lang w:val="en-GB"/>
        </w:rPr>
        <w:t xml:space="preserve">The </w:t>
      </w:r>
      <w:r w:rsidR="00C55E82" w:rsidRPr="006E37D4">
        <w:rPr>
          <w:lang w:val="en-GB"/>
        </w:rPr>
        <w:t xml:space="preserve">“Mechanical room” </w:t>
      </w:r>
      <w:r w:rsidR="001B607D" w:rsidRPr="006E37D4">
        <w:rPr>
          <w:lang w:val="en-GB"/>
        </w:rPr>
        <w:t>presents an unexpected switch</w:t>
      </w:r>
      <w:r w:rsidR="00C55E82" w:rsidRPr="006E37D4">
        <w:rPr>
          <w:lang w:val="en-GB"/>
        </w:rPr>
        <w:t>-</w:t>
      </w:r>
      <w:r w:rsidR="001B607D" w:rsidRPr="006E37D4">
        <w:rPr>
          <w:lang w:val="en-GB"/>
        </w:rPr>
        <w:t>on</w:t>
      </w:r>
      <w:r w:rsidR="00C55E82" w:rsidRPr="006E37D4">
        <w:rPr>
          <w:lang w:val="en-GB"/>
        </w:rPr>
        <w:t>/off</w:t>
      </w:r>
      <w:r w:rsidR="001B607D" w:rsidRPr="006E37D4">
        <w:rPr>
          <w:lang w:val="en-GB"/>
        </w:rPr>
        <w:t xml:space="preserve"> during night hours (00:00 to 01:</w:t>
      </w:r>
      <w:r w:rsidR="00C55E82" w:rsidRPr="006E37D4">
        <w:rPr>
          <w:lang w:val="en-GB"/>
        </w:rPr>
        <w:t>3</w:t>
      </w:r>
      <w:r w:rsidR="001B607D" w:rsidRPr="006E37D4">
        <w:rPr>
          <w:lang w:val="en-GB"/>
        </w:rPr>
        <w:t xml:space="preserve">0) </w:t>
      </w:r>
      <w:r w:rsidR="00C55E82" w:rsidRPr="006E37D4">
        <w:rPr>
          <w:lang w:val="en-GB"/>
        </w:rPr>
        <w:t xml:space="preserve">followed by a second </w:t>
      </w:r>
      <w:r w:rsidR="001B607D" w:rsidRPr="006E37D4">
        <w:rPr>
          <w:lang w:val="en-GB"/>
        </w:rPr>
        <w:t>switch</w:t>
      </w:r>
      <w:r w:rsidR="00C55E82" w:rsidRPr="006E37D4">
        <w:rPr>
          <w:lang w:val="en-GB"/>
        </w:rPr>
        <w:t>-</w:t>
      </w:r>
      <w:r w:rsidR="001B607D" w:rsidRPr="006E37D4">
        <w:rPr>
          <w:lang w:val="en-GB"/>
        </w:rPr>
        <w:t>on at 04:00 that</w:t>
      </w:r>
      <w:r w:rsidR="00C55E82" w:rsidRPr="006E37D4">
        <w:rPr>
          <w:lang w:val="en-GB"/>
        </w:rPr>
        <w:t xml:space="preserve">, </w:t>
      </w:r>
      <w:r w:rsidR="001B607D" w:rsidRPr="006E37D4">
        <w:rPr>
          <w:lang w:val="en-GB"/>
        </w:rPr>
        <w:t>superposed to the unusual</w:t>
      </w:r>
      <w:r w:rsidR="00C55E82" w:rsidRPr="006E37D4">
        <w:rPr>
          <w:lang w:val="en-GB"/>
        </w:rPr>
        <w:t>ly</w:t>
      </w:r>
      <w:r w:rsidR="001B607D" w:rsidRPr="006E37D4">
        <w:rPr>
          <w:lang w:val="en-GB"/>
        </w:rPr>
        <w:t xml:space="preserve"> high night load of the </w:t>
      </w:r>
      <w:r w:rsidR="00C55E82" w:rsidRPr="006E37D4">
        <w:rPr>
          <w:lang w:val="en-GB"/>
        </w:rPr>
        <w:t>“</w:t>
      </w:r>
      <w:r w:rsidR="00C55E82" w:rsidRPr="006E37D4">
        <w:rPr>
          <w:color w:val="FF0000"/>
          <w:lang w:val="en-GB"/>
        </w:rPr>
        <w:t xml:space="preserve">Not </w:t>
      </w:r>
      <w:r w:rsidR="004565A4" w:rsidRPr="006E37D4">
        <w:rPr>
          <w:color w:val="FF0000"/>
          <w:lang w:val="en-GB"/>
        </w:rPr>
        <w:t>labelled</w:t>
      </w:r>
      <w:r w:rsidR="00C55E82" w:rsidRPr="006E37D4">
        <w:rPr>
          <w:lang w:val="en-GB"/>
        </w:rPr>
        <w:t xml:space="preserve">” </w:t>
      </w:r>
      <w:r w:rsidR="001B607D" w:rsidRPr="006E37D4">
        <w:rPr>
          <w:lang w:val="en-GB"/>
        </w:rPr>
        <w:t xml:space="preserve">lead to an abnormal </w:t>
      </w:r>
      <w:r w:rsidR="004565A4" w:rsidRPr="006E37D4">
        <w:rPr>
          <w:lang w:val="en-GB"/>
        </w:rPr>
        <w:t>behaviour</w:t>
      </w:r>
      <w:r w:rsidR="001B607D" w:rsidRPr="006E37D4">
        <w:rPr>
          <w:lang w:val="en-GB"/>
        </w:rPr>
        <w:t xml:space="preserve"> at higher level. Then, for the remaining contexts 3-4-5 only the </w:t>
      </w:r>
      <w:r w:rsidR="00C55E82" w:rsidRPr="006E37D4">
        <w:rPr>
          <w:lang w:val="en-GB"/>
        </w:rPr>
        <w:t xml:space="preserve">“Mechanical room” </w:t>
      </w:r>
      <w:r w:rsidR="001B607D" w:rsidRPr="006E37D4">
        <w:rPr>
          <w:lang w:val="en-GB"/>
        </w:rPr>
        <w:t xml:space="preserve">was identified as responsible with a severity of 8 while the </w:t>
      </w:r>
      <w:r w:rsidR="00C55E82" w:rsidRPr="006E37D4">
        <w:rPr>
          <w:lang w:val="en-GB"/>
        </w:rPr>
        <w:t xml:space="preserve">“Not </w:t>
      </w:r>
      <w:r w:rsidR="004565A4" w:rsidRPr="006E37D4">
        <w:rPr>
          <w:lang w:val="en-GB"/>
        </w:rPr>
        <w:t>labelled</w:t>
      </w:r>
      <w:r w:rsidR="00C55E82" w:rsidRPr="006E37D4">
        <w:rPr>
          <w:lang w:val="en-GB"/>
        </w:rPr>
        <w:t xml:space="preserve">” </w:t>
      </w:r>
      <w:r w:rsidR="001B607D" w:rsidRPr="006E37D4">
        <w:rPr>
          <w:lang w:val="en-GB"/>
        </w:rPr>
        <w:t xml:space="preserve">load </w:t>
      </w:r>
      <w:r w:rsidR="0014209B" w:rsidRPr="006E37D4">
        <w:rPr>
          <w:lang w:val="en-GB"/>
        </w:rPr>
        <w:t xml:space="preserve">shows </w:t>
      </w:r>
      <w:r w:rsidR="00C44CD8" w:rsidRPr="006E37D4">
        <w:rPr>
          <w:lang w:val="en-GB"/>
        </w:rPr>
        <w:t>no impact</w:t>
      </w:r>
      <w:r w:rsidR="007132F1" w:rsidRPr="006E37D4">
        <w:rPr>
          <w:lang w:val="en-GB"/>
        </w:rPr>
        <w:t xml:space="preserve"> at meter-level</w:t>
      </w:r>
      <w:r w:rsidR="00C44CD8" w:rsidRPr="006E37D4">
        <w:rPr>
          <w:lang w:val="en-GB"/>
        </w:rPr>
        <w:t xml:space="preserve"> (i.e., very low severity, less than 1). From </w:t>
      </w:r>
      <w:r w:rsidR="00C24593" w:rsidRPr="006E37D4">
        <w:rPr>
          <w:lang w:val="en-GB"/>
        </w:rPr>
        <w:t xml:space="preserve">the figure </w:t>
      </w:r>
      <w:r w:rsidR="00C44CD8" w:rsidRPr="006E37D4">
        <w:rPr>
          <w:lang w:val="en-GB"/>
        </w:rPr>
        <w:t xml:space="preserve">it can be see that the </w:t>
      </w:r>
      <w:r w:rsidR="007132F1" w:rsidRPr="006E37D4">
        <w:rPr>
          <w:lang w:val="en-GB"/>
        </w:rPr>
        <w:t xml:space="preserve">“Mechanical room” </w:t>
      </w:r>
      <w:r w:rsidR="00CC2D17" w:rsidRPr="006E37D4">
        <w:rPr>
          <w:lang w:val="en-GB"/>
        </w:rPr>
        <w:t xml:space="preserve">anomalous load after 12:00 lead to a positive bias of the </w:t>
      </w:r>
      <w:r w:rsidR="007132F1" w:rsidRPr="006E37D4">
        <w:rPr>
          <w:lang w:val="en-GB"/>
        </w:rPr>
        <w:t xml:space="preserve">“Total Power” load </w:t>
      </w:r>
      <w:r w:rsidR="00CC2D17" w:rsidRPr="006E37D4">
        <w:rPr>
          <w:lang w:val="en-GB"/>
        </w:rPr>
        <w:t>until the end of the day.</w:t>
      </w:r>
      <w:r w:rsidR="00C516DA" w:rsidRPr="006E37D4">
        <w:rPr>
          <w:lang w:val="en-GB"/>
        </w:rPr>
        <w:t xml:space="preserve"> </w:t>
      </w:r>
    </w:p>
    <w:p w14:paraId="4FBD835B" w14:textId="77777777" w:rsidR="006053E1" w:rsidRPr="006E37D4" w:rsidRDefault="00C24593" w:rsidP="006053E1">
      <w:pPr>
        <w:pStyle w:val="Els-body-text-large"/>
        <w:rPr>
          <w:lang w:val="en-GB"/>
        </w:rPr>
      </w:pPr>
      <w:r w:rsidRPr="006E37D4">
        <w:rPr>
          <w:lang w:val="en-GB"/>
        </w:rPr>
        <w:t>Figure 15(b) shows Tuesday 30</w:t>
      </w:r>
      <w:r w:rsidRPr="006E37D4">
        <w:rPr>
          <w:vertAlign w:val="superscript"/>
          <w:lang w:val="en-GB"/>
        </w:rPr>
        <w:t>th</w:t>
      </w:r>
      <w:r w:rsidRPr="006E37D4">
        <w:rPr>
          <w:lang w:val="en-GB"/>
        </w:rPr>
        <w:t xml:space="preserve"> of July 2019 in which a single load contributes to the meter level anomaly detected. An early morning start-up at 4:00 of the “Mechanical room” identified by a severity 8 contributes to the “Total power” anomaly of severity 6 in the first context. While in context 5 an unexpected activity of the “Canteen” load after 19:00</w:t>
      </w:r>
      <w:r w:rsidR="009A4BC9" w:rsidRPr="006E37D4">
        <w:rPr>
          <w:lang w:val="en-GB"/>
        </w:rPr>
        <w:t>, tagged with severity 8, contributes to an anomaly of severity 8 at meter level.</w:t>
      </w:r>
    </w:p>
    <w:p w14:paraId="4812F690" w14:textId="4BE0EA78" w:rsidR="00C516DA" w:rsidRPr="006E37D4" w:rsidRDefault="00376059" w:rsidP="006053E1">
      <w:pPr>
        <w:pStyle w:val="Els-body-text-large"/>
        <w:rPr>
          <w:lang w:val="en-GB"/>
        </w:rPr>
      </w:pPr>
      <w:r w:rsidRPr="006E37D4">
        <w:rPr>
          <w:lang w:val="en-GB"/>
        </w:rPr>
        <w:t xml:space="preserve">It is </w:t>
      </w:r>
      <w:r w:rsidR="007132F1" w:rsidRPr="006E37D4">
        <w:rPr>
          <w:lang w:val="en-GB"/>
        </w:rPr>
        <w:t>very likely</w:t>
      </w:r>
      <w:r w:rsidRPr="006E37D4">
        <w:rPr>
          <w:lang w:val="en-GB"/>
        </w:rPr>
        <w:t xml:space="preserve"> that the anomalous </w:t>
      </w:r>
      <w:r w:rsidR="004565A4" w:rsidRPr="006E37D4">
        <w:rPr>
          <w:lang w:val="en-GB"/>
        </w:rPr>
        <w:t>behaviour</w:t>
      </w:r>
      <w:r w:rsidRPr="006E37D4">
        <w:rPr>
          <w:lang w:val="en-GB"/>
        </w:rPr>
        <w:t xml:space="preserve"> of the </w:t>
      </w:r>
      <w:r w:rsidR="007132F1" w:rsidRPr="006E37D4">
        <w:rPr>
          <w:lang w:val="en-GB"/>
        </w:rPr>
        <w:t xml:space="preserve">“Mechanical room” </w:t>
      </w:r>
      <w:r w:rsidR="00BD25FE" w:rsidRPr="006E37D4">
        <w:rPr>
          <w:lang w:val="en-GB"/>
        </w:rPr>
        <w:t>during night hour</w:t>
      </w:r>
      <w:r w:rsidR="007132F1" w:rsidRPr="006E37D4">
        <w:rPr>
          <w:lang w:val="en-GB"/>
        </w:rPr>
        <w:t>s</w:t>
      </w:r>
      <w:r w:rsidR="00BD25FE" w:rsidRPr="006E37D4">
        <w:rPr>
          <w:lang w:val="en-GB"/>
        </w:rPr>
        <w:t xml:space="preserve">, the early start-up and late switch-off was caused by both incorrect operation and wrong schedule of the </w:t>
      </w:r>
      <w:r w:rsidR="007132F1" w:rsidRPr="006E37D4">
        <w:rPr>
          <w:lang w:val="en-GB"/>
        </w:rPr>
        <w:t>chillers</w:t>
      </w:r>
      <w:r w:rsidR="00BD25FE" w:rsidRPr="006E37D4">
        <w:rPr>
          <w:lang w:val="en-GB"/>
        </w:rPr>
        <w:t>. This kind of anomaly can be easily fixed and resolved by facility managers by reviewing the operational schedule. On the other hand, the</w:t>
      </w:r>
      <w:r w:rsidR="006C0176" w:rsidRPr="006E37D4">
        <w:rPr>
          <w:lang w:val="en-GB"/>
        </w:rPr>
        <w:t xml:space="preserve"> correction of the</w:t>
      </w:r>
      <w:r w:rsidR="00BD25FE" w:rsidRPr="006E37D4">
        <w:rPr>
          <w:lang w:val="en-GB"/>
        </w:rPr>
        <w:t xml:space="preserve"> </w:t>
      </w:r>
      <w:r w:rsidR="007132F1" w:rsidRPr="006E37D4">
        <w:rPr>
          <w:lang w:val="en-GB"/>
        </w:rPr>
        <w:t xml:space="preserve">“Not </w:t>
      </w:r>
      <w:r w:rsidR="004565A4" w:rsidRPr="006E37D4">
        <w:rPr>
          <w:lang w:val="en-GB"/>
        </w:rPr>
        <w:t>labelled</w:t>
      </w:r>
      <w:r w:rsidR="007132F1" w:rsidRPr="006E37D4">
        <w:rPr>
          <w:lang w:val="en-GB"/>
        </w:rPr>
        <w:t xml:space="preserve">” </w:t>
      </w:r>
      <w:r w:rsidR="00BD25FE" w:rsidRPr="006E37D4">
        <w:rPr>
          <w:lang w:val="en-GB"/>
        </w:rPr>
        <w:t xml:space="preserve">load </w:t>
      </w:r>
      <w:r w:rsidR="006C0176" w:rsidRPr="006E37D4">
        <w:rPr>
          <w:lang w:val="en-GB"/>
        </w:rPr>
        <w:t>can be more challenging since there is no detail on the electrical loads that contribute</w:t>
      </w:r>
      <w:r w:rsidR="007B5697" w:rsidRPr="006E37D4">
        <w:rPr>
          <w:lang w:val="en-GB"/>
        </w:rPr>
        <w:t>; it is therefore difficult to reduce energy consumption and further investigation is required.</w:t>
      </w:r>
      <w:r w:rsidR="009A4BC9" w:rsidRPr="006E37D4">
        <w:rPr>
          <w:lang w:val="en-GB"/>
        </w:rPr>
        <w:t xml:space="preserve"> </w:t>
      </w:r>
    </w:p>
    <w:p w14:paraId="20A4B854" w14:textId="23E7D51A" w:rsidR="00367EEC" w:rsidRPr="006E37D4" w:rsidRDefault="00C24593" w:rsidP="004C27DA">
      <w:r w:rsidRPr="006E37D4">
        <w:rPr>
          <w:noProof/>
        </w:rPr>
        <w:drawing>
          <wp:inline distT="0" distB="0" distL="0" distR="0" wp14:anchorId="2CDFFFD0" wp14:editId="0FE70FA7">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6A403519" w14:textId="034B29D4" w:rsidR="00367EEC" w:rsidRPr="006E37D4" w:rsidRDefault="00367EEC" w:rsidP="00C516DA">
      <w:pPr>
        <w:pStyle w:val="Els-caption"/>
        <w:rPr>
          <w:lang w:val="en-GB"/>
        </w:rPr>
      </w:pPr>
      <w:r w:rsidRPr="006E37D4">
        <w:rPr>
          <w:b/>
          <w:bCs/>
          <w:lang w:val="en-GB"/>
        </w:rPr>
        <w:t>Figure 1</w:t>
      </w:r>
      <w:r w:rsidR="00043EC3" w:rsidRPr="006E37D4">
        <w:rPr>
          <w:b/>
          <w:bCs/>
          <w:lang w:val="en-GB"/>
        </w:rPr>
        <w:t>5</w:t>
      </w:r>
      <w:r w:rsidRPr="006E37D4">
        <w:rPr>
          <w:b/>
          <w:bCs/>
          <w:lang w:val="en-GB"/>
        </w:rPr>
        <w:t>.</w:t>
      </w:r>
      <w:r w:rsidRPr="006E37D4">
        <w:rPr>
          <w:lang w:val="en-GB"/>
        </w:rPr>
        <w:t xml:space="preserve"> </w:t>
      </w:r>
      <w:r w:rsidR="009322EC" w:rsidRPr="006E37D4">
        <w:rPr>
          <w:lang w:val="en-GB"/>
        </w:rPr>
        <w:t xml:space="preserve">Comparison between </w:t>
      </w:r>
      <w:r w:rsidR="00C516DA" w:rsidRPr="006E37D4">
        <w:rPr>
          <w:lang w:val="en-GB"/>
        </w:rPr>
        <w:t xml:space="preserve">anomalous meter-level </w:t>
      </w:r>
      <w:r w:rsidR="009322EC" w:rsidRPr="006E37D4">
        <w:rPr>
          <w:lang w:val="en-GB"/>
        </w:rPr>
        <w:t xml:space="preserve">daily electrical load profile </w:t>
      </w:r>
      <w:r w:rsidR="00C516DA" w:rsidRPr="006E37D4">
        <w:rPr>
          <w:lang w:val="en-GB"/>
        </w:rPr>
        <w:t>and responsible sub-load detected by the diagnostic process. The figure shows (a) Saturday 6</w:t>
      </w:r>
      <w:r w:rsidR="00C516DA" w:rsidRPr="006E37D4">
        <w:rPr>
          <w:vertAlign w:val="superscript"/>
          <w:lang w:val="en-GB"/>
        </w:rPr>
        <w:t>th</w:t>
      </w:r>
      <w:r w:rsidR="00C516DA" w:rsidRPr="006E37D4">
        <w:rPr>
          <w:lang w:val="en-GB"/>
        </w:rPr>
        <w:t xml:space="preserve"> of July 2019 belonging to cluster 2 and (b) Tuesday 30</w:t>
      </w:r>
      <w:r w:rsidR="00C516DA" w:rsidRPr="006E37D4">
        <w:rPr>
          <w:vertAlign w:val="superscript"/>
          <w:lang w:val="en-GB"/>
        </w:rPr>
        <w:t>th</w:t>
      </w:r>
      <w:r w:rsidR="00C516DA" w:rsidRPr="006E37D4">
        <w:rPr>
          <w:lang w:val="en-GB"/>
        </w:rPr>
        <w:t xml:space="preserve"> of July 2019 belonging to cluster 4. T</w:t>
      </w:r>
      <w:r w:rsidR="009322EC" w:rsidRPr="006E37D4">
        <w:rPr>
          <w:lang w:val="en-GB"/>
        </w:rPr>
        <w:t xml:space="preserve">he different </w:t>
      </w:r>
      <w:r w:rsidR="00C516DA" w:rsidRPr="006E37D4">
        <w:rPr>
          <w:lang w:val="en-GB"/>
        </w:rPr>
        <w:t xml:space="preserve">time windows (i.e., contexts) are </w:t>
      </w:r>
      <w:r w:rsidR="009322EC" w:rsidRPr="006E37D4">
        <w:rPr>
          <w:lang w:val="en-GB"/>
        </w:rPr>
        <w:t>represented as vertical bands</w:t>
      </w:r>
      <w:r w:rsidR="00C516DA" w:rsidRPr="006E37D4">
        <w:rPr>
          <w:lang w:val="en-GB"/>
        </w:rPr>
        <w:t xml:space="preserve"> and </w:t>
      </w:r>
      <w:r w:rsidR="009322EC" w:rsidRPr="006E37D4">
        <w:rPr>
          <w:lang w:val="en-GB"/>
        </w:rPr>
        <w:t xml:space="preserve">are present only if the relative load presents a severity of 8 in the </w:t>
      </w:r>
      <w:r w:rsidR="00C516DA" w:rsidRPr="006E37D4">
        <w:rPr>
          <w:lang w:val="en-GB"/>
        </w:rPr>
        <w:t xml:space="preserve">relative </w:t>
      </w:r>
      <w:r w:rsidR="009322EC" w:rsidRPr="006E37D4">
        <w:rPr>
          <w:lang w:val="en-GB"/>
        </w:rPr>
        <w:t>context.</w:t>
      </w:r>
    </w:p>
    <w:p w14:paraId="03C7C06F" w14:textId="77777777" w:rsidR="00C86442" w:rsidRPr="006E37D4" w:rsidRDefault="00C86442" w:rsidP="009812C8"/>
    <w:p w14:paraId="5942CE7D" w14:textId="61A0665A" w:rsidR="00FA16BA" w:rsidRPr="006E37D4" w:rsidRDefault="002147AC" w:rsidP="00ED37A6">
      <w:pPr>
        <w:pStyle w:val="Els-1storder-head"/>
        <w:rPr>
          <w:lang w:val="en-GB"/>
        </w:rPr>
      </w:pPr>
      <w:r w:rsidRPr="006E37D4">
        <w:rPr>
          <w:lang w:val="en-GB"/>
        </w:rPr>
        <w:lastRenderedPageBreak/>
        <w:t>Discussion</w:t>
      </w:r>
      <w:r w:rsidR="00EE4692" w:rsidRPr="006E37D4">
        <w:rPr>
          <w:lang w:val="en-GB"/>
        </w:rPr>
        <w:t xml:space="preserve"> and conclusion</w:t>
      </w:r>
    </w:p>
    <w:p w14:paraId="592ABD0F" w14:textId="5240662E" w:rsidR="00261766" w:rsidRPr="006E37D4" w:rsidRDefault="00FA16BA" w:rsidP="00ED37A6">
      <w:pPr>
        <w:pStyle w:val="Els-body-text-large"/>
        <w:rPr>
          <w:color w:val="000000" w:themeColor="text1"/>
          <w:lang w:val="en-GB"/>
        </w:rPr>
      </w:pPr>
      <w:commentRangeStart w:id="18"/>
      <w:r w:rsidRPr="006E37D4">
        <w:rPr>
          <w:color w:val="000000" w:themeColor="text1"/>
          <w:lang w:val="en-GB"/>
        </w:rPr>
        <w:t xml:space="preserve">In this paper a meter-level anomaly </w:t>
      </w:r>
      <w:commentRangeEnd w:id="18"/>
      <w:r w:rsidR="00D64427" w:rsidRPr="006E37D4">
        <w:rPr>
          <w:rStyle w:val="Rimandocommento"/>
          <w:lang w:val="en-GB"/>
        </w:rPr>
        <w:commentReference w:id="18"/>
      </w:r>
      <w:r w:rsidRPr="006E37D4">
        <w:rPr>
          <w:color w:val="000000" w:themeColor="text1"/>
          <w:lang w:val="en-GB"/>
        </w:rPr>
        <w:t xml:space="preserve">detection and diagnosis process </w:t>
      </w:r>
      <w:proofErr w:type="gramStart"/>
      <w:r w:rsidR="000E6DD5" w:rsidRPr="006E37D4">
        <w:rPr>
          <w:color w:val="000000" w:themeColor="text1"/>
          <w:lang w:val="en-GB"/>
        </w:rPr>
        <w:t>was</w:t>
      </w:r>
      <w:proofErr w:type="gramEnd"/>
      <w:r w:rsidR="000E6DD5" w:rsidRPr="006E37D4">
        <w:rPr>
          <w:color w:val="000000" w:themeColor="text1"/>
          <w:lang w:val="en-GB"/>
        </w:rPr>
        <w:t xml:space="preserve"> proposed in order to demonstrate </w:t>
      </w:r>
      <w:r w:rsidR="00AF5E64" w:rsidRPr="006E37D4">
        <w:rPr>
          <w:color w:val="000000" w:themeColor="text1"/>
          <w:lang w:val="en-GB"/>
        </w:rPr>
        <w:t>(</w:t>
      </w:r>
      <w:proofErr w:type="spellStart"/>
      <w:r w:rsidR="00AF5E64" w:rsidRPr="006E37D4">
        <w:rPr>
          <w:color w:val="000000" w:themeColor="text1"/>
          <w:lang w:val="en-GB"/>
        </w:rPr>
        <w:t>i</w:t>
      </w:r>
      <w:proofErr w:type="spellEnd"/>
      <w:r w:rsidR="00AF5E64" w:rsidRPr="006E37D4">
        <w:rPr>
          <w:color w:val="000000" w:themeColor="text1"/>
          <w:lang w:val="en-GB"/>
        </w:rPr>
        <w:t xml:space="preserve">) </w:t>
      </w:r>
      <w:r w:rsidR="00723E88" w:rsidRPr="006E37D4">
        <w:rPr>
          <w:color w:val="000000" w:themeColor="text1"/>
          <w:lang w:val="en-GB"/>
        </w:rPr>
        <w:t xml:space="preserve">the flexibility of the Matrix Profile </w:t>
      </w:r>
      <w:r w:rsidR="00B5564F" w:rsidRPr="006E37D4">
        <w:rPr>
          <w:color w:val="000000" w:themeColor="text1"/>
          <w:lang w:val="en-GB"/>
        </w:rPr>
        <w:t>algorithm in</w:t>
      </w:r>
      <w:r w:rsidR="00723E88" w:rsidRPr="006E37D4">
        <w:rPr>
          <w:color w:val="000000" w:themeColor="text1"/>
          <w:lang w:val="en-GB"/>
        </w:rPr>
        <w:t xml:space="preserve"> detecting anomalies and </w:t>
      </w:r>
      <w:r w:rsidR="00AF5E64" w:rsidRPr="006E37D4">
        <w:rPr>
          <w:color w:val="000000" w:themeColor="text1"/>
          <w:lang w:val="en-GB"/>
        </w:rPr>
        <w:t xml:space="preserve">(ii) the potential of the integration of such tool </w:t>
      </w:r>
      <w:r w:rsidR="00723E88" w:rsidRPr="006E37D4">
        <w:rPr>
          <w:color w:val="000000" w:themeColor="text1"/>
          <w:lang w:val="en-GB"/>
        </w:rPr>
        <w:t>in a building energy management process to gain insights on sub-loads unusual energy consumption, promoting the correction of faults and reduction of wastes. The methodology was based on unsupervised machine learning method</w:t>
      </w:r>
      <w:r w:rsidR="00B5564F" w:rsidRPr="006E37D4">
        <w:rPr>
          <w:color w:val="000000" w:themeColor="text1"/>
          <w:lang w:val="en-GB"/>
        </w:rPr>
        <w:t xml:space="preserve">s and </w:t>
      </w:r>
      <w:r w:rsidR="00723E88" w:rsidRPr="006E37D4">
        <w:rPr>
          <w:color w:val="000000" w:themeColor="text1"/>
          <w:lang w:val="en-GB"/>
        </w:rPr>
        <w:t>timeseries analytics</w:t>
      </w:r>
      <w:r w:rsidR="00B5564F" w:rsidRPr="006E37D4">
        <w:rPr>
          <w:color w:val="000000" w:themeColor="text1"/>
          <w:lang w:val="en-GB"/>
        </w:rPr>
        <w:t xml:space="preserve"> coupled with domain knowledge </w:t>
      </w:r>
      <w:proofErr w:type="gramStart"/>
      <w:r w:rsidR="00B5564F" w:rsidRPr="006E37D4">
        <w:rPr>
          <w:color w:val="000000" w:themeColor="text1"/>
          <w:lang w:val="en-GB"/>
        </w:rPr>
        <w:t>in order to</w:t>
      </w:r>
      <w:proofErr w:type="gramEnd"/>
      <w:r w:rsidR="00B5564F" w:rsidRPr="006E37D4">
        <w:rPr>
          <w:color w:val="000000" w:themeColor="text1"/>
          <w:lang w:val="en-GB"/>
        </w:rPr>
        <w:t xml:space="preserve"> detect unusual energy consumption patterns at whole building scale.</w:t>
      </w:r>
    </w:p>
    <w:p w14:paraId="1209C1B2" w14:textId="4829F5BC" w:rsidR="003E7DB5" w:rsidRPr="006E37D4" w:rsidRDefault="003E7DB5" w:rsidP="003E7DB5">
      <w:pPr>
        <w:pStyle w:val="Els-body-text-large"/>
        <w:rPr>
          <w:color w:val="000000" w:themeColor="text1"/>
          <w:lang w:val="en-GB"/>
        </w:rPr>
      </w:pPr>
      <w:r w:rsidRPr="006E37D4">
        <w:rPr>
          <w:color w:val="000000" w:themeColor="text1"/>
          <w:lang w:val="en-GB"/>
        </w:rPr>
        <w:t xml:space="preserve">The capability to identify anomalies in specific sub-daily periods (i.e., time windows) represents an opportunity for the early-stage identification and prompt correction of incorrect operation that can help prevent energy wastes over time. Correctly defining the number of time windows and its length is a complex task and its wrong setting may negatively affect the capability to isolate important feature of the daily load profile such as the start-up or shut down. The CART model has proven to be flexible enough to adapt to different operational conditions of different buildings </w:t>
      </w:r>
      <w:r w:rsidRPr="006E37D4">
        <w:rPr>
          <w:color w:val="000000" w:themeColor="text1"/>
          <w:lang w:val="en-GB"/>
        </w:rPr>
        <w:fldChar w:fldCharType="begin" w:fldLock="1"/>
      </w:r>
      <w:r w:rsidR="00706FD3" w:rsidRPr="006E37D4">
        <w:rPr>
          <w:color w:val="000000" w:themeColor="text1"/>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49]","plainTextFormattedCitation":"[49]","previouslyFormattedCitation":"[49]"},"properties":{"noteIndex":0},"schema":"https://github.com/citation-style-language/schema/raw/master/csl-citation.json"}</w:instrText>
      </w:r>
      <w:r w:rsidRPr="006E37D4">
        <w:rPr>
          <w:color w:val="000000" w:themeColor="text1"/>
          <w:lang w:val="en-GB"/>
        </w:rPr>
        <w:fldChar w:fldCharType="separate"/>
      </w:r>
      <w:r w:rsidR="00706FD3" w:rsidRPr="006E37D4">
        <w:rPr>
          <w:noProof/>
          <w:color w:val="000000" w:themeColor="text1"/>
          <w:lang w:val="en-GB"/>
        </w:rPr>
        <w:t>[49]</w:t>
      </w:r>
      <w:r w:rsidRPr="006E37D4">
        <w:rPr>
          <w:color w:val="000000" w:themeColor="text1"/>
          <w:lang w:val="en-GB"/>
        </w:rPr>
        <w:fldChar w:fldCharType="end"/>
      </w:r>
      <w:r w:rsidRPr="006E37D4">
        <w:rPr>
          <w:color w:val="000000" w:themeColor="text1"/>
          <w:lang w:val="en-GB"/>
        </w:rPr>
        <w:t xml:space="preserve"> thanks to the automatic self-tuning of the model. The introduction of the concept of context, i.e., the time interval before the time window in which a subsequence may start, adds an additional degree of freedom that allows for the comparison of subsequences that are delayed in time.</w:t>
      </w:r>
    </w:p>
    <w:p w14:paraId="15F93D2F" w14:textId="13EC284E" w:rsidR="00103036" w:rsidRPr="006E37D4" w:rsidRDefault="00261766" w:rsidP="003E7DB5">
      <w:pPr>
        <w:pStyle w:val="Els-body-text-large"/>
        <w:rPr>
          <w:color w:val="000000" w:themeColor="text1"/>
          <w:lang w:val="en-GB"/>
        </w:rPr>
      </w:pPr>
      <w:r w:rsidRPr="006E37D4">
        <w:rPr>
          <w:color w:val="000000" w:themeColor="text1"/>
          <w:lang w:val="en-GB"/>
        </w:rPr>
        <w:t xml:space="preserve">The methodology was tested on a static dataset but was conceptualized to work in semi-real time, by enabling the ADD process at the end of each time window. </w:t>
      </w:r>
      <w:r w:rsidR="003E7DB5" w:rsidRPr="006E37D4">
        <w:rPr>
          <w:color w:val="000000" w:themeColor="text1"/>
          <w:lang w:val="en-GB"/>
        </w:rPr>
        <w:t>However</w:t>
      </w:r>
      <w:r w:rsidRPr="006E37D4">
        <w:rPr>
          <w:color w:val="000000" w:themeColor="text1"/>
          <w:lang w:val="en-GB"/>
        </w:rPr>
        <w:t xml:space="preserve">, the practical implementation requires to tackle many technical challenges. </w:t>
      </w:r>
    </w:p>
    <w:p w14:paraId="683ED89C" w14:textId="49BB2A48" w:rsidR="00A6784F" w:rsidRPr="006E37D4" w:rsidRDefault="00261766" w:rsidP="00B11A4A">
      <w:pPr>
        <w:pStyle w:val="Els-body-text-large"/>
        <w:rPr>
          <w:color w:val="000000" w:themeColor="text1"/>
          <w:lang w:val="en-GB"/>
        </w:rPr>
      </w:pPr>
      <w:r w:rsidRPr="006E37D4">
        <w:rPr>
          <w:color w:val="000000" w:themeColor="text1"/>
          <w:lang w:val="en-GB"/>
        </w:rPr>
        <w:t>At first, the algorithm must follow the time constraint of the data stream, meaning that the execution time must be lower that the interval between two invocation of the procedure itself.</w:t>
      </w:r>
      <w:r w:rsidR="005621B1" w:rsidRPr="006E37D4">
        <w:rPr>
          <w:color w:val="000000" w:themeColor="text1"/>
          <w:lang w:val="en-GB"/>
        </w:rPr>
        <w:t xml:space="preserve"> The proposed methodology was not intended to be a pure real-time </w:t>
      </w:r>
      <w:r w:rsidR="00A6784F" w:rsidRPr="006E37D4">
        <w:rPr>
          <w:color w:val="000000" w:themeColor="text1"/>
          <w:lang w:val="en-GB"/>
        </w:rPr>
        <w:t xml:space="preserve">streaming </w:t>
      </w:r>
      <w:r w:rsidR="005621B1" w:rsidRPr="006E37D4">
        <w:rPr>
          <w:color w:val="000000" w:themeColor="text1"/>
          <w:lang w:val="en-GB"/>
        </w:rPr>
        <w:t>process</w:t>
      </w:r>
      <w:r w:rsidR="00A6784F" w:rsidRPr="006E37D4">
        <w:rPr>
          <w:color w:val="000000" w:themeColor="text1"/>
          <w:lang w:val="en-GB"/>
        </w:rPr>
        <w:t xml:space="preserve"> preformed upon every new incoming datapoint, rather it was conceived as a semi real- time batch process that is performed at the end of each time window</w:t>
      </w:r>
      <w:r w:rsidR="00B11A4A" w:rsidRPr="006E37D4">
        <w:rPr>
          <w:color w:val="000000" w:themeColor="text1"/>
          <w:lang w:val="en-GB"/>
        </w:rPr>
        <w:t xml:space="preserve">; where for batch process is intended a process in which the whole timeseries must be available before calculating the MP </w:t>
      </w:r>
      <w:r w:rsidR="00B11A4A" w:rsidRPr="006E37D4">
        <w:rPr>
          <w:color w:val="000000" w:themeColor="text1"/>
          <w:lang w:val="en-GB"/>
        </w:rPr>
        <w:fldChar w:fldCharType="begin" w:fldLock="1"/>
      </w:r>
      <w:r w:rsidR="00706FD3" w:rsidRPr="006E37D4">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2]","plainTextFormattedCitation":"[22]","previouslyFormattedCitation":"[22]"},"properties":{"noteIndex":0},"schema":"https://github.com/citation-style-language/schema/raw/master/csl-citation.json"}</w:instrText>
      </w:r>
      <w:r w:rsidR="00B11A4A" w:rsidRPr="006E37D4">
        <w:rPr>
          <w:color w:val="000000" w:themeColor="text1"/>
          <w:lang w:val="en-GB"/>
        </w:rPr>
        <w:fldChar w:fldCharType="separate"/>
      </w:r>
      <w:r w:rsidR="00706FD3" w:rsidRPr="006E37D4">
        <w:rPr>
          <w:noProof/>
          <w:color w:val="000000" w:themeColor="text1"/>
          <w:lang w:val="en-GB"/>
        </w:rPr>
        <w:t>[22]</w:t>
      </w:r>
      <w:r w:rsidR="00B11A4A" w:rsidRPr="006E37D4">
        <w:rPr>
          <w:color w:val="000000" w:themeColor="text1"/>
          <w:lang w:val="en-GB"/>
        </w:rPr>
        <w:fldChar w:fldCharType="end"/>
      </w:r>
      <w:r w:rsidR="00B11A4A" w:rsidRPr="006E37D4">
        <w:rPr>
          <w:color w:val="000000" w:themeColor="text1"/>
          <w:lang w:val="en-GB"/>
        </w:rPr>
        <w:t>. Under this perspective</w:t>
      </w:r>
      <w:r w:rsidR="00AF5E64" w:rsidRPr="006E37D4">
        <w:rPr>
          <w:color w:val="000000" w:themeColor="text1"/>
          <w:lang w:val="en-GB"/>
        </w:rPr>
        <w:t>, t</w:t>
      </w:r>
      <w:r w:rsidR="00B11A4A" w:rsidRPr="006E37D4">
        <w:rPr>
          <w:color w:val="000000" w:themeColor="text1"/>
          <w:lang w:val="en-GB"/>
        </w:rPr>
        <w:t>he methodology execution is triggered only when the whole subsequence is present (i.e., at the end of the time window)</w:t>
      </w:r>
      <w:r w:rsidR="00AF5E64" w:rsidRPr="006E37D4">
        <w:rPr>
          <w:color w:val="000000" w:themeColor="text1"/>
          <w:lang w:val="en-GB"/>
        </w:rPr>
        <w:t xml:space="preserve">. In the analysed case </w:t>
      </w:r>
      <w:proofErr w:type="gramStart"/>
      <w:r w:rsidR="00AF5E64" w:rsidRPr="006E37D4">
        <w:rPr>
          <w:color w:val="000000" w:themeColor="text1"/>
          <w:lang w:val="en-GB"/>
        </w:rPr>
        <w:t>study</w:t>
      </w:r>
      <w:proofErr w:type="gramEnd"/>
      <w:r w:rsidR="00AF5E64" w:rsidRPr="006E37D4">
        <w:rPr>
          <w:color w:val="000000" w:themeColor="text1"/>
          <w:lang w:val="en-GB"/>
        </w:rPr>
        <w:t xml:space="preserve"> </w:t>
      </w:r>
      <w:r w:rsidRPr="006E37D4">
        <w:rPr>
          <w:color w:val="000000" w:themeColor="text1"/>
          <w:lang w:val="en-GB"/>
        </w:rPr>
        <w:t xml:space="preserve">the </w:t>
      </w:r>
      <w:r w:rsidR="00AF5E64" w:rsidRPr="006E37D4">
        <w:rPr>
          <w:color w:val="000000" w:themeColor="text1"/>
          <w:lang w:val="en-GB"/>
        </w:rPr>
        <w:t xml:space="preserve">minimum interval of time between subsequent triggers is </w:t>
      </w:r>
      <w:r w:rsidRPr="006E37D4">
        <w:rPr>
          <w:color w:val="000000" w:themeColor="text1"/>
          <w:lang w:val="en-GB"/>
        </w:rPr>
        <w:t xml:space="preserve">2.5 hours </w:t>
      </w:r>
      <w:r w:rsidR="00AF5E64" w:rsidRPr="006E37D4">
        <w:rPr>
          <w:color w:val="000000" w:themeColor="text1"/>
          <w:lang w:val="en-GB"/>
        </w:rPr>
        <w:t xml:space="preserve">(i.e., the length of the smallest time window) </w:t>
      </w:r>
      <w:r w:rsidRPr="006E37D4">
        <w:rPr>
          <w:color w:val="000000" w:themeColor="text1"/>
          <w:lang w:val="en-GB"/>
        </w:rPr>
        <w:t xml:space="preserve">which is far more that the actual execution time, </w:t>
      </w:r>
      <w:r w:rsidR="005621B1" w:rsidRPr="006E37D4">
        <w:rPr>
          <w:color w:val="000000" w:themeColor="text1"/>
          <w:lang w:val="en-GB"/>
        </w:rPr>
        <w:t xml:space="preserve">that considering the </w:t>
      </w:r>
      <w:r w:rsidR="002A687C" w:rsidRPr="006E37D4">
        <w:rPr>
          <w:color w:val="000000" w:themeColor="text1"/>
          <w:lang w:val="en-GB"/>
        </w:rPr>
        <w:t>CMP calculation on all the timeseries (meter level and sub-meter level)</w:t>
      </w:r>
      <w:r w:rsidR="005621B1" w:rsidRPr="006E37D4">
        <w:rPr>
          <w:color w:val="000000" w:themeColor="text1"/>
          <w:lang w:val="en-GB"/>
        </w:rPr>
        <w:t xml:space="preserve"> on the offline one-year dataset is </w:t>
      </w:r>
      <w:r w:rsidRPr="006E37D4">
        <w:rPr>
          <w:color w:val="000000" w:themeColor="text1"/>
          <w:lang w:val="en-GB"/>
        </w:rPr>
        <w:t xml:space="preserve">estimated to be less </w:t>
      </w:r>
      <w:r w:rsidR="00A6784F" w:rsidRPr="006E37D4">
        <w:rPr>
          <w:color w:val="000000" w:themeColor="text1"/>
          <w:lang w:val="en-GB"/>
        </w:rPr>
        <w:t>than</w:t>
      </w:r>
      <w:r w:rsidRPr="006E37D4">
        <w:rPr>
          <w:color w:val="000000" w:themeColor="text1"/>
          <w:lang w:val="en-GB"/>
        </w:rPr>
        <w:t xml:space="preserve"> </w:t>
      </w:r>
      <w:r w:rsidR="002A687C" w:rsidRPr="006E37D4">
        <w:rPr>
          <w:color w:val="000000" w:themeColor="text1"/>
          <w:lang w:val="en-GB"/>
        </w:rPr>
        <w:t>10</w:t>
      </w:r>
      <w:r w:rsidRPr="006E37D4">
        <w:rPr>
          <w:color w:val="000000" w:themeColor="text1"/>
          <w:lang w:val="en-GB"/>
        </w:rPr>
        <w:t xml:space="preserve"> minutes</w:t>
      </w:r>
      <w:r w:rsidR="005621B1" w:rsidRPr="006E37D4">
        <w:rPr>
          <w:color w:val="000000" w:themeColor="text1"/>
          <w:lang w:val="en-GB"/>
        </w:rPr>
        <w:t xml:space="preserve">. </w:t>
      </w:r>
      <w:r w:rsidR="00A6784F" w:rsidRPr="006E37D4">
        <w:rPr>
          <w:color w:val="000000" w:themeColor="text1"/>
          <w:lang w:val="en-GB"/>
        </w:rPr>
        <w:t xml:space="preserve">However, we recognize that the streaming approach is more </w:t>
      </w:r>
      <w:r w:rsidR="00AF5E64" w:rsidRPr="006E37D4">
        <w:rPr>
          <w:color w:val="000000" w:themeColor="text1"/>
          <w:lang w:val="en-GB"/>
        </w:rPr>
        <w:t>desirable</w:t>
      </w:r>
      <w:r w:rsidR="00A6784F" w:rsidRPr="006E37D4">
        <w:rPr>
          <w:color w:val="000000" w:themeColor="text1"/>
          <w:lang w:val="en-GB"/>
        </w:rPr>
        <w:t xml:space="preserve"> and would enable an earlier recognition of anomalies. The computational burden could be reduced performing </w:t>
      </w:r>
      <w:r w:rsidR="00B11A4A" w:rsidRPr="006E37D4">
        <w:rPr>
          <w:color w:val="000000" w:themeColor="text1"/>
          <w:lang w:val="en-GB"/>
        </w:rPr>
        <w:t>the</w:t>
      </w:r>
      <w:r w:rsidR="002A687C" w:rsidRPr="006E37D4">
        <w:rPr>
          <w:color w:val="000000" w:themeColor="text1"/>
          <w:lang w:val="en-GB"/>
        </w:rPr>
        <w:t xml:space="preserve"> CMP </w:t>
      </w:r>
      <w:r w:rsidR="00B11A4A" w:rsidRPr="006E37D4">
        <w:rPr>
          <w:color w:val="000000" w:themeColor="text1"/>
          <w:lang w:val="en-GB"/>
        </w:rPr>
        <w:t xml:space="preserve">calculation </w:t>
      </w:r>
      <w:r w:rsidR="002A687C" w:rsidRPr="006E37D4">
        <w:rPr>
          <w:color w:val="000000" w:themeColor="text1"/>
          <w:lang w:val="en-GB"/>
        </w:rPr>
        <w:t>by using an incremental approach</w:t>
      </w:r>
      <w:r w:rsidR="00B11A4A" w:rsidRPr="006E37D4">
        <w:rPr>
          <w:color w:val="000000" w:themeColor="text1"/>
          <w:lang w:val="en-GB"/>
        </w:rPr>
        <w:t xml:space="preserve"> like the STAMPI </w:t>
      </w:r>
      <w:r w:rsidR="00B11A4A" w:rsidRPr="006E37D4">
        <w:rPr>
          <w:color w:val="000000" w:themeColor="text1"/>
          <w:lang w:val="en-GB"/>
        </w:rPr>
        <w:fldChar w:fldCharType="begin" w:fldLock="1"/>
      </w:r>
      <w:r w:rsidR="00706FD3" w:rsidRPr="006E37D4">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2]","plainTextFormattedCitation":"[22]","previouslyFormattedCitation":"[22]"},"properties":{"noteIndex":0},"schema":"https://github.com/citation-style-language/schema/raw/master/csl-citation.json"}</w:instrText>
      </w:r>
      <w:r w:rsidR="00B11A4A" w:rsidRPr="006E37D4">
        <w:rPr>
          <w:color w:val="000000" w:themeColor="text1"/>
          <w:lang w:val="en-GB"/>
        </w:rPr>
        <w:fldChar w:fldCharType="separate"/>
      </w:r>
      <w:r w:rsidR="00706FD3" w:rsidRPr="006E37D4">
        <w:rPr>
          <w:noProof/>
          <w:color w:val="000000" w:themeColor="text1"/>
          <w:lang w:val="en-GB"/>
        </w:rPr>
        <w:t>[22]</w:t>
      </w:r>
      <w:r w:rsidR="00B11A4A" w:rsidRPr="006E37D4">
        <w:rPr>
          <w:color w:val="000000" w:themeColor="text1"/>
          <w:lang w:val="en-GB"/>
        </w:rPr>
        <w:fldChar w:fldCharType="end"/>
      </w:r>
      <w:r w:rsidR="00B11A4A" w:rsidRPr="006E37D4">
        <w:rPr>
          <w:color w:val="000000" w:themeColor="text1"/>
          <w:lang w:val="en-GB"/>
        </w:rPr>
        <w:t xml:space="preserve"> algorithm</w:t>
      </w:r>
      <w:r w:rsidR="002A687C" w:rsidRPr="006E37D4">
        <w:rPr>
          <w:color w:val="000000" w:themeColor="text1"/>
          <w:lang w:val="en-GB"/>
        </w:rPr>
        <w:t xml:space="preserve"> </w:t>
      </w:r>
      <w:r w:rsidR="00B11A4A" w:rsidRPr="006E37D4">
        <w:rPr>
          <w:color w:val="000000" w:themeColor="text1"/>
          <w:lang w:val="en-GB"/>
        </w:rPr>
        <w:t>that adjusts the CMP rather than re-compute it.</w:t>
      </w:r>
      <w:r w:rsidR="00AF5E64" w:rsidRPr="006E37D4">
        <w:rPr>
          <w:color w:val="000000" w:themeColor="text1"/>
          <w:lang w:val="en-GB"/>
        </w:rPr>
        <w:t xml:space="preserve"> Following this approach at the end of each time window, the observation is added to the corresponding CMP and the CMP values would be adjusted accordingly. </w:t>
      </w:r>
    </w:p>
    <w:p w14:paraId="249EEAC5" w14:textId="1AFCCDA1" w:rsidR="00781EE0" w:rsidRPr="006E37D4" w:rsidRDefault="00103036" w:rsidP="00993B52">
      <w:pPr>
        <w:pStyle w:val="Els-body-text-large"/>
        <w:rPr>
          <w:lang w:val="en-GB"/>
        </w:rPr>
      </w:pPr>
      <w:r w:rsidRPr="006E37D4">
        <w:rPr>
          <w:color w:val="000000" w:themeColor="text1"/>
          <w:lang w:val="en-GB"/>
        </w:rPr>
        <w:t xml:space="preserve">The second challenge is the cold start problem, intended as scarcity of initial data useful to perform an accurate definition of time windows, contexts, </w:t>
      </w:r>
      <w:proofErr w:type="gramStart"/>
      <w:r w:rsidRPr="006E37D4">
        <w:rPr>
          <w:color w:val="000000" w:themeColor="text1"/>
          <w:lang w:val="en-GB"/>
        </w:rPr>
        <w:t>clusters</w:t>
      </w:r>
      <w:proofErr w:type="gramEnd"/>
      <w:r w:rsidRPr="006E37D4">
        <w:rPr>
          <w:color w:val="000000" w:themeColor="text1"/>
          <w:lang w:val="en-GB"/>
        </w:rPr>
        <w:t xml:space="preserve"> and CMP calculation. </w:t>
      </w:r>
      <w:r w:rsidR="00781EE0" w:rsidRPr="006E37D4">
        <w:rPr>
          <w:color w:val="000000" w:themeColor="text1"/>
          <w:lang w:val="en-GB"/>
        </w:rPr>
        <w:t xml:space="preserve">One advantage of the matrix profile algorithm is that it does not require a minimum length of the timeseries to be calculated. However, since the MP objective is to perform similarity join </w:t>
      </w:r>
      <w:r w:rsidR="00781EE0" w:rsidRPr="006E37D4">
        <w:rPr>
          <w:lang w:val="en-GB"/>
        </w:rPr>
        <w:t xml:space="preserve">to discover frequent and infrequent patterns within the timeseries, with a small dataset it may fail to recognize patterns. We would recommend </w:t>
      </w:r>
      <w:r w:rsidR="00993B52" w:rsidRPr="006E37D4">
        <w:rPr>
          <w:lang w:val="en-GB"/>
        </w:rPr>
        <w:t>performing</w:t>
      </w:r>
      <w:r w:rsidR="00781EE0" w:rsidRPr="006E37D4">
        <w:rPr>
          <w:lang w:val="en-GB"/>
        </w:rPr>
        <w:t xml:space="preserve"> the analysis on a dataset containing at least 4 weeks of observations which represents a minimum set of daily load profiles on which it is possible to perform a more robust discord/motif discovery. With respect to the </w:t>
      </w:r>
      <w:r w:rsidRPr="006E37D4">
        <w:rPr>
          <w:lang w:val="en-GB"/>
        </w:rPr>
        <w:t>initial hyperparameter definition</w:t>
      </w:r>
      <w:r w:rsidR="00993B52" w:rsidRPr="006E37D4">
        <w:rPr>
          <w:lang w:val="en-GB"/>
        </w:rPr>
        <w:t xml:space="preserve">, it </w:t>
      </w:r>
      <w:r w:rsidRPr="006E37D4">
        <w:rPr>
          <w:lang w:val="en-GB"/>
        </w:rPr>
        <w:t xml:space="preserve">can be easily performed based on domain knowledge, defining a reasonable context </w:t>
      </w:r>
      <w:r w:rsidRPr="006E37D4">
        <w:rPr>
          <w:color w:val="000000" w:themeColor="text1"/>
          <w:lang w:val="en-GB"/>
        </w:rPr>
        <w:t xml:space="preserve">length and by defining clusters in a supervised way. </w:t>
      </w:r>
      <w:r w:rsidR="00E91C0B" w:rsidRPr="006E37D4">
        <w:rPr>
          <w:color w:val="000000" w:themeColor="text1"/>
          <w:lang w:val="en-GB"/>
        </w:rPr>
        <w:t xml:space="preserve">As a first </w:t>
      </w:r>
      <w:r w:rsidR="003E7DB5" w:rsidRPr="006E37D4">
        <w:rPr>
          <w:color w:val="000000" w:themeColor="text1"/>
          <w:lang w:val="en-GB"/>
        </w:rPr>
        <w:t xml:space="preserve">approximation </w:t>
      </w:r>
      <w:r w:rsidR="006952D7" w:rsidRPr="006E37D4">
        <w:rPr>
          <w:color w:val="000000" w:themeColor="text1"/>
          <w:lang w:val="en-GB"/>
        </w:rPr>
        <w:t xml:space="preserve">it is possible to define time windows by simply split the 24h into N non overlapping time windows of fixed length. This approach was followed by </w:t>
      </w:r>
      <w:r w:rsidR="006952D7" w:rsidRPr="006E37D4">
        <w:rPr>
          <w:color w:val="000000" w:themeColor="text1"/>
          <w:lang w:val="en-GB"/>
        </w:rPr>
        <w:fldChar w:fldCharType="begin" w:fldLock="1"/>
      </w:r>
      <w:r w:rsidR="00706FD3" w:rsidRPr="006E37D4">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55]","plainTextFormattedCitation":"[55]","previouslyFormattedCitation":"[55]"},"properties":{"noteIndex":0},"schema":"https://github.com/citation-style-language/schema/raw/master/csl-citation.json"}</w:instrText>
      </w:r>
      <w:r w:rsidR="006952D7" w:rsidRPr="006E37D4">
        <w:rPr>
          <w:color w:val="000000" w:themeColor="text1"/>
          <w:lang w:val="en-GB"/>
        </w:rPr>
        <w:fldChar w:fldCharType="separate"/>
      </w:r>
      <w:r w:rsidR="00706FD3" w:rsidRPr="006E37D4">
        <w:rPr>
          <w:noProof/>
          <w:color w:val="000000" w:themeColor="text1"/>
          <w:lang w:val="en-GB"/>
        </w:rPr>
        <w:t>[55]</w:t>
      </w:r>
      <w:r w:rsidR="006952D7" w:rsidRPr="006E37D4">
        <w:rPr>
          <w:color w:val="000000" w:themeColor="text1"/>
          <w:lang w:val="en-GB"/>
        </w:rPr>
        <w:fldChar w:fldCharType="end"/>
      </w:r>
      <w:r w:rsidR="006952D7" w:rsidRPr="006E37D4">
        <w:rPr>
          <w:color w:val="000000" w:themeColor="text1"/>
          <w:lang w:val="en-GB"/>
        </w:rPr>
        <w:t xml:space="preserve"> in the definition of SAX parameters for the daily load pattern filtering methodology, where after a sensitivity analysis </w:t>
      </w:r>
      <w:r w:rsidR="00781EE0" w:rsidRPr="006E37D4">
        <w:rPr>
          <w:color w:val="000000" w:themeColor="text1"/>
          <w:lang w:val="en-GB"/>
        </w:rPr>
        <w:t xml:space="preserve">the suggested N was between </w:t>
      </w:r>
      <w:r w:rsidR="006952D7" w:rsidRPr="006E37D4">
        <w:rPr>
          <w:color w:val="000000" w:themeColor="text1"/>
          <w:lang w:val="en-GB"/>
        </w:rPr>
        <w:t xml:space="preserve">3 and </w:t>
      </w:r>
      <w:r w:rsidR="00781EE0" w:rsidRPr="006E37D4">
        <w:rPr>
          <w:color w:val="000000" w:themeColor="text1"/>
          <w:lang w:val="en-GB"/>
        </w:rPr>
        <w:t>4</w:t>
      </w:r>
      <w:r w:rsidR="006952D7" w:rsidRPr="006E37D4">
        <w:rPr>
          <w:color w:val="000000" w:themeColor="text1"/>
          <w:lang w:val="en-GB"/>
        </w:rPr>
        <w:t>.</w:t>
      </w:r>
      <w:r w:rsidR="00781EE0" w:rsidRPr="006E37D4">
        <w:rPr>
          <w:color w:val="000000" w:themeColor="text1"/>
          <w:lang w:val="en-GB"/>
        </w:rPr>
        <w:t xml:space="preserve"> Moreover, the initial number of clusters can be defines in a </w:t>
      </w:r>
      <w:r w:rsidR="00781EE0" w:rsidRPr="006E37D4">
        <w:rPr>
          <w:color w:val="000000" w:themeColor="text1"/>
          <w:lang w:val="en-GB"/>
        </w:rPr>
        <w:lastRenderedPageBreak/>
        <w:t xml:space="preserve">supervised way based on the weekly operational </w:t>
      </w:r>
      <w:r w:rsidR="00781EE0" w:rsidRPr="006E37D4">
        <w:rPr>
          <w:lang w:val="en-GB"/>
        </w:rPr>
        <w:t xml:space="preserve">calendar. For example, a possible initial configuration may </w:t>
      </w:r>
      <w:r w:rsidR="00993B52" w:rsidRPr="006E37D4">
        <w:rPr>
          <w:lang w:val="en-GB"/>
        </w:rPr>
        <w:t>consist</w:t>
      </w:r>
      <w:r w:rsidR="00781EE0" w:rsidRPr="006E37D4">
        <w:rPr>
          <w:lang w:val="en-GB"/>
        </w:rPr>
        <w:t xml:space="preserve"> in 3 clusters (weekday, </w:t>
      </w:r>
      <w:proofErr w:type="gramStart"/>
      <w:r w:rsidR="00781EE0" w:rsidRPr="006E37D4">
        <w:rPr>
          <w:lang w:val="en-GB"/>
        </w:rPr>
        <w:t>Saturday</w:t>
      </w:r>
      <w:proofErr w:type="gramEnd"/>
      <w:r w:rsidR="00781EE0" w:rsidRPr="006E37D4">
        <w:rPr>
          <w:lang w:val="en-GB"/>
        </w:rPr>
        <w:t xml:space="preserve"> and Sundays/holidays), 4 fixed length time windows of 6 hours and a context of 1 hour. </w:t>
      </w:r>
    </w:p>
    <w:p w14:paraId="459E6A8E" w14:textId="099CD282" w:rsidR="00E51382" w:rsidRPr="006E37D4" w:rsidRDefault="00C97A72" w:rsidP="00E51382">
      <w:pPr>
        <w:pStyle w:val="Els-body-text-large"/>
        <w:rPr>
          <w:color w:val="000000" w:themeColor="text1"/>
          <w:lang w:val="en-GB"/>
        </w:rPr>
      </w:pPr>
      <w:r w:rsidRPr="006E37D4">
        <w:rPr>
          <w:lang w:val="en-GB"/>
        </w:rPr>
        <w:t>Along with the data scarcity for the matrix profile algorithm even the abundance of data may represent a critical issue</w:t>
      </w:r>
      <w:r w:rsidR="00CF3974" w:rsidRPr="006E37D4">
        <w:rPr>
          <w:lang w:val="en-GB"/>
        </w:rPr>
        <w:t xml:space="preserve">, not </w:t>
      </w:r>
      <w:r w:rsidR="00993B52" w:rsidRPr="006E37D4">
        <w:rPr>
          <w:lang w:val="en-GB"/>
        </w:rPr>
        <w:t xml:space="preserve">only </w:t>
      </w:r>
      <w:r w:rsidR="00CF3974" w:rsidRPr="006E37D4">
        <w:rPr>
          <w:lang w:val="en-GB"/>
        </w:rPr>
        <w:t xml:space="preserve">under the computational point of view but </w:t>
      </w:r>
      <w:r w:rsidR="00993B52" w:rsidRPr="006E37D4">
        <w:rPr>
          <w:lang w:val="en-GB"/>
        </w:rPr>
        <w:t>mainly from</w:t>
      </w:r>
      <w:r w:rsidR="00CF3974" w:rsidRPr="006E37D4">
        <w:rPr>
          <w:lang w:val="en-GB"/>
        </w:rPr>
        <w:t xml:space="preserve"> the conceptual one. Frequent and rare subsequences in the original concept of MP are defined as the ones with smallest/largest 1</w:t>
      </w:r>
      <w:r w:rsidR="00CF3974" w:rsidRPr="006E37D4">
        <w:rPr>
          <w:vertAlign w:val="superscript"/>
          <w:lang w:val="en-GB"/>
        </w:rPr>
        <w:t>st</w:t>
      </w:r>
      <w:r w:rsidR="00CF3974" w:rsidRPr="006E37D4">
        <w:rPr>
          <w:lang w:val="en-GB"/>
        </w:rPr>
        <w:t xml:space="preserve"> nearest </w:t>
      </w:r>
      <w:r w:rsidR="00993B52" w:rsidRPr="006E37D4">
        <w:rPr>
          <w:lang w:val="en-GB"/>
        </w:rPr>
        <w:t>neighbour</w:t>
      </w:r>
      <w:r w:rsidR="00CF3974" w:rsidRPr="006E37D4">
        <w:rPr>
          <w:lang w:val="en-GB"/>
        </w:rPr>
        <w:t xml:space="preserve"> distance </w:t>
      </w:r>
      <w:r w:rsidR="00CF3974" w:rsidRPr="006E37D4">
        <w:rPr>
          <w:lang w:val="en-GB"/>
        </w:rPr>
        <w:fldChar w:fldCharType="begin" w:fldLock="1"/>
      </w:r>
      <w:r w:rsidR="00706FD3" w:rsidRPr="006E37D4">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2]","plainTextFormattedCitation":"[22]","previouslyFormattedCitation":"[22]"},"properties":{"noteIndex":0},"schema":"https://github.com/citation-style-language/schema/raw/master/csl-citation.json"}</w:instrText>
      </w:r>
      <w:r w:rsidR="00CF3974" w:rsidRPr="006E37D4">
        <w:rPr>
          <w:lang w:val="en-GB"/>
        </w:rPr>
        <w:fldChar w:fldCharType="separate"/>
      </w:r>
      <w:r w:rsidR="00706FD3" w:rsidRPr="006E37D4">
        <w:rPr>
          <w:noProof/>
          <w:lang w:val="en-GB"/>
        </w:rPr>
        <w:t>[22]</w:t>
      </w:r>
      <w:r w:rsidR="00CF3974" w:rsidRPr="006E37D4">
        <w:rPr>
          <w:lang w:val="en-GB"/>
        </w:rPr>
        <w:fldChar w:fldCharType="end"/>
      </w:r>
      <w:r w:rsidR="00CF3974" w:rsidRPr="006E37D4">
        <w:rPr>
          <w:lang w:val="en-GB"/>
        </w:rPr>
        <w:t xml:space="preserve">. This implies that if a rare subsequence occurs more than once in the timeseries it may be considered as common or even frequent </w:t>
      </w:r>
      <w:r w:rsidR="00CF3974" w:rsidRPr="006E37D4">
        <w:rPr>
          <w:lang w:val="en-GB"/>
        </w:rPr>
        <w:fldChar w:fldCharType="begin" w:fldLock="1"/>
      </w:r>
      <w:r w:rsidR="00706FD3" w:rsidRPr="006E37D4">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56]","plainTextFormattedCitation":"[56]","previouslyFormattedCitation":"[56]"},"properties":{"noteIndex":0},"schema":"https://github.com/citation-style-language/schema/raw/master/csl-citation.json"}</w:instrText>
      </w:r>
      <w:r w:rsidR="00CF3974" w:rsidRPr="006E37D4">
        <w:rPr>
          <w:lang w:val="en-GB"/>
        </w:rPr>
        <w:fldChar w:fldCharType="separate"/>
      </w:r>
      <w:r w:rsidR="00706FD3" w:rsidRPr="006E37D4">
        <w:rPr>
          <w:noProof/>
          <w:lang w:val="en-GB"/>
        </w:rPr>
        <w:t>[56]</w:t>
      </w:r>
      <w:r w:rsidR="00CF3974" w:rsidRPr="006E37D4">
        <w:rPr>
          <w:lang w:val="en-GB"/>
        </w:rPr>
        <w:fldChar w:fldCharType="end"/>
      </w:r>
      <w:r w:rsidR="00CF3974" w:rsidRPr="006E37D4">
        <w:rPr>
          <w:lang w:val="en-GB"/>
        </w:rPr>
        <w:t xml:space="preserve">. </w:t>
      </w:r>
      <w:r w:rsidR="00993B52" w:rsidRPr="006E37D4">
        <w:rPr>
          <w:lang w:val="en-GB"/>
        </w:rPr>
        <w:t>A repeated anomaly may would cause false negatives due to the previous anomaly instance being part of all sub- sequence set.</w:t>
      </w:r>
      <w:r w:rsidR="00993B52" w:rsidRPr="006E37D4">
        <w:rPr>
          <w:color w:val="000000" w:themeColor="text1"/>
          <w:lang w:val="en-GB"/>
        </w:rPr>
        <w:t xml:space="preserve"> And this issue is </w:t>
      </w:r>
      <w:r w:rsidR="00CF3974" w:rsidRPr="006E37D4">
        <w:rPr>
          <w:color w:val="000000" w:themeColor="text1"/>
          <w:lang w:val="en-GB"/>
        </w:rPr>
        <w:t xml:space="preserve">recognized as the </w:t>
      </w:r>
      <w:r w:rsidR="00CF3974" w:rsidRPr="006E37D4">
        <w:rPr>
          <w:i/>
          <w:iCs/>
          <w:color w:val="000000" w:themeColor="text1"/>
          <w:lang w:val="en-GB"/>
        </w:rPr>
        <w:t>twin freak</w:t>
      </w:r>
      <w:r w:rsidR="00CF3974" w:rsidRPr="006E37D4">
        <w:rPr>
          <w:color w:val="000000" w:themeColor="text1"/>
          <w:lang w:val="en-GB"/>
        </w:rPr>
        <w:t xml:space="preserve"> problem</w:t>
      </w:r>
      <w:r w:rsidR="00993B52" w:rsidRPr="006E37D4">
        <w:rPr>
          <w:color w:val="000000" w:themeColor="text1"/>
          <w:lang w:val="en-GB"/>
        </w:rPr>
        <w:t>.</w:t>
      </w:r>
      <w:r w:rsidR="00EE4692" w:rsidRPr="006E37D4">
        <w:rPr>
          <w:color w:val="000000" w:themeColor="text1"/>
          <w:lang w:val="en-GB"/>
        </w:rPr>
        <w:t xml:space="preserve"> To address the twin freak problem is of paramount importance in building energy management since an anomaly if not promptly detected may persists in time and must not be considered as a frequent pattern. A possible nontrivial solution is the introduction of </w:t>
      </w:r>
      <w:r w:rsidR="002751CC" w:rsidRPr="006E37D4">
        <w:rPr>
          <w:color w:val="000000" w:themeColor="text1"/>
          <w:lang w:val="en-GB"/>
        </w:rPr>
        <w:t xml:space="preserve">the </w:t>
      </w:r>
      <w:proofErr w:type="spellStart"/>
      <w:r w:rsidR="002751CC" w:rsidRPr="006E37D4">
        <w:rPr>
          <w:color w:val="000000" w:themeColor="text1"/>
          <w:lang w:val="en-GB"/>
        </w:rPr>
        <w:t>kNN</w:t>
      </w:r>
      <w:proofErr w:type="spellEnd"/>
      <w:r w:rsidR="002751CC" w:rsidRPr="006E37D4">
        <w:rPr>
          <w:color w:val="000000" w:themeColor="text1"/>
          <w:lang w:val="en-GB"/>
        </w:rPr>
        <w:t xml:space="preserve"> distance instead of 1NN distance. </w:t>
      </w:r>
      <w:r w:rsidR="00EE4692" w:rsidRPr="006E37D4">
        <w:rPr>
          <w:color w:val="000000" w:themeColor="text1"/>
          <w:lang w:val="en-GB"/>
        </w:rPr>
        <w:t xml:space="preserve">The algorithm implementation was discussed in </w:t>
      </w:r>
      <w:r w:rsidR="002751CC" w:rsidRPr="006E37D4">
        <w:rPr>
          <w:color w:val="000000" w:themeColor="text1"/>
          <w:lang w:val="en-GB"/>
        </w:rPr>
        <w:fldChar w:fldCharType="begin" w:fldLock="1"/>
      </w:r>
      <w:r w:rsidR="00706FD3" w:rsidRPr="006E37D4">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56]","plainTextFormattedCitation":"[56]","previouslyFormattedCitation":"[56]"},"properties":{"noteIndex":0},"schema":"https://github.com/citation-style-language/schema/raw/master/csl-citation.json"}</w:instrText>
      </w:r>
      <w:r w:rsidR="002751CC" w:rsidRPr="006E37D4">
        <w:rPr>
          <w:color w:val="000000" w:themeColor="text1"/>
          <w:lang w:val="en-GB"/>
        </w:rPr>
        <w:fldChar w:fldCharType="separate"/>
      </w:r>
      <w:r w:rsidR="00706FD3" w:rsidRPr="006E37D4">
        <w:rPr>
          <w:noProof/>
          <w:color w:val="000000" w:themeColor="text1"/>
          <w:lang w:val="en-GB"/>
        </w:rPr>
        <w:t>[56]</w:t>
      </w:r>
      <w:r w:rsidR="002751CC" w:rsidRPr="006E37D4">
        <w:rPr>
          <w:color w:val="000000" w:themeColor="text1"/>
          <w:lang w:val="en-GB"/>
        </w:rPr>
        <w:fldChar w:fldCharType="end"/>
      </w:r>
      <w:r w:rsidR="002751CC" w:rsidRPr="006E37D4">
        <w:rPr>
          <w:color w:val="000000" w:themeColor="text1"/>
          <w:lang w:val="en-GB"/>
        </w:rPr>
        <w:t xml:space="preserve"> </w:t>
      </w:r>
      <w:r w:rsidR="00EE4692" w:rsidRPr="006E37D4">
        <w:rPr>
          <w:color w:val="000000" w:themeColor="text1"/>
          <w:lang w:val="en-GB"/>
        </w:rPr>
        <w:t>where the authors proposed</w:t>
      </w:r>
      <w:r w:rsidR="002751CC" w:rsidRPr="006E37D4">
        <w:rPr>
          <w:color w:val="000000" w:themeColor="text1"/>
          <w:lang w:val="en-GB"/>
        </w:rPr>
        <w:t xml:space="preserve"> a density based approach for the </w:t>
      </w:r>
      <w:proofErr w:type="spellStart"/>
      <w:r w:rsidR="002751CC" w:rsidRPr="006E37D4">
        <w:rPr>
          <w:color w:val="000000" w:themeColor="text1"/>
          <w:lang w:val="en-GB"/>
        </w:rPr>
        <w:t>kNN</w:t>
      </w:r>
      <w:proofErr w:type="spellEnd"/>
      <w:r w:rsidR="002751CC" w:rsidRPr="006E37D4">
        <w:rPr>
          <w:color w:val="000000" w:themeColor="text1"/>
          <w:lang w:val="en-GB"/>
        </w:rPr>
        <w:t xml:space="preserve"> calculation applied on the MP algorithm. </w:t>
      </w:r>
      <w:commentRangeStart w:id="19"/>
      <w:r w:rsidR="00EE4692" w:rsidRPr="006E37D4">
        <w:rPr>
          <w:color w:val="000000" w:themeColor="text1"/>
          <w:lang w:val="en-GB"/>
        </w:rPr>
        <w:t xml:space="preserve">Another way to </w:t>
      </w:r>
      <w:r w:rsidR="002751CC" w:rsidRPr="006E37D4">
        <w:rPr>
          <w:color w:val="000000" w:themeColor="text1"/>
          <w:lang w:val="en-GB"/>
        </w:rPr>
        <w:t>address th</w:t>
      </w:r>
      <w:r w:rsidR="00EE4692" w:rsidRPr="006E37D4">
        <w:rPr>
          <w:color w:val="000000" w:themeColor="text1"/>
          <w:lang w:val="en-GB"/>
        </w:rPr>
        <w:t xml:space="preserve">e twin freak problem is </w:t>
      </w:r>
      <w:r w:rsidR="002751CC" w:rsidRPr="006E37D4">
        <w:rPr>
          <w:color w:val="000000" w:themeColor="text1"/>
          <w:lang w:val="en-GB"/>
        </w:rPr>
        <w:t xml:space="preserve">to adjust the anomaly detection capability </w:t>
      </w:r>
      <w:r w:rsidR="00EE4692" w:rsidRPr="006E37D4">
        <w:rPr>
          <w:color w:val="000000" w:themeColor="text1"/>
          <w:lang w:val="en-GB"/>
        </w:rPr>
        <w:t xml:space="preserve">of the methodology </w:t>
      </w:r>
      <w:r w:rsidR="002751CC" w:rsidRPr="006E37D4">
        <w:rPr>
          <w:color w:val="000000" w:themeColor="text1"/>
          <w:lang w:val="en-GB"/>
        </w:rPr>
        <w:t xml:space="preserve">by dynamically adapt parameters and weights, based on human </w:t>
      </w:r>
      <w:r w:rsidR="00993B52" w:rsidRPr="006E37D4">
        <w:rPr>
          <w:color w:val="000000" w:themeColor="text1"/>
          <w:lang w:val="en-GB"/>
        </w:rPr>
        <w:t>users’</w:t>
      </w:r>
      <w:r w:rsidR="002751CC" w:rsidRPr="006E37D4">
        <w:rPr>
          <w:color w:val="000000" w:themeColor="text1"/>
          <w:lang w:val="en-GB"/>
        </w:rPr>
        <w:t xml:space="preserve"> feedbacks to report anomaly using a human-in-the-loop training scheme. </w:t>
      </w:r>
      <w:commentRangeEnd w:id="19"/>
      <w:r w:rsidR="00EE4692" w:rsidRPr="006E37D4">
        <w:rPr>
          <w:rStyle w:val="Rimandocommento"/>
          <w:lang w:val="en-GB"/>
        </w:rPr>
        <w:commentReference w:id="19"/>
      </w:r>
    </w:p>
    <w:p w14:paraId="24307864" w14:textId="08BBE737" w:rsidR="00D95914" w:rsidRPr="006E37D4" w:rsidRDefault="00D95914" w:rsidP="00E51382">
      <w:pPr>
        <w:pStyle w:val="Els-body-text-large"/>
        <w:rPr>
          <w:color w:val="000000" w:themeColor="text1"/>
          <w:lang w:val="en-GB"/>
        </w:rPr>
      </w:pPr>
      <w:r w:rsidRPr="006E37D4">
        <w:rPr>
          <w:color w:val="000000" w:themeColor="text1"/>
          <w:lang w:val="en-GB"/>
        </w:rPr>
        <w:t xml:space="preserve">Given the variety of building operation conditions and its variability throughout the day according to multiple variables such as the buildings occupancy, users </w:t>
      </w:r>
      <w:r w:rsidR="004565A4" w:rsidRPr="006E37D4">
        <w:rPr>
          <w:color w:val="000000" w:themeColor="text1"/>
          <w:lang w:val="en-GB"/>
        </w:rPr>
        <w:t>behaviour</w:t>
      </w:r>
      <w:r w:rsidRPr="006E37D4">
        <w:rPr>
          <w:color w:val="000000" w:themeColor="text1"/>
          <w:lang w:val="en-GB"/>
        </w:rPr>
        <w:t xml:space="preserve"> and external boundary conditions it is necessary to assist buildings energy managers during operation through an easy and effective tool. To this aim the output of the process at each time window has been represented with a severity ranging from 6 to 8 coupled with an effective visualization </w:t>
      </w:r>
      <w:r w:rsidR="00E51382" w:rsidRPr="006E37D4">
        <w:rPr>
          <w:color w:val="000000" w:themeColor="text1"/>
          <w:lang w:val="en-GB"/>
        </w:rPr>
        <w:t xml:space="preserve">that permits </w:t>
      </w:r>
      <w:proofErr w:type="gramStart"/>
      <w:r w:rsidR="00E51382" w:rsidRPr="006E37D4">
        <w:rPr>
          <w:color w:val="000000" w:themeColor="text1"/>
          <w:lang w:val="en-GB"/>
        </w:rPr>
        <w:t>at a glance</w:t>
      </w:r>
      <w:proofErr w:type="gramEnd"/>
      <w:r w:rsidR="00E51382" w:rsidRPr="006E37D4">
        <w:rPr>
          <w:color w:val="000000" w:themeColor="text1"/>
          <w:lang w:val="en-GB"/>
        </w:rPr>
        <w:t xml:space="preserve"> to compare the detected </w:t>
      </w:r>
      <w:r w:rsidR="004565A4" w:rsidRPr="006E37D4">
        <w:rPr>
          <w:color w:val="000000" w:themeColor="text1"/>
          <w:lang w:val="en-GB"/>
        </w:rPr>
        <w:t>behaviour</w:t>
      </w:r>
      <w:r w:rsidR="00E51382" w:rsidRPr="006E37D4">
        <w:rPr>
          <w:color w:val="000000" w:themeColor="text1"/>
          <w:lang w:val="en-GB"/>
        </w:rPr>
        <w:t xml:space="preserve"> to the expected in the given context and boundary condition and thanks to this holistic view to have an immediate perception of anomalous trends that deviates to the expected </w:t>
      </w:r>
      <w:r w:rsidR="004565A4" w:rsidRPr="006E37D4">
        <w:rPr>
          <w:color w:val="000000" w:themeColor="text1"/>
          <w:lang w:val="en-GB"/>
        </w:rPr>
        <w:t>behaviour</w:t>
      </w:r>
      <w:r w:rsidR="00E51382" w:rsidRPr="006E37D4">
        <w:rPr>
          <w:color w:val="000000" w:themeColor="text1"/>
          <w:lang w:val="en-GB"/>
        </w:rPr>
        <w:t xml:space="preserve">. </w:t>
      </w:r>
    </w:p>
    <w:p w14:paraId="2B54BCEF" w14:textId="3BD96C61" w:rsidR="00F90976" w:rsidRPr="006E37D4" w:rsidRDefault="00F90976" w:rsidP="004253CA">
      <w:pPr>
        <w:pStyle w:val="Els-reference-head"/>
        <w:rPr>
          <w:lang w:val="en-GB"/>
        </w:rPr>
      </w:pPr>
      <w:r w:rsidRPr="006E37D4">
        <w:rPr>
          <w:lang w:val="en-GB"/>
        </w:rPr>
        <w:t>References</w:t>
      </w:r>
    </w:p>
    <w:p w14:paraId="6417BC4B" w14:textId="5233D519" w:rsidR="00706FD3" w:rsidRPr="006E37D4" w:rsidRDefault="004253CA" w:rsidP="00706FD3">
      <w:pPr>
        <w:autoSpaceDE w:val="0"/>
        <w:autoSpaceDN w:val="0"/>
        <w:adjustRightInd w:val="0"/>
        <w:spacing w:line="240" w:lineRule="exact"/>
        <w:ind w:left="640" w:hanging="640"/>
        <w:rPr>
          <w:noProof/>
          <w:sz w:val="16"/>
        </w:rPr>
      </w:pPr>
      <w:r w:rsidRPr="006E37D4">
        <w:fldChar w:fldCharType="begin" w:fldLock="1"/>
      </w:r>
      <w:r w:rsidRPr="006E37D4">
        <w:instrText xml:space="preserve">ADDIN Mendeley Bibliography CSL_BIBLIOGRAPHY </w:instrText>
      </w:r>
      <w:r w:rsidRPr="006E37D4">
        <w:fldChar w:fldCharType="separate"/>
      </w:r>
      <w:r w:rsidR="00706FD3" w:rsidRPr="006E37D4">
        <w:rPr>
          <w:noProof/>
          <w:sz w:val="16"/>
        </w:rPr>
        <w:t>[1]</w:t>
      </w:r>
      <w:r w:rsidR="00706FD3" w:rsidRPr="006E37D4">
        <w:rPr>
          <w:noProof/>
          <w:sz w:val="16"/>
        </w:rPr>
        <w:tab/>
        <w:t xml:space="preserve">Directorate-General for Energy (European Commission), “Clean energy for all Europeans - Publications Office of the EU,” </w:t>
      </w:r>
      <w:r w:rsidR="00706FD3" w:rsidRPr="006E37D4">
        <w:rPr>
          <w:i/>
          <w:iCs/>
          <w:noProof/>
          <w:sz w:val="16"/>
        </w:rPr>
        <w:t>Publ. Off. EU</w:t>
      </w:r>
      <w:r w:rsidR="00706FD3" w:rsidRPr="006E37D4">
        <w:rPr>
          <w:noProof/>
          <w:sz w:val="16"/>
        </w:rPr>
        <w:t>, vol. 14, no. 2, p. 3, 2019, doi: 10.2833/9937.</w:t>
      </w:r>
    </w:p>
    <w:p w14:paraId="7D9F7776"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w:t>
      </w:r>
      <w:r w:rsidRPr="006E37D4">
        <w:rPr>
          <w:noProof/>
          <w:sz w:val="16"/>
        </w:rPr>
        <w:tab/>
        <w:t xml:space="preserve">T. Ramesh, R. Prakash, and K. K. Shukla, “Life cycle energy analysis of buildings: An overview,” </w:t>
      </w:r>
      <w:r w:rsidRPr="006E37D4">
        <w:rPr>
          <w:i/>
          <w:iCs/>
          <w:noProof/>
          <w:sz w:val="16"/>
        </w:rPr>
        <w:t>Energy Build.</w:t>
      </w:r>
      <w:r w:rsidRPr="006E37D4">
        <w:rPr>
          <w:noProof/>
          <w:sz w:val="16"/>
        </w:rPr>
        <w:t>, vol. 42, no. 10, pp. 1592–1600, 2010, doi: 10.1016/j.enbuild.2010.05.007.</w:t>
      </w:r>
    </w:p>
    <w:p w14:paraId="69B6F17C"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w:t>
      </w:r>
      <w:r w:rsidRPr="006E37D4">
        <w:rPr>
          <w:noProof/>
          <w:sz w:val="16"/>
        </w:rPr>
        <w:tab/>
        <w:t xml:space="preserve">L. Erhan </w:t>
      </w:r>
      <w:r w:rsidRPr="006E37D4">
        <w:rPr>
          <w:i/>
          <w:iCs/>
          <w:noProof/>
          <w:sz w:val="16"/>
        </w:rPr>
        <w:t>et al.</w:t>
      </w:r>
      <w:r w:rsidRPr="006E37D4">
        <w:rPr>
          <w:noProof/>
          <w:sz w:val="16"/>
        </w:rPr>
        <w:t xml:space="preserve">, “Smart anomaly detection in sensor systems: A multi-perspective review,” </w:t>
      </w:r>
      <w:r w:rsidRPr="006E37D4">
        <w:rPr>
          <w:i/>
          <w:iCs/>
          <w:noProof/>
          <w:sz w:val="16"/>
        </w:rPr>
        <w:t>Inf. Fusion</w:t>
      </w:r>
      <w:r w:rsidRPr="006E37D4">
        <w:rPr>
          <w:noProof/>
          <w:sz w:val="16"/>
        </w:rPr>
        <w:t>, vol. 67, no. October 2020, pp. 64–79, 2021, doi: 10.1016/j.inffus.2020.10.001.</w:t>
      </w:r>
    </w:p>
    <w:p w14:paraId="2A5B198F"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w:t>
      </w:r>
      <w:r w:rsidRPr="006E37D4">
        <w:rPr>
          <w:noProof/>
          <w:sz w:val="16"/>
        </w:rPr>
        <w:tab/>
        <w:t xml:space="preserve">M. Molina-Solana, M. Ros, M. D. Ruiz, J. Gómez-Romero, and M. J. Martin-Bautista, “Data science for building energy management: A review,” </w:t>
      </w:r>
      <w:r w:rsidRPr="006E37D4">
        <w:rPr>
          <w:i/>
          <w:iCs/>
          <w:noProof/>
          <w:sz w:val="16"/>
        </w:rPr>
        <w:t>Renewable and Sustainable Energy Reviews</w:t>
      </w:r>
      <w:r w:rsidRPr="006E37D4">
        <w:rPr>
          <w:noProof/>
          <w:sz w:val="16"/>
        </w:rPr>
        <w:t>, vol. 70. pp. 598–609, 2017, doi: 10.1016/j.rser.2016.11.132.</w:t>
      </w:r>
    </w:p>
    <w:p w14:paraId="03F051ED"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5]</w:t>
      </w:r>
      <w:r w:rsidRPr="006E37D4">
        <w:rPr>
          <w:noProof/>
          <w:sz w:val="16"/>
        </w:rPr>
        <w:tab/>
        <w:t>H. Kramer, G. Lin, J. Granderson, C. Curtin, and E. Crowe, “Synthesis of Year One Outcomes in the Smart Energy Analytics Campaign Building Technology and Urban Systems Division,” 2019.</w:t>
      </w:r>
    </w:p>
    <w:p w14:paraId="3583B5CF"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6]</w:t>
      </w:r>
      <w:r w:rsidRPr="006E37D4">
        <w:rPr>
          <w:noProof/>
          <w:sz w:val="16"/>
        </w:rPr>
        <w:tab/>
        <w:t xml:space="preserve">J. Granderson and G. Lin, “Building energy information systems: synthesis of costs, savings, and best-practice uses,” </w:t>
      </w:r>
      <w:r w:rsidRPr="006E37D4">
        <w:rPr>
          <w:i/>
          <w:iCs/>
          <w:noProof/>
          <w:sz w:val="16"/>
        </w:rPr>
        <w:t>Energy Effic.</w:t>
      </w:r>
      <w:r w:rsidRPr="006E37D4">
        <w:rPr>
          <w:noProof/>
          <w:sz w:val="16"/>
        </w:rPr>
        <w:t>, vol. 9, no. 6, pp. 1369–1384, 2016, doi: 10.1007/s12053-016-9428-9.</w:t>
      </w:r>
    </w:p>
    <w:p w14:paraId="18E28F55"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7]</w:t>
      </w:r>
      <w:r w:rsidRPr="006E37D4">
        <w:rPr>
          <w:noProof/>
          <w:sz w:val="16"/>
        </w:rPr>
        <w:tab/>
        <w:t xml:space="preserve">A. Capozzoli, T. Cerquitelli, and M. S. Piscitelli, </w:t>
      </w:r>
      <w:r w:rsidRPr="006E37D4">
        <w:rPr>
          <w:i/>
          <w:iCs/>
          <w:noProof/>
          <w:sz w:val="16"/>
        </w:rPr>
        <w:t>Enhancing energy efficiency in buildings through innovative data analytics technologies</w:t>
      </w:r>
      <w:r w:rsidRPr="006E37D4">
        <w:rPr>
          <w:noProof/>
          <w:sz w:val="16"/>
        </w:rPr>
        <w:t>. 2016.</w:t>
      </w:r>
    </w:p>
    <w:p w14:paraId="46A16E25"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8]</w:t>
      </w:r>
      <w:r w:rsidRPr="006E37D4">
        <w:rPr>
          <w:noProof/>
          <w:sz w:val="16"/>
        </w:rPr>
        <w:tab/>
        <w:t xml:space="preserve">P. Tan, </w:t>
      </w:r>
      <w:r w:rsidRPr="006E37D4">
        <w:rPr>
          <w:i/>
          <w:iCs/>
          <w:noProof/>
          <w:sz w:val="16"/>
        </w:rPr>
        <w:t>Introduction to data mining</w:t>
      </w:r>
      <w:r w:rsidRPr="006E37D4">
        <w:rPr>
          <w:noProof/>
          <w:sz w:val="16"/>
        </w:rPr>
        <w:t>, vol. 12. 2011.</w:t>
      </w:r>
    </w:p>
    <w:p w14:paraId="3A0B591C"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9]</w:t>
      </w:r>
      <w:r w:rsidRPr="006E37D4">
        <w:rPr>
          <w:noProof/>
          <w:sz w:val="16"/>
        </w:rPr>
        <w:tab/>
        <w:t>Y. Himeur, K. Ghanem, A. Alsalemi, F. Bensaali, and A. Amira, “Anomaly detection of energy consumption in buildings: A review, current trends and new perspectives,” no. ii, 2020, [Online]. Available: http://arxiv.org/abs/2010.04560.</w:t>
      </w:r>
    </w:p>
    <w:p w14:paraId="60664E94"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10]</w:t>
      </w:r>
      <w:r w:rsidRPr="006E37D4">
        <w:rPr>
          <w:noProof/>
          <w:sz w:val="16"/>
        </w:rPr>
        <w:tab/>
        <w:t xml:space="preserve">N. R. Prasad, S. Almanza-Garcia, and T. T. Lu, “Anomaly detection: A Survey,” </w:t>
      </w:r>
      <w:r w:rsidRPr="006E37D4">
        <w:rPr>
          <w:i/>
          <w:iCs/>
          <w:noProof/>
          <w:sz w:val="16"/>
        </w:rPr>
        <w:t>Comput. Mater. Contin.</w:t>
      </w:r>
      <w:r w:rsidRPr="006E37D4">
        <w:rPr>
          <w:noProof/>
          <w:sz w:val="16"/>
        </w:rPr>
        <w:t>, vol. 14, no. 1, pp. 1–22, 2009, doi: 10.1145/1541880.1541882.</w:t>
      </w:r>
    </w:p>
    <w:p w14:paraId="4FE16193"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11]</w:t>
      </w:r>
      <w:r w:rsidRPr="006E37D4">
        <w:rPr>
          <w:noProof/>
          <w:sz w:val="16"/>
        </w:rPr>
        <w:tab/>
        <w:t xml:space="preserve">H. Chen </w:t>
      </w:r>
      <w:r w:rsidRPr="006E37D4">
        <w:rPr>
          <w:i/>
          <w:iCs/>
          <w:noProof/>
          <w:sz w:val="16"/>
        </w:rPr>
        <w:t>et al.</w:t>
      </w:r>
      <w:r w:rsidRPr="006E37D4">
        <w:rPr>
          <w:noProof/>
          <w:sz w:val="16"/>
        </w:rPr>
        <w:t xml:space="preserve">, “Energy Consumption Data Based Machine Anomaly Detection,” </w:t>
      </w:r>
      <w:r w:rsidRPr="006E37D4">
        <w:rPr>
          <w:i/>
          <w:iCs/>
          <w:noProof/>
          <w:sz w:val="16"/>
        </w:rPr>
        <w:t>Proc. - 2014 2nd Int. Conf. Adv. Cloud Big Data, CBD 2014</w:t>
      </w:r>
      <w:r w:rsidRPr="006E37D4">
        <w:rPr>
          <w:noProof/>
          <w:sz w:val="16"/>
        </w:rPr>
        <w:t>, no. February, pp. 136–142, 2015, doi: 10.1109/CBD.2014.24.</w:t>
      </w:r>
    </w:p>
    <w:p w14:paraId="14692E21"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12]</w:t>
      </w:r>
      <w:r w:rsidRPr="006E37D4">
        <w:rPr>
          <w:noProof/>
          <w:sz w:val="16"/>
        </w:rPr>
        <w:tab/>
        <w:t xml:space="preserve">Y. Zhao, S. Wang, and F. Xiao, “Pattern recognition-based chillers fault detection method using Support Vector Data Description (SVDD),” </w:t>
      </w:r>
      <w:r w:rsidRPr="006E37D4">
        <w:rPr>
          <w:i/>
          <w:iCs/>
          <w:noProof/>
          <w:sz w:val="16"/>
        </w:rPr>
        <w:t>Appl. Energy</w:t>
      </w:r>
      <w:r w:rsidRPr="006E37D4">
        <w:rPr>
          <w:noProof/>
          <w:sz w:val="16"/>
        </w:rPr>
        <w:t>, vol. 112, pp. 1041–1048, 2013, doi: 10.1016/j.apenergy.2012.12.043.</w:t>
      </w:r>
    </w:p>
    <w:p w14:paraId="221B66C8"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13]</w:t>
      </w:r>
      <w:r w:rsidRPr="006E37D4">
        <w:rPr>
          <w:noProof/>
          <w:sz w:val="16"/>
        </w:rPr>
        <w:tab/>
        <w:t xml:space="preserve">J. Pereira and M. Silveira, “Unsupervised Anomaly Detection in Energy Time Series Data Using Variational Recurrent Autoencoders with Attention,” </w:t>
      </w:r>
      <w:r w:rsidRPr="006E37D4">
        <w:rPr>
          <w:i/>
          <w:iCs/>
          <w:noProof/>
          <w:sz w:val="16"/>
        </w:rPr>
        <w:t>Proc. - 17th IEEE Int. Conf. Mach. Learn. Appl. ICMLA 2018</w:t>
      </w:r>
      <w:r w:rsidRPr="006E37D4">
        <w:rPr>
          <w:noProof/>
          <w:sz w:val="16"/>
        </w:rPr>
        <w:t>, pp. 1275–1282, 2019, doi: 10.1109/ICMLA.2018.00207.</w:t>
      </w:r>
    </w:p>
    <w:p w14:paraId="1042C261"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14]</w:t>
      </w:r>
      <w:r w:rsidRPr="006E37D4">
        <w:rPr>
          <w:noProof/>
          <w:sz w:val="16"/>
        </w:rPr>
        <w:tab/>
        <w:t xml:space="preserve">J. S. Chou and A. S. Telaga, “Real-time detection of anomalous power consumption,” </w:t>
      </w:r>
      <w:r w:rsidRPr="006E37D4">
        <w:rPr>
          <w:i/>
          <w:iCs/>
          <w:noProof/>
          <w:sz w:val="16"/>
        </w:rPr>
        <w:t>Renew. Sustain. Energy Rev.</w:t>
      </w:r>
      <w:r w:rsidRPr="006E37D4">
        <w:rPr>
          <w:noProof/>
          <w:sz w:val="16"/>
        </w:rPr>
        <w:t>, vol. 33, pp. 400–411, 2014, doi: 10.1016/j.rser.2014.01.088.</w:t>
      </w:r>
    </w:p>
    <w:p w14:paraId="6C27ADCC"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lastRenderedPageBreak/>
        <w:t>[15]</w:t>
      </w:r>
      <w:r w:rsidRPr="006E37D4">
        <w:rPr>
          <w:noProof/>
          <w:sz w:val="16"/>
        </w:rPr>
        <w:tab/>
        <w:t xml:space="preserve">K. Kammerer, B. Hoppenstedt, R. Pryss, S. Stökler, J. Allgaier, and M. Reichert, “Anomaly detections for manufacturing systems based on sensor data—insights into two challenging real-world production settings,” </w:t>
      </w:r>
      <w:r w:rsidRPr="006E37D4">
        <w:rPr>
          <w:i/>
          <w:iCs/>
          <w:noProof/>
          <w:sz w:val="16"/>
        </w:rPr>
        <w:t>Sensors (Switzerland)</w:t>
      </w:r>
      <w:r w:rsidRPr="006E37D4">
        <w:rPr>
          <w:noProof/>
          <w:sz w:val="16"/>
        </w:rPr>
        <w:t>, vol. 19, no. 24, 2019, doi: 10.3390/s19245370.</w:t>
      </w:r>
    </w:p>
    <w:p w14:paraId="49434B8B"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16]</w:t>
      </w:r>
      <w:r w:rsidRPr="006E37D4">
        <w:rPr>
          <w:noProof/>
          <w:sz w:val="16"/>
        </w:rPr>
        <w:tab/>
        <w:t xml:space="preserve">M. S. Piscitelli, S. Brandi, A. Capozzoli, and F. Xiao, “A data analytics-based tool for the detection and diagnosis of anomalous daily energy patterns in buildings,” </w:t>
      </w:r>
      <w:r w:rsidRPr="006E37D4">
        <w:rPr>
          <w:i/>
          <w:iCs/>
          <w:noProof/>
          <w:sz w:val="16"/>
        </w:rPr>
        <w:t>Build. Simul.</w:t>
      </w:r>
      <w:r w:rsidRPr="006E37D4">
        <w:rPr>
          <w:noProof/>
          <w:sz w:val="16"/>
        </w:rPr>
        <w:t>, pp. 1–17, 2020, doi: 10.1007/s12273-020-0650-1.</w:t>
      </w:r>
    </w:p>
    <w:p w14:paraId="35B5E4A5"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17]</w:t>
      </w:r>
      <w:r w:rsidRPr="006E37D4">
        <w:rPr>
          <w:noProof/>
          <w:sz w:val="16"/>
        </w:rPr>
        <w:tab/>
        <w:t xml:space="preserve">C. Fan, F. Xiao, Y. Zhao, and J. Wang, “Analytical investigation of autoencoder-based methods for unsupervised anomaly detection in building energy data,” </w:t>
      </w:r>
      <w:r w:rsidRPr="006E37D4">
        <w:rPr>
          <w:i/>
          <w:iCs/>
          <w:noProof/>
          <w:sz w:val="16"/>
        </w:rPr>
        <w:t>Appl. Energy</w:t>
      </w:r>
      <w:r w:rsidRPr="006E37D4">
        <w:rPr>
          <w:noProof/>
          <w:sz w:val="16"/>
        </w:rPr>
        <w:t>, vol. 211, no. December 2017, pp. 1123–1135, 2018, doi: 10.1016/j.apenergy.2017.12.005.</w:t>
      </w:r>
    </w:p>
    <w:p w14:paraId="1E115CEB"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18]</w:t>
      </w:r>
      <w:r w:rsidRPr="006E37D4">
        <w:rPr>
          <w:noProof/>
          <w:sz w:val="16"/>
        </w:rPr>
        <w:tab/>
        <w:t xml:space="preserve">R. Wu and E. Keogh, “Current Time Series Anomaly Detection Benchmarks are Flawed and are Creating the Illusion of Progress,” </w:t>
      </w:r>
      <w:r w:rsidRPr="006E37D4">
        <w:rPr>
          <w:i/>
          <w:iCs/>
          <w:noProof/>
          <w:sz w:val="16"/>
        </w:rPr>
        <w:t>IEEE Trans. Knowl. Data Eng.</w:t>
      </w:r>
      <w:r w:rsidRPr="006E37D4">
        <w:rPr>
          <w:noProof/>
          <w:sz w:val="16"/>
        </w:rPr>
        <w:t>, pp. 1–9, 2021, doi: 10.1109/TKDE.2021.3112126.</w:t>
      </w:r>
    </w:p>
    <w:p w14:paraId="1B266815"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19]</w:t>
      </w:r>
      <w:r w:rsidRPr="006E37D4">
        <w:rPr>
          <w:noProof/>
          <w:sz w:val="16"/>
        </w:rPr>
        <w:tab/>
        <w:t xml:space="preserve">A. Capozzoli, M. S. Piscitelli, and S. Brandi, “Mining typical load profiles in buildings to support energy management in the smart city context,” </w:t>
      </w:r>
      <w:r w:rsidRPr="006E37D4">
        <w:rPr>
          <w:i/>
          <w:iCs/>
          <w:noProof/>
          <w:sz w:val="16"/>
        </w:rPr>
        <w:t>Energy Procedia</w:t>
      </w:r>
      <w:r w:rsidRPr="006E37D4">
        <w:rPr>
          <w:noProof/>
          <w:sz w:val="16"/>
        </w:rPr>
        <w:t>, vol. 134, pp. 865–874, 2017, doi: 10.1016/j.egypro.2017.09.545.</w:t>
      </w:r>
    </w:p>
    <w:p w14:paraId="2B73B6C3"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0]</w:t>
      </w:r>
      <w:r w:rsidRPr="006E37D4">
        <w:rPr>
          <w:noProof/>
          <w:sz w:val="16"/>
        </w:rPr>
        <w:tab/>
        <w:t>B. Rossi, S. Chren, B. Buhnova, and T. Pitner, “Anomaly Detection in Smart Grid Data: An Experience Report,” no. 1, pp. 2313–2318, 2016.</w:t>
      </w:r>
    </w:p>
    <w:p w14:paraId="1137151C"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1]</w:t>
      </w:r>
      <w:r w:rsidRPr="006E37D4">
        <w:rPr>
          <w:noProof/>
          <w:sz w:val="16"/>
        </w:rPr>
        <w:tab/>
        <w:t xml:space="preserve">X. Xu, H. Liu, and M. Yao, “Recent Progress of Anomaly Detection,” </w:t>
      </w:r>
      <w:r w:rsidRPr="006E37D4">
        <w:rPr>
          <w:i/>
          <w:iCs/>
          <w:noProof/>
          <w:sz w:val="16"/>
        </w:rPr>
        <w:t>Complexity</w:t>
      </w:r>
      <w:r w:rsidRPr="006E37D4">
        <w:rPr>
          <w:noProof/>
          <w:sz w:val="16"/>
        </w:rPr>
        <w:t>, vol. 2019, 2019, doi: 10.1155/2019/2686378.</w:t>
      </w:r>
    </w:p>
    <w:p w14:paraId="0931847A"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2]</w:t>
      </w:r>
      <w:r w:rsidRPr="006E37D4">
        <w:rPr>
          <w:noProof/>
          <w:sz w:val="16"/>
        </w:rPr>
        <w:tab/>
        <w:t xml:space="preserve">C.-C. M. Yeh </w:t>
      </w:r>
      <w:r w:rsidRPr="006E37D4">
        <w:rPr>
          <w:i/>
          <w:iCs/>
          <w:noProof/>
          <w:sz w:val="16"/>
        </w:rPr>
        <w:t>et al.</w:t>
      </w:r>
      <w:r w:rsidRPr="006E37D4">
        <w:rPr>
          <w:noProof/>
          <w:sz w:val="16"/>
        </w:rPr>
        <w:t>, “Matrix Profile I: All Pairs Similarity Joins for Time Series: A Unifying View That Includes Motifs, Discords and Shapelets,” pp. 1317–1322, 2017, doi: 10.1109/icdm.2016.0179.</w:t>
      </w:r>
    </w:p>
    <w:p w14:paraId="4BB403BA"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3]</w:t>
      </w:r>
      <w:r w:rsidRPr="006E37D4">
        <w:rPr>
          <w:noProof/>
          <w:sz w:val="16"/>
        </w:rPr>
        <w:tab/>
        <w:t>C. C. M. Yeh, “Towards a Near Universal Time Series Data Mining Tool: Introducing the Matrix Profile,” University of California, Riverside, 2018.</w:t>
      </w:r>
    </w:p>
    <w:p w14:paraId="53FFD461"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4]</w:t>
      </w:r>
      <w:r w:rsidRPr="006E37D4">
        <w:rPr>
          <w:noProof/>
          <w:sz w:val="16"/>
        </w:rPr>
        <w:tab/>
        <w:t xml:space="preserve">E. Keogh, K. Chakrabarti, M. Pazzani, and S. Mehrotra, “Dimensionality Reduction for Fast Similarity Search in Large Time Series Databases,” </w:t>
      </w:r>
      <w:r w:rsidRPr="006E37D4">
        <w:rPr>
          <w:i/>
          <w:iCs/>
          <w:noProof/>
          <w:sz w:val="16"/>
        </w:rPr>
        <w:t>Knowl. Inf. Syst.</w:t>
      </w:r>
      <w:r w:rsidRPr="006E37D4">
        <w:rPr>
          <w:noProof/>
          <w:sz w:val="16"/>
        </w:rPr>
        <w:t>, vol. 3, no. 3, pp. 263–286, 2001, doi: 10.1007/pl00011669.</w:t>
      </w:r>
    </w:p>
    <w:p w14:paraId="188376F7"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5]</w:t>
      </w:r>
      <w:r w:rsidRPr="006E37D4">
        <w:rPr>
          <w:noProof/>
          <w:sz w:val="16"/>
        </w:rPr>
        <w:tab/>
        <w:t xml:space="preserve">H. Ren, M. Liu, Z. Li, and W. Pedrycz, “A Piecewise Aggregate pattern representation approach for anomaly detection in time series,” </w:t>
      </w:r>
      <w:r w:rsidRPr="006E37D4">
        <w:rPr>
          <w:i/>
          <w:iCs/>
          <w:noProof/>
          <w:sz w:val="16"/>
        </w:rPr>
        <w:t>Knowledge-Based Syst.</w:t>
      </w:r>
      <w:r w:rsidRPr="006E37D4">
        <w:rPr>
          <w:noProof/>
          <w:sz w:val="16"/>
        </w:rPr>
        <w:t>, vol. 135, pp. 29–39, 2017, doi: 10.1016/j.knosys.2017.07.021.</w:t>
      </w:r>
    </w:p>
    <w:p w14:paraId="0677A086"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6]</w:t>
      </w:r>
      <w:r w:rsidRPr="006E37D4">
        <w:rPr>
          <w:noProof/>
          <w:sz w:val="16"/>
        </w:rPr>
        <w:tab/>
        <w:t xml:space="preserve">S. Alaee, K. Kamgar, and E. Keogh, “Matrix profile XXII: Exact discovery of time series motifs under DTW,” </w:t>
      </w:r>
      <w:r w:rsidRPr="006E37D4">
        <w:rPr>
          <w:i/>
          <w:iCs/>
          <w:noProof/>
          <w:sz w:val="16"/>
        </w:rPr>
        <w:t>Proc. - IEEE Int. Conf. Data Mining, ICDM</w:t>
      </w:r>
      <w:r w:rsidRPr="006E37D4">
        <w:rPr>
          <w:noProof/>
          <w:sz w:val="16"/>
        </w:rPr>
        <w:t>, vol. 2020-Novem, no. Icdm, pp. 900–905, 2020, doi: 10.1109/ICDM50108.2020.00099.</w:t>
      </w:r>
    </w:p>
    <w:p w14:paraId="3655F066"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7]</w:t>
      </w:r>
      <w:r w:rsidRPr="006E37D4">
        <w:rPr>
          <w:noProof/>
          <w:sz w:val="16"/>
        </w:rPr>
        <w:tab/>
        <w:t xml:space="preserve">S. Gharghabi, S. Imani, A. Bagnall, A. Darvishzadeh, and E. Keogh, </w:t>
      </w:r>
      <w:r w:rsidRPr="006E37D4">
        <w:rPr>
          <w:i/>
          <w:iCs/>
          <w:noProof/>
          <w:sz w:val="16"/>
        </w:rPr>
        <w:t>An ultra-fast time series distance measure to allow data mining in more complex real-world deployments</w:t>
      </w:r>
      <w:r w:rsidRPr="006E37D4">
        <w:rPr>
          <w:noProof/>
          <w:sz w:val="16"/>
        </w:rPr>
        <w:t>, vol. 34, no. 4. Springer US, 2020.</w:t>
      </w:r>
    </w:p>
    <w:p w14:paraId="19F449FB"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8]</w:t>
      </w:r>
      <w:r w:rsidRPr="006E37D4">
        <w:rPr>
          <w:noProof/>
          <w:sz w:val="16"/>
        </w:rPr>
        <w:tab/>
        <w:t xml:space="preserve">Y. Zhu </w:t>
      </w:r>
      <w:r w:rsidRPr="006E37D4">
        <w:rPr>
          <w:i/>
          <w:iCs/>
          <w:noProof/>
          <w:sz w:val="16"/>
        </w:rPr>
        <w:t>et al.</w:t>
      </w:r>
      <w:r w:rsidRPr="006E37D4">
        <w:rPr>
          <w:noProof/>
          <w:sz w:val="16"/>
        </w:rPr>
        <w:t xml:space="preserve">, </w:t>
      </w:r>
      <w:r w:rsidRPr="006E37D4">
        <w:rPr>
          <w:i/>
          <w:iCs/>
          <w:noProof/>
          <w:sz w:val="16"/>
        </w:rPr>
        <w:t>The Swiss army knife of time series data mining: ten useful things you can do with the matrix profile and ten lines of code</w:t>
      </w:r>
      <w:r w:rsidRPr="006E37D4">
        <w:rPr>
          <w:noProof/>
          <w:sz w:val="16"/>
        </w:rPr>
        <w:t>, vol. 34, no. 4. Springer US, 2020.</w:t>
      </w:r>
    </w:p>
    <w:p w14:paraId="4BC6DC41"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29]</w:t>
      </w:r>
      <w:r w:rsidRPr="006E37D4">
        <w:rPr>
          <w:noProof/>
          <w:sz w:val="16"/>
        </w:rPr>
        <w:tab/>
        <w:t xml:space="preserve">A. Mueen </w:t>
      </w:r>
      <w:r w:rsidRPr="006E37D4">
        <w:rPr>
          <w:i/>
          <w:iCs/>
          <w:noProof/>
          <w:sz w:val="16"/>
        </w:rPr>
        <w:t>et al.</w:t>
      </w:r>
      <w:r w:rsidRPr="006E37D4">
        <w:rPr>
          <w:noProof/>
          <w:sz w:val="16"/>
        </w:rPr>
        <w:t>, “The Fastest Similarity Search Algorithm for Time Series Subsequences under Euclidean Distance.” Aug. 2017.</w:t>
      </w:r>
    </w:p>
    <w:p w14:paraId="26FC7AB0"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0]</w:t>
      </w:r>
      <w:r w:rsidRPr="006E37D4">
        <w:rPr>
          <w:noProof/>
          <w:sz w:val="16"/>
        </w:rPr>
        <w:tab/>
        <w:t xml:space="preserve">C. Onwongsa and C. Ratanamahatana, “An enhanced time series motif discovery using approximated matrix profile,” </w:t>
      </w:r>
      <w:r w:rsidRPr="006E37D4">
        <w:rPr>
          <w:i/>
          <w:iCs/>
          <w:noProof/>
          <w:sz w:val="16"/>
        </w:rPr>
        <w:t>ACM Int. Conf. Proceeding Ser.</w:t>
      </w:r>
      <w:r w:rsidRPr="006E37D4">
        <w:rPr>
          <w:noProof/>
          <w:sz w:val="16"/>
        </w:rPr>
        <w:t>, pp. 180–189, 2020, doi: 10.1145/3421558.3421586.</w:t>
      </w:r>
    </w:p>
    <w:p w14:paraId="3EFB79F2"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1]</w:t>
      </w:r>
      <w:r w:rsidRPr="006E37D4">
        <w:rPr>
          <w:noProof/>
          <w:sz w:val="16"/>
        </w:rPr>
        <w:tab/>
        <w:t xml:space="preserve">C. C. M. Yeh, N. Kavantzas, and E. Keogh, “Matrix profile VI: Meaningful multidimensional motif discovery,” </w:t>
      </w:r>
      <w:r w:rsidRPr="006E37D4">
        <w:rPr>
          <w:i/>
          <w:iCs/>
          <w:noProof/>
          <w:sz w:val="16"/>
        </w:rPr>
        <w:t>Proc. - IEEE Int. Conf. Data Mining, ICDM</w:t>
      </w:r>
      <w:r w:rsidRPr="006E37D4">
        <w:rPr>
          <w:noProof/>
          <w:sz w:val="16"/>
        </w:rPr>
        <w:t>, vol. 2017-Novem, pp. 565–574, 2017, doi: 10.1109/ICDM.2017.66.</w:t>
      </w:r>
    </w:p>
    <w:p w14:paraId="508201BE"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2]</w:t>
      </w:r>
      <w:r w:rsidRPr="006E37D4">
        <w:rPr>
          <w:noProof/>
          <w:sz w:val="16"/>
        </w:rPr>
        <w:tab/>
        <w:t xml:space="preserve">M. Alshaer, S. Garcia-Rodriguez, and C. Gouy-Pailler, “Detecting Anomalies from Streaming Time Series using Matrix Profile and Shapelets Learning,” </w:t>
      </w:r>
      <w:r w:rsidRPr="006E37D4">
        <w:rPr>
          <w:i/>
          <w:iCs/>
          <w:noProof/>
          <w:sz w:val="16"/>
        </w:rPr>
        <w:t>Proc. - Int. Conf. Tools with Artif. Intell. ICTAI</w:t>
      </w:r>
      <w:r w:rsidRPr="006E37D4">
        <w:rPr>
          <w:noProof/>
          <w:sz w:val="16"/>
        </w:rPr>
        <w:t>, vol. 2020-Novem, pp. 376–383, 2020, doi: 10.1109/ICTAI50040.2020.00066.</w:t>
      </w:r>
    </w:p>
    <w:p w14:paraId="2689C525"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3]</w:t>
      </w:r>
      <w:r w:rsidRPr="006E37D4">
        <w:rPr>
          <w:noProof/>
          <w:sz w:val="16"/>
        </w:rPr>
        <w:tab/>
        <w:t xml:space="preserve">S. D. D. Anton and H. D. Schotten, “Intrusion Detection in Binary Process Data: Introducing the Hamming-distance to Matrix Profiles,” </w:t>
      </w:r>
      <w:r w:rsidRPr="006E37D4">
        <w:rPr>
          <w:i/>
          <w:iCs/>
          <w:noProof/>
          <w:sz w:val="16"/>
        </w:rPr>
        <w:t>Proc. - 21st IEEE Int. Symp. a World Wireless, Mob. Multimed. Networks, WoWMoM 2020</w:t>
      </w:r>
      <w:r w:rsidRPr="006E37D4">
        <w:rPr>
          <w:noProof/>
          <w:sz w:val="16"/>
        </w:rPr>
        <w:t>, pp. 347–353, 2020, doi: 10.1109/WoWMoM49955.2020.00065.</w:t>
      </w:r>
    </w:p>
    <w:p w14:paraId="0E5CDE3B"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4]</w:t>
      </w:r>
      <w:r w:rsidRPr="006E37D4">
        <w:rPr>
          <w:noProof/>
          <w:sz w:val="16"/>
        </w:rPr>
        <w:tab/>
        <w:t xml:space="preserve">F. Madrid, S. Imani, R. Mercer, Z. Zimmerman, N. Shakibay, and E. Keogh, “Matrix profile XX: Finding and visualizing time series motifs of all lengths using the matrix profile,” </w:t>
      </w:r>
      <w:r w:rsidRPr="006E37D4">
        <w:rPr>
          <w:i/>
          <w:iCs/>
          <w:noProof/>
          <w:sz w:val="16"/>
        </w:rPr>
        <w:t>Proc. - 10th IEEE Int. Conf. Big Knowledge, ICBK 2019</w:t>
      </w:r>
      <w:r w:rsidRPr="006E37D4">
        <w:rPr>
          <w:noProof/>
          <w:sz w:val="16"/>
        </w:rPr>
        <w:t>, pp. 175–182, 2019, doi: 10.1109/ICBK.2019.00031.</w:t>
      </w:r>
    </w:p>
    <w:p w14:paraId="1BC64358"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5]</w:t>
      </w:r>
      <w:r w:rsidRPr="006E37D4">
        <w:rPr>
          <w:noProof/>
          <w:sz w:val="16"/>
        </w:rPr>
        <w:tab/>
        <w:t xml:space="preserve">J. Dinal Herath, C. Bai, G. Yan, P. Yang, and S. Lu, “RAMP: Real-Time Anomaly Detection in Scientific Workflows,” </w:t>
      </w:r>
      <w:r w:rsidRPr="006E37D4">
        <w:rPr>
          <w:i/>
          <w:iCs/>
          <w:noProof/>
          <w:sz w:val="16"/>
        </w:rPr>
        <w:t>Proc. - 2019 IEEE Int. Conf. Big Data, Big Data 2019</w:t>
      </w:r>
      <w:r w:rsidRPr="006E37D4">
        <w:rPr>
          <w:noProof/>
          <w:sz w:val="16"/>
        </w:rPr>
        <w:t>, pp. 1367–1374, 2019, doi: 10.1109/BigData47090.2019.9005653.</w:t>
      </w:r>
    </w:p>
    <w:p w14:paraId="20124C81"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6]</w:t>
      </w:r>
      <w:r w:rsidRPr="006E37D4">
        <w:rPr>
          <w:noProof/>
          <w:sz w:val="16"/>
        </w:rPr>
        <w:tab/>
        <w:t xml:space="preserve">D. De Paepe, D. N. Avendano, and S. Van Hoecke, “Implications of Z-Normalization in the Matrix Profile,” </w:t>
      </w:r>
      <w:r w:rsidRPr="006E37D4">
        <w:rPr>
          <w:i/>
          <w:iCs/>
          <w:noProof/>
          <w:sz w:val="16"/>
        </w:rPr>
        <w:t>Lect. Notes Comput. Sci. (including Subser. Lect. Notes Artif. Intell. Lect. Notes Bioinformatics)</w:t>
      </w:r>
      <w:r w:rsidRPr="006E37D4">
        <w:rPr>
          <w:noProof/>
          <w:sz w:val="16"/>
        </w:rPr>
        <w:t>, vol. 11996 LNCS, no. 768869, pp. 95–118, 2020, doi: 10.1007/978-3-030-40014-9_5.</w:t>
      </w:r>
    </w:p>
    <w:p w14:paraId="790DB9EA"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7]</w:t>
      </w:r>
      <w:r w:rsidRPr="006E37D4">
        <w:rPr>
          <w:noProof/>
          <w:sz w:val="16"/>
        </w:rPr>
        <w:tab/>
        <w:t xml:space="preserve">D. De Paepe, O. Janssens, and S. Van Hoecke, “Eliminating noise in the matrix profile,” </w:t>
      </w:r>
      <w:r w:rsidRPr="006E37D4">
        <w:rPr>
          <w:i/>
          <w:iCs/>
          <w:noProof/>
          <w:sz w:val="16"/>
        </w:rPr>
        <w:t>ICPRAM 2019 - Proc. 8th Int. Conf. Pattern Recognit. Appl. Methods</w:t>
      </w:r>
      <w:r w:rsidRPr="006E37D4">
        <w:rPr>
          <w:noProof/>
          <w:sz w:val="16"/>
        </w:rPr>
        <w:t>, pp. 83–93, 2019, doi: 10.5220/0007314100830093.</w:t>
      </w:r>
    </w:p>
    <w:p w14:paraId="1EA24A09"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8]</w:t>
      </w:r>
      <w:r w:rsidRPr="006E37D4">
        <w:rPr>
          <w:noProof/>
          <w:sz w:val="16"/>
        </w:rPr>
        <w:tab/>
        <w:t xml:space="preserve">S. Ahmad, A. Lavin, S. Purdy, and Z. Agha, “Unsupervised real-time anomaly detection for streaming data,” </w:t>
      </w:r>
      <w:r w:rsidRPr="006E37D4">
        <w:rPr>
          <w:i/>
          <w:iCs/>
          <w:noProof/>
          <w:sz w:val="16"/>
        </w:rPr>
        <w:t>Neurocomputing</w:t>
      </w:r>
      <w:r w:rsidRPr="006E37D4">
        <w:rPr>
          <w:noProof/>
          <w:sz w:val="16"/>
        </w:rPr>
        <w:t>, vol. 262, pp. 134–147, 2017, doi: 10.1016/j.neucom.2017.04.070.</w:t>
      </w:r>
    </w:p>
    <w:p w14:paraId="52FEF0D8"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39]</w:t>
      </w:r>
      <w:r w:rsidRPr="006E37D4">
        <w:rPr>
          <w:noProof/>
          <w:sz w:val="16"/>
        </w:rPr>
        <w:tab/>
        <w:t xml:space="preserve">C. Nichiforov, G. Stamatescu, I. Stamatescu, and I. Fagarasan, “Learning Dominant Usage from Anomaly Patterns in Building Energy Traces,” </w:t>
      </w:r>
      <w:r w:rsidRPr="006E37D4">
        <w:rPr>
          <w:i/>
          <w:iCs/>
          <w:noProof/>
          <w:sz w:val="16"/>
        </w:rPr>
        <w:t>IEEE Int. Conf. Autom. Sci. Eng.</w:t>
      </w:r>
      <w:r w:rsidRPr="006E37D4">
        <w:rPr>
          <w:noProof/>
          <w:sz w:val="16"/>
        </w:rPr>
        <w:t>, vol. 2020-Augus, pp. 548–553, 2020, doi: 10.1109/CASE48305.2020.9216794.</w:t>
      </w:r>
    </w:p>
    <w:p w14:paraId="196A6371"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0]</w:t>
      </w:r>
      <w:r w:rsidRPr="006E37D4">
        <w:rPr>
          <w:noProof/>
          <w:sz w:val="16"/>
        </w:rPr>
        <w:tab/>
        <w:t xml:space="preserve">C. Miller and F. Meggers, “The Building Data Genome Project: An open, public data set from non-residential building electrical meters,” </w:t>
      </w:r>
      <w:r w:rsidRPr="006E37D4">
        <w:rPr>
          <w:i/>
          <w:iCs/>
          <w:noProof/>
          <w:sz w:val="16"/>
        </w:rPr>
        <w:t>Energy Procedia</w:t>
      </w:r>
      <w:r w:rsidRPr="006E37D4">
        <w:rPr>
          <w:noProof/>
          <w:sz w:val="16"/>
        </w:rPr>
        <w:t>, vol. 122, pp. 439–444, 2017, doi: 10.1016/j.egypro.2017.07.400.</w:t>
      </w:r>
    </w:p>
    <w:p w14:paraId="217598C8"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1]</w:t>
      </w:r>
      <w:r w:rsidRPr="006E37D4">
        <w:rPr>
          <w:noProof/>
          <w:sz w:val="16"/>
        </w:rPr>
        <w:tab/>
        <w:t xml:space="preserve">J. Y. Park, E. Wilson, A. Parker, and Z. Nagy, “The good, the bad, and the ugly: Data-driven load profile discord identification in a large building portfolio,” </w:t>
      </w:r>
      <w:r w:rsidRPr="006E37D4">
        <w:rPr>
          <w:i/>
          <w:iCs/>
          <w:noProof/>
          <w:sz w:val="16"/>
        </w:rPr>
        <w:t>Energy Build.</w:t>
      </w:r>
      <w:r w:rsidRPr="006E37D4">
        <w:rPr>
          <w:noProof/>
          <w:sz w:val="16"/>
        </w:rPr>
        <w:t>, vol. 215, p. 109892, 2020, doi: 10.1016/j.enbuild.2020.109892.</w:t>
      </w:r>
    </w:p>
    <w:p w14:paraId="3772E302"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2]</w:t>
      </w:r>
      <w:r w:rsidRPr="006E37D4">
        <w:rPr>
          <w:noProof/>
          <w:sz w:val="16"/>
        </w:rPr>
        <w:tab/>
        <w:t xml:space="preserve">D. De Paepe </w:t>
      </w:r>
      <w:r w:rsidRPr="006E37D4">
        <w:rPr>
          <w:i/>
          <w:iCs/>
          <w:noProof/>
          <w:sz w:val="16"/>
        </w:rPr>
        <w:t>et al.</w:t>
      </w:r>
      <w:r w:rsidRPr="006E37D4">
        <w:rPr>
          <w:noProof/>
          <w:sz w:val="16"/>
        </w:rPr>
        <w:t xml:space="preserve">, “A generalized matrix profile framework with support for contextual series analysis,” </w:t>
      </w:r>
      <w:r w:rsidRPr="006E37D4">
        <w:rPr>
          <w:i/>
          <w:iCs/>
          <w:noProof/>
          <w:sz w:val="16"/>
        </w:rPr>
        <w:t>Eng. Appl. Artif. Intell.</w:t>
      </w:r>
      <w:r w:rsidRPr="006E37D4">
        <w:rPr>
          <w:noProof/>
          <w:sz w:val="16"/>
        </w:rPr>
        <w:t>, vol. 90, 2020, doi: 10.1016/j.engappai.2020.103487.</w:t>
      </w:r>
    </w:p>
    <w:p w14:paraId="4D7B9FF6"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lastRenderedPageBreak/>
        <w:t>[43]</w:t>
      </w:r>
      <w:r w:rsidRPr="006E37D4">
        <w:rPr>
          <w:noProof/>
          <w:sz w:val="16"/>
        </w:rPr>
        <w:tab/>
        <w:t xml:space="preserve">H. A. Dau and E. Keogh, “Matrix profile V: A generic technique to incorporate domain knowledge into motif discovery,” </w:t>
      </w:r>
      <w:r w:rsidRPr="006E37D4">
        <w:rPr>
          <w:i/>
          <w:iCs/>
          <w:noProof/>
          <w:sz w:val="16"/>
        </w:rPr>
        <w:t>Proc. ACM SIGKDD Int. Conf. Knowl. Discov. Data Min.</w:t>
      </w:r>
      <w:r w:rsidRPr="006E37D4">
        <w:rPr>
          <w:noProof/>
          <w:sz w:val="16"/>
        </w:rPr>
        <w:t>, vol. Part F1296, pp. 125–134, 2017, doi: 10.1145/3097983.3097993.</w:t>
      </w:r>
    </w:p>
    <w:p w14:paraId="1AB49136"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4]</w:t>
      </w:r>
      <w:r w:rsidRPr="006E37D4">
        <w:rPr>
          <w:noProof/>
          <w:sz w:val="16"/>
        </w:rPr>
        <w:tab/>
        <w:t xml:space="preserve">G. E. A. P. A. Batista, E. J. Keogh, O. M. Tataw, and V. M. A. De Souza, “CID: An efficient complexity-invariant distance for time series,” </w:t>
      </w:r>
      <w:r w:rsidRPr="006E37D4">
        <w:rPr>
          <w:i/>
          <w:iCs/>
          <w:noProof/>
          <w:sz w:val="16"/>
        </w:rPr>
        <w:t>Data Min. Knowl. Discov.</w:t>
      </w:r>
      <w:r w:rsidRPr="006E37D4">
        <w:rPr>
          <w:noProof/>
          <w:sz w:val="16"/>
        </w:rPr>
        <w:t>, vol. 28, no. 3, pp. 634–669, 2014, doi: 10.1007/s10618-013-0312-3.</w:t>
      </w:r>
    </w:p>
    <w:p w14:paraId="1C338D3A"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5]</w:t>
      </w:r>
      <w:r w:rsidRPr="006E37D4">
        <w:rPr>
          <w:noProof/>
          <w:sz w:val="16"/>
        </w:rPr>
        <w:tab/>
        <w:t xml:space="preserve">C. Fan, M. Chen, X. Wang, J. Wang, and B. Huang, “A Review on Data Preprocessing Techniques Toward Efficient and Reliable Knowledge Discovery From Building Operational Data,” </w:t>
      </w:r>
      <w:r w:rsidRPr="006E37D4">
        <w:rPr>
          <w:i/>
          <w:iCs/>
          <w:noProof/>
          <w:sz w:val="16"/>
        </w:rPr>
        <w:t>Front. Energy Res.</w:t>
      </w:r>
      <w:r w:rsidRPr="006E37D4">
        <w:rPr>
          <w:noProof/>
          <w:sz w:val="16"/>
        </w:rPr>
        <w:t>, vol. 9, no. March, pp. 1–17, 2021, doi: 10.3389/fenrg.2021.652801.</w:t>
      </w:r>
    </w:p>
    <w:p w14:paraId="00BD9DED"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6]</w:t>
      </w:r>
      <w:r w:rsidRPr="006E37D4">
        <w:rPr>
          <w:noProof/>
          <w:sz w:val="16"/>
        </w:rPr>
        <w:tab/>
        <w:t xml:space="preserve">J. L. Mathieu, P. N. Price, S. Kiliccote, and M. A. Piette, “Quantifying changes in building electricity use, with application to demand response,” </w:t>
      </w:r>
      <w:r w:rsidRPr="006E37D4">
        <w:rPr>
          <w:i/>
          <w:iCs/>
          <w:noProof/>
          <w:sz w:val="16"/>
        </w:rPr>
        <w:t>IEEE Trans. Smart Grid</w:t>
      </w:r>
      <w:r w:rsidRPr="006E37D4">
        <w:rPr>
          <w:noProof/>
          <w:sz w:val="16"/>
        </w:rPr>
        <w:t>, vol. 2, no. 3, pp. 507–518, 2011, doi: 10.1109/TSG.2011.2145010.</w:t>
      </w:r>
    </w:p>
    <w:p w14:paraId="056034E3"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7]</w:t>
      </w:r>
      <w:r w:rsidRPr="006E37D4">
        <w:rPr>
          <w:noProof/>
          <w:sz w:val="16"/>
        </w:rPr>
        <w:tab/>
        <w:t xml:space="preserve">J. Zhu, Y. Shen, Z. Song, D. Zhou, Z. Zhang, and A. Kusiak, “Data-driven building load profiling and energy management,” </w:t>
      </w:r>
      <w:r w:rsidRPr="006E37D4">
        <w:rPr>
          <w:i/>
          <w:iCs/>
          <w:noProof/>
          <w:sz w:val="16"/>
        </w:rPr>
        <w:t>Sustain. Cities Soc.</w:t>
      </w:r>
      <w:r w:rsidRPr="006E37D4">
        <w:rPr>
          <w:noProof/>
          <w:sz w:val="16"/>
        </w:rPr>
        <w:t>, vol. 49, no. March, p. 101587, 2019, doi: 10.1016/j.scs.2019.101587.</w:t>
      </w:r>
    </w:p>
    <w:p w14:paraId="56D9AD40"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8]</w:t>
      </w:r>
      <w:r w:rsidRPr="006E37D4">
        <w:rPr>
          <w:noProof/>
          <w:sz w:val="16"/>
        </w:rPr>
        <w:tab/>
        <w:t>R. Chiosa, M. S. Piscitelli, and A. Capozzoli, “Detection and diagnosis of anomalous energy consumption patterns in buildings through a data analytics based approach The case of Politecnico di Torino,” Politecnico di Torino, 2020.</w:t>
      </w:r>
    </w:p>
    <w:p w14:paraId="77D84BD8"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49]</w:t>
      </w:r>
      <w:r w:rsidRPr="006E37D4">
        <w:rPr>
          <w:noProof/>
          <w:sz w:val="16"/>
        </w:rPr>
        <w:tab/>
        <w:t xml:space="preserve">A. Capozzoli, M. S. Piscitelli, S. Brandi, D. Grassi, and G. Chicco, “Automated load pattern learning and anomaly detection for enhancing energy management in smart buildings,” </w:t>
      </w:r>
      <w:r w:rsidRPr="006E37D4">
        <w:rPr>
          <w:i/>
          <w:iCs/>
          <w:noProof/>
          <w:sz w:val="16"/>
        </w:rPr>
        <w:t>Energy</w:t>
      </w:r>
      <w:r w:rsidRPr="006E37D4">
        <w:rPr>
          <w:noProof/>
          <w:sz w:val="16"/>
        </w:rPr>
        <w:t>, vol. 157, pp. 336–352, 2018, doi: 10.1016/j.energy.2018.05.127.</w:t>
      </w:r>
    </w:p>
    <w:p w14:paraId="3FE28505"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50]</w:t>
      </w:r>
      <w:r w:rsidRPr="006E37D4">
        <w:rPr>
          <w:noProof/>
          <w:sz w:val="16"/>
        </w:rPr>
        <w:tab/>
        <w:t xml:space="preserve">R. Yan, Z. Ma, Y. Zhao, and G. Kokogiannakis, “A decision tree based data-driven diagnostic strategy for air handling units,” </w:t>
      </w:r>
      <w:r w:rsidRPr="006E37D4">
        <w:rPr>
          <w:i/>
          <w:iCs/>
          <w:noProof/>
          <w:sz w:val="16"/>
        </w:rPr>
        <w:t>Energy Build.</w:t>
      </w:r>
      <w:r w:rsidRPr="006E37D4">
        <w:rPr>
          <w:noProof/>
          <w:sz w:val="16"/>
        </w:rPr>
        <w:t>, vol. 133, pp. 37–45, 2016, doi: 10.1016/j.enbuild.2016.09.039.</w:t>
      </w:r>
    </w:p>
    <w:p w14:paraId="7015EBDA"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51]</w:t>
      </w:r>
      <w:r w:rsidRPr="006E37D4">
        <w:rPr>
          <w:noProof/>
          <w:sz w:val="16"/>
        </w:rPr>
        <w:tab/>
        <w:t xml:space="preserve">T. Grubinger, A. Zeileis, and K. P. Pfeiffer, “Evtree: Evolutionary learning of globally optimal classification and regression trees in R,” </w:t>
      </w:r>
      <w:r w:rsidRPr="006E37D4">
        <w:rPr>
          <w:i/>
          <w:iCs/>
          <w:noProof/>
          <w:sz w:val="16"/>
        </w:rPr>
        <w:t>J. Stat. Softw.</w:t>
      </w:r>
      <w:r w:rsidRPr="006E37D4">
        <w:rPr>
          <w:noProof/>
          <w:sz w:val="16"/>
        </w:rPr>
        <w:t>, vol. 61, no. 1, pp. 1–29, 2014, doi: 10.18637/jss.v061.i01.</w:t>
      </w:r>
    </w:p>
    <w:p w14:paraId="1405FEA3"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52]</w:t>
      </w:r>
      <w:r w:rsidRPr="006E37D4">
        <w:rPr>
          <w:noProof/>
          <w:sz w:val="16"/>
        </w:rPr>
        <w:tab/>
        <w:t>R Core Team, “R: A Language and Environment for Statistical Computing.” Vienna, Austria, 2017, [Online]. Available: https://www.r-project.org/.</w:t>
      </w:r>
    </w:p>
    <w:p w14:paraId="4506712E"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53]</w:t>
      </w:r>
      <w:r w:rsidRPr="006E37D4">
        <w:rPr>
          <w:noProof/>
          <w:sz w:val="16"/>
        </w:rPr>
        <w:tab/>
        <w:t>G. Van Rossum and F. L. Drake Jr, “Python reference manual.” Centrum voor Wiskunde en Informatica Amsterdam, 1995.</w:t>
      </w:r>
    </w:p>
    <w:p w14:paraId="2330D3DE"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54]</w:t>
      </w:r>
      <w:r w:rsidRPr="006E37D4">
        <w:rPr>
          <w:noProof/>
          <w:sz w:val="16"/>
        </w:rPr>
        <w:tab/>
        <w:t xml:space="preserve">M. Charrad, N. Ghazzali, V. Boiteau, and A. Niknafs, “NbClust : An R Package for Determining the,” </w:t>
      </w:r>
      <w:r w:rsidRPr="006E37D4">
        <w:rPr>
          <w:i/>
          <w:iCs/>
          <w:noProof/>
          <w:sz w:val="16"/>
        </w:rPr>
        <w:t>J. Stat. Softw.</w:t>
      </w:r>
      <w:r w:rsidRPr="006E37D4">
        <w:rPr>
          <w:noProof/>
          <w:sz w:val="16"/>
        </w:rPr>
        <w:t>, vol. 61, no. 6, pp. 1–36, 2014, doi: 10.18637/jss.v061.i06.</w:t>
      </w:r>
    </w:p>
    <w:p w14:paraId="233CC38B"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55]</w:t>
      </w:r>
      <w:r w:rsidRPr="006E37D4">
        <w:rPr>
          <w:noProof/>
          <w:sz w:val="16"/>
        </w:rPr>
        <w:tab/>
        <w:t xml:space="preserve">C. Miller, Z. Nagy, and A. Schlueter, “Automated daily pattern filtering of measured building performance data,” </w:t>
      </w:r>
      <w:r w:rsidRPr="006E37D4">
        <w:rPr>
          <w:i/>
          <w:iCs/>
          <w:noProof/>
          <w:sz w:val="16"/>
        </w:rPr>
        <w:t>Autom. Constr.</w:t>
      </w:r>
      <w:r w:rsidRPr="006E37D4">
        <w:rPr>
          <w:noProof/>
          <w:sz w:val="16"/>
        </w:rPr>
        <w:t>, vol. 49, no. PA, pp. 1–17, 2015, doi: 10.1016/j.autcon.2014.09.004.</w:t>
      </w:r>
    </w:p>
    <w:p w14:paraId="6D266171" w14:textId="77777777" w:rsidR="00706FD3" w:rsidRPr="006E37D4" w:rsidRDefault="00706FD3" w:rsidP="00706FD3">
      <w:pPr>
        <w:autoSpaceDE w:val="0"/>
        <w:autoSpaceDN w:val="0"/>
        <w:adjustRightInd w:val="0"/>
        <w:spacing w:line="240" w:lineRule="exact"/>
        <w:ind w:left="640" w:hanging="640"/>
        <w:rPr>
          <w:noProof/>
          <w:sz w:val="16"/>
        </w:rPr>
      </w:pPr>
      <w:r w:rsidRPr="006E37D4">
        <w:rPr>
          <w:noProof/>
          <w:sz w:val="16"/>
        </w:rPr>
        <w:t>[56]</w:t>
      </w:r>
      <w:r w:rsidRPr="006E37D4">
        <w:rPr>
          <w:noProof/>
          <w:sz w:val="16"/>
        </w:rPr>
        <w:tab/>
        <w:t xml:space="preserve">Y. He, X. Chu, and Y. Wang, “Neighbor profile: Bagging nearest neighbors for unsupervised time series mining,” </w:t>
      </w:r>
      <w:r w:rsidRPr="006E37D4">
        <w:rPr>
          <w:i/>
          <w:iCs/>
          <w:noProof/>
          <w:sz w:val="16"/>
        </w:rPr>
        <w:t>Proc. - Int. Conf. Data Eng.</w:t>
      </w:r>
      <w:r w:rsidRPr="006E37D4">
        <w:rPr>
          <w:noProof/>
          <w:sz w:val="16"/>
        </w:rPr>
        <w:t>, vol. 2020-April, no. April, pp. 373–384, 2020, doi: 10.1109/ICDE48307.2020.00039.</w:t>
      </w:r>
    </w:p>
    <w:p w14:paraId="00E14429" w14:textId="747523DC" w:rsidR="00A04BF3" w:rsidRPr="006E37D4" w:rsidRDefault="004253CA" w:rsidP="00706FD3">
      <w:pPr>
        <w:autoSpaceDE w:val="0"/>
        <w:autoSpaceDN w:val="0"/>
        <w:adjustRightInd w:val="0"/>
        <w:spacing w:line="240" w:lineRule="exact"/>
        <w:ind w:left="640" w:hanging="640"/>
      </w:pPr>
      <w:r w:rsidRPr="006E37D4">
        <w:fldChar w:fldCharType="end"/>
      </w:r>
    </w:p>
    <w:sectPr w:rsidR="00A04BF3" w:rsidRPr="006E37D4"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2-03-04T19:04:00Z" w:initials="CR">
    <w:p w14:paraId="3D8B0557" w14:textId="11351F91" w:rsidR="00823434" w:rsidRPr="00823434" w:rsidRDefault="00823434" w:rsidP="00823434">
      <w:pPr>
        <w:pStyle w:val="Els-body-text-large"/>
        <w:rPr>
          <w:lang w:val="it-IT"/>
        </w:rPr>
      </w:pPr>
      <w:r>
        <w:rPr>
          <w:rStyle w:val="Rimandocommento"/>
        </w:rPr>
        <w:annotationRef/>
      </w:r>
      <w:r w:rsidRPr="00823434">
        <w:rPr>
          <w:lang w:val="it-IT"/>
        </w:rPr>
        <w:t xml:space="preserve">Ho fatto già qua la distinzione </w:t>
      </w:r>
      <w:proofErr w:type="spellStart"/>
      <w:r w:rsidRPr="00823434">
        <w:rPr>
          <w:lang w:val="it-IT"/>
        </w:rPr>
        <w:t>system</w:t>
      </w:r>
      <w:proofErr w:type="spellEnd"/>
      <w:r w:rsidRPr="00823434">
        <w:rPr>
          <w:lang w:val="it-IT"/>
        </w:rPr>
        <w:t xml:space="preserve"> e </w:t>
      </w:r>
      <w:proofErr w:type="spellStart"/>
      <w:r w:rsidRPr="00823434">
        <w:rPr>
          <w:lang w:val="it-IT"/>
        </w:rPr>
        <w:t>meter</w:t>
      </w:r>
      <w:proofErr w:type="spellEnd"/>
      <w:r w:rsidRPr="00823434">
        <w:rPr>
          <w:lang w:val="it-IT"/>
        </w:rPr>
        <w:t xml:space="preserve"> </w:t>
      </w:r>
      <w:proofErr w:type="spellStart"/>
      <w:r w:rsidRPr="00823434">
        <w:rPr>
          <w:lang w:val="it-IT"/>
        </w:rPr>
        <w:t>level</w:t>
      </w:r>
      <w:proofErr w:type="spellEnd"/>
      <w:r w:rsidRPr="00823434">
        <w:rPr>
          <w:lang w:val="it-IT"/>
        </w:rPr>
        <w:t xml:space="preserve"> </w:t>
      </w:r>
      <w:proofErr w:type="spellStart"/>
      <w:r w:rsidRPr="00823434">
        <w:rPr>
          <w:lang w:val="it-IT"/>
        </w:rPr>
        <w:t>percio</w:t>
      </w:r>
      <w:proofErr w:type="spellEnd"/>
      <w:r w:rsidRPr="00823434">
        <w:rPr>
          <w:lang w:val="it-IT"/>
        </w:rPr>
        <w:t xml:space="preserve"> evito di farlo dopo</w:t>
      </w:r>
      <w:r>
        <w:rPr>
          <w:lang w:val="it-IT"/>
        </w:rPr>
        <w:t xml:space="preserve"> in </w:t>
      </w:r>
      <w:proofErr w:type="spellStart"/>
      <w:r>
        <w:rPr>
          <w:lang w:val="it-IT"/>
        </w:rPr>
        <w:t>literature</w:t>
      </w:r>
      <w:proofErr w:type="spellEnd"/>
      <w:r>
        <w:rPr>
          <w:lang w:val="it-IT"/>
        </w:rPr>
        <w:t xml:space="preserve"> </w:t>
      </w:r>
      <w:proofErr w:type="spellStart"/>
      <w:r>
        <w:rPr>
          <w:lang w:val="it-IT"/>
        </w:rPr>
        <w:t>review</w:t>
      </w:r>
      <w:proofErr w:type="spellEnd"/>
    </w:p>
    <w:p w14:paraId="7C3D1D81" w14:textId="77777777" w:rsidR="00823434" w:rsidRDefault="00823434" w:rsidP="00823434">
      <w:pPr>
        <w:pStyle w:val="Els-body-text-large"/>
        <w:rPr>
          <w:lang w:val="it-IT"/>
        </w:rPr>
      </w:pPr>
    </w:p>
    <w:p w14:paraId="180B5501" w14:textId="1958BC51" w:rsidR="00823434" w:rsidRPr="005E69AD" w:rsidRDefault="00823434" w:rsidP="00823434">
      <w:pPr>
        <w:pStyle w:val="Els-body-text-large"/>
        <w:rPr>
          <w:lang w:val="en-GB"/>
        </w:rPr>
      </w:pPr>
      <w:r w:rsidRPr="005E69AD">
        <w:rPr>
          <w:lang w:val="en-GB"/>
        </w:rPr>
        <w:t>Depending on the detail of electrical load</w:t>
      </w:r>
      <w:r w:rsidRPr="005E69AD">
        <w:rPr>
          <w:rStyle w:val="Rimandocommento"/>
          <w:lang w:val="en-GB"/>
        </w:rPr>
        <w:annotationRef/>
      </w:r>
      <w:r w:rsidRPr="005E69AD">
        <w:rPr>
          <w:lang w:val="en-GB"/>
        </w:rPr>
        <w:t xml:space="preserve"> monitored the anomaly detection </w:t>
      </w:r>
      <w:r w:rsidRPr="005E69AD">
        <w:rPr>
          <w:rStyle w:val="Rimandocommento"/>
          <w:lang w:val="en-GB"/>
        </w:rPr>
        <w:annotationRef/>
      </w:r>
      <w:r w:rsidRPr="005E69AD">
        <w:rPr>
          <w:lang w:val="en-GB"/>
        </w:rPr>
        <w:t xml:space="preserve">can be performed at different levels. The </w:t>
      </w:r>
      <w:r w:rsidRPr="005E69AD">
        <w:rPr>
          <w:i/>
          <w:iCs/>
          <w:lang w:val="en-GB"/>
        </w:rPr>
        <w:t>meter-level</w:t>
      </w:r>
      <w:r w:rsidRPr="005E69AD">
        <w:rPr>
          <w:lang w:val="en-GB"/>
        </w:rPr>
        <w:t xml:space="preserve"> detection analyses the whole building electrical load, without any information about the share between the different sub-loads or appliances. </w:t>
      </w:r>
      <w:r w:rsidRPr="005E69AD">
        <w:rPr>
          <w:i/>
          <w:iCs/>
          <w:lang w:val="en-GB"/>
        </w:rPr>
        <w:t>Sub-meter level</w:t>
      </w:r>
      <w:r w:rsidRPr="005E69AD">
        <w:rPr>
          <w:lang w:val="en-GB"/>
        </w:rPr>
        <w:t xml:space="preserve"> detection analyses the disaggregated total electrical load and is usually referred to a specific energy system. Finally, </w:t>
      </w:r>
      <w:r w:rsidRPr="005E69AD">
        <w:rPr>
          <w:i/>
          <w:iCs/>
          <w:lang w:val="en-GB"/>
        </w:rPr>
        <w:t>component level</w:t>
      </w:r>
      <w:r w:rsidRPr="005E69AD">
        <w:rPr>
          <w:lang w:val="en-GB"/>
        </w:rPr>
        <w:t xml:space="preserve"> detection consists in identifying anomalies referring to a given appliance/sensor.</w:t>
      </w:r>
    </w:p>
    <w:p w14:paraId="70A0DC55" w14:textId="05C8CE40" w:rsidR="00823434" w:rsidRDefault="00823434">
      <w:pPr>
        <w:pStyle w:val="Testocommento"/>
      </w:pPr>
    </w:p>
  </w:comment>
  <w:comment w:id="2" w:author="Piscitelli  Marco Savino" w:date="2022-02-26T17:52:00Z" w:initials="PMS">
    <w:p w14:paraId="515BEA4C" w14:textId="42BB768A" w:rsidR="00CC5706" w:rsidRPr="00CC5706" w:rsidRDefault="00CC5706">
      <w:pPr>
        <w:pStyle w:val="Testocommento"/>
        <w:rPr>
          <w:lang w:val="it-IT"/>
        </w:rPr>
      </w:pPr>
      <w:r>
        <w:rPr>
          <w:rStyle w:val="Rimandocommento"/>
        </w:rPr>
        <w:annotationRef/>
      </w:r>
      <w:r w:rsidRPr="00CC5706">
        <w:rPr>
          <w:lang w:val="it-IT"/>
        </w:rPr>
        <w:t xml:space="preserve">Qua dentro non c’è </w:t>
      </w:r>
      <w:proofErr w:type="spellStart"/>
      <w:r w:rsidRPr="00CC5706">
        <w:rPr>
          <w:lang w:val="it-IT"/>
        </w:rPr>
        <w:t>l</w:t>
      </w:r>
      <w:r>
        <w:rPr>
          <w:lang w:val="it-IT"/>
        </w:rPr>
        <w:t>iterature</w:t>
      </w:r>
      <w:proofErr w:type="spellEnd"/>
      <w:r>
        <w:rPr>
          <w:lang w:val="it-IT"/>
        </w:rPr>
        <w:t xml:space="preserve"> </w:t>
      </w:r>
      <w:proofErr w:type="spellStart"/>
      <w:r>
        <w:rPr>
          <w:lang w:val="it-IT"/>
        </w:rPr>
        <w:t>review</w:t>
      </w:r>
      <w:proofErr w:type="spellEnd"/>
      <w:r w:rsidR="00AE0C7A">
        <w:rPr>
          <w:lang w:val="it-IT"/>
        </w:rPr>
        <w:t>, bisognerebbe sfruttare la figura 1 per farla</w:t>
      </w:r>
      <w:r w:rsidR="002B0F13">
        <w:rPr>
          <w:lang w:val="it-IT"/>
        </w:rPr>
        <w:t>. E soprattutto non si capisce che è solo ed esclusivamente relativa ad approcci data-</w:t>
      </w:r>
      <w:proofErr w:type="spellStart"/>
      <w:r w:rsidR="002B0F13">
        <w:rPr>
          <w:lang w:val="it-IT"/>
        </w:rPr>
        <w:t>driven</w:t>
      </w:r>
      <w:proofErr w:type="spellEnd"/>
    </w:p>
  </w:comment>
  <w:comment w:id="3" w:author="CHIOSA  ROBERTO" w:date="2022-03-04T19:03:00Z" w:initials="CR">
    <w:p w14:paraId="60987E46" w14:textId="77777777" w:rsidR="00823434" w:rsidRPr="005E69AD" w:rsidRDefault="00823434" w:rsidP="00823434">
      <w:pPr>
        <w:pStyle w:val="Els-body-text-large"/>
        <w:rPr>
          <w:lang w:val="en-GB"/>
        </w:rPr>
      </w:pPr>
      <w:r>
        <w:rPr>
          <w:rStyle w:val="Rimandocommento"/>
        </w:rPr>
        <w:annotationRef/>
      </w:r>
      <w:r w:rsidRPr="005E69AD">
        <w:rPr>
          <w:lang w:val="en-GB"/>
        </w:rPr>
        <w:t xml:space="preserve">Classification based on type implies a comparison between the observation and the rest of the data. A </w:t>
      </w:r>
      <w:r w:rsidRPr="005E69AD">
        <w:rPr>
          <w:i/>
          <w:iCs/>
          <w:lang w:val="en-GB"/>
        </w:rPr>
        <w:t>point anomaly</w:t>
      </w:r>
      <w:r w:rsidRPr="005E69AD">
        <w:rPr>
          <w:lang w:val="en-GB"/>
        </w:rPr>
        <w:t xml:space="preserve"> is one individual instance or observation that can be considered anomalous when compared to the remaining data. On the other hand, a </w:t>
      </w:r>
      <w:r w:rsidRPr="005E69AD">
        <w:rPr>
          <w:i/>
          <w:iCs/>
          <w:lang w:val="en-GB"/>
        </w:rPr>
        <w:t>collective anomaly</w:t>
      </w:r>
      <w:r w:rsidRPr="005E69AD">
        <w:rPr>
          <w:lang w:val="en-GB"/>
        </w:rPr>
        <w:t xml:space="preserve"> is an instance does not represent an anomaly per se, but only if considered within the collection of all the other events instances. Finally, </w:t>
      </w:r>
      <w:r w:rsidRPr="005E69AD">
        <w:rPr>
          <w:i/>
          <w:iCs/>
          <w:lang w:val="en-GB"/>
        </w:rPr>
        <w:t>context anomalies</w:t>
      </w:r>
      <w:r w:rsidRPr="005E69AD">
        <w:rPr>
          <w:lang w:val="en-GB"/>
        </w:rPr>
        <w:t xml:space="preserve"> are anomalies only if considered in a certain context (i.e., boundary conditions) and may not be considered an anomaly if it happens in a different context. </w:t>
      </w:r>
    </w:p>
    <w:p w14:paraId="78ADC16F" w14:textId="553124FC" w:rsidR="00823434" w:rsidRDefault="00823434">
      <w:pPr>
        <w:pStyle w:val="Testocommento"/>
      </w:pPr>
    </w:p>
  </w:comment>
  <w:comment w:id="4" w:author="CHIOSA  ROBERTO" w:date="2022-03-04T22:34:00Z" w:initials="CR">
    <w:p w14:paraId="141AA2A2" w14:textId="414C875D" w:rsidR="00885E16" w:rsidRPr="00885E16" w:rsidRDefault="00885E16" w:rsidP="00885E16">
      <w:pPr>
        <w:pStyle w:val="Els-body-text-large"/>
        <w:shd w:val="clear" w:color="auto" w:fill="000000" w:themeFill="text1"/>
        <w:rPr>
          <w:color w:val="FF0000"/>
          <w:lang w:val="it-IT"/>
        </w:rPr>
      </w:pPr>
      <w:r>
        <w:rPr>
          <w:rStyle w:val="Rimandocommento"/>
        </w:rPr>
        <w:annotationRef/>
      </w:r>
      <w:r w:rsidRPr="00885E16">
        <w:rPr>
          <w:color w:val="FF0000"/>
          <w:lang w:val="it-IT"/>
        </w:rPr>
        <w:t xml:space="preserve">Ho </w:t>
      </w:r>
      <w:proofErr w:type="spellStart"/>
      <w:r w:rsidRPr="00885E16">
        <w:rPr>
          <w:color w:val="FF0000"/>
          <w:lang w:val="it-IT"/>
        </w:rPr>
        <w:t>tagliat</w:t>
      </w:r>
      <w:proofErr w:type="spellEnd"/>
      <w:r w:rsidRPr="00885E16">
        <w:rPr>
          <w:color w:val="FF0000"/>
          <w:lang w:val="it-IT"/>
        </w:rPr>
        <w:t xml:space="preserve"> tutto questo per far sic he il discorso continuasse con l’</w:t>
      </w:r>
      <w:proofErr w:type="spellStart"/>
      <w:r w:rsidRPr="00885E16">
        <w:rPr>
          <w:color w:val="FF0000"/>
          <w:lang w:val="it-IT"/>
        </w:rPr>
        <w:t>anomal</w:t>
      </w:r>
      <w:r>
        <w:rPr>
          <w:color w:val="FF0000"/>
          <w:lang w:val="it-IT"/>
        </w:rPr>
        <w:t>y</w:t>
      </w:r>
      <w:proofErr w:type="spellEnd"/>
      <w:r>
        <w:rPr>
          <w:color w:val="FF0000"/>
          <w:lang w:val="it-IT"/>
        </w:rPr>
        <w:t xml:space="preserve"> </w:t>
      </w:r>
      <w:proofErr w:type="spellStart"/>
      <w:r>
        <w:rPr>
          <w:color w:val="FF0000"/>
          <w:lang w:val="it-IT"/>
        </w:rPr>
        <w:t>detection</w:t>
      </w:r>
      <w:proofErr w:type="spellEnd"/>
      <w:r>
        <w:rPr>
          <w:color w:val="FF0000"/>
          <w:lang w:val="it-IT"/>
        </w:rPr>
        <w:t xml:space="preserve"> con MP </w:t>
      </w:r>
    </w:p>
    <w:p w14:paraId="44587580" w14:textId="77777777" w:rsidR="00885E16" w:rsidRPr="00885E16" w:rsidRDefault="00885E16" w:rsidP="00885E16">
      <w:pPr>
        <w:pStyle w:val="Els-body-text-large"/>
        <w:rPr>
          <w:color w:val="FF0000"/>
          <w:lang w:val="it-IT"/>
        </w:rPr>
      </w:pPr>
    </w:p>
    <w:p w14:paraId="0A2343C5" w14:textId="5CDDCEEE" w:rsidR="00885E16" w:rsidRDefault="00885E16" w:rsidP="00885E16">
      <w:pPr>
        <w:pStyle w:val="Els-body-text-large"/>
        <w:rPr>
          <w:color w:val="FF0000"/>
          <w:lang w:val="en-GB"/>
        </w:rPr>
      </w:pPr>
      <w:r w:rsidRPr="00643AEA">
        <w:rPr>
          <w:color w:val="FF0000"/>
          <w:lang w:val="en-GB"/>
        </w:rPr>
        <w:t xml:space="preserve">Once the detection of anomalies in energy consumption is performed, a diagnosis analysis makes it possible to identify the main causes associated with them. The field of anomaly diagnosis has been widely explored in buildings but with a greater focus on system-level applications rather than whole-building level. Also, this research field largely benefits from the use of data analytics techniques following both supervised and unsupervised approaches. The study in [32] proposed a process based on the development of a CT for diagnosing anomalies in the operation of air handling unit (AHU) components. Moreover, in [22], a CT was used for diagnosing up to 11 typical faults in AHU with an accuracy higher than 90%. Indeed, similarly to previously presented studies focused on anomaly detection, also the diagnosis analysis often exploits algorithms that allow the extraction of decision rules. Such a condition is particularly </w:t>
      </w:r>
      <w:proofErr w:type="spellStart"/>
      <w:r w:rsidRPr="00643AEA">
        <w:rPr>
          <w:color w:val="FF0000"/>
          <w:lang w:val="en-GB"/>
        </w:rPr>
        <w:t>favorable</w:t>
      </w:r>
      <w:proofErr w:type="spellEnd"/>
      <w:r w:rsidRPr="00643AEA">
        <w:rPr>
          <w:color w:val="FF0000"/>
          <w:lang w:val="en-GB"/>
        </w:rPr>
        <w:t xml:space="preserve"> for the final user due to the high interpretability of the diagnosis process, which meaningfulness can then be easily validated by domain expertise. To this aim also ARM algorithms can be employed as reported in [33–36]. </w:t>
      </w:r>
      <w:proofErr w:type="gramStart"/>
      <w:r w:rsidRPr="00643AEA">
        <w:rPr>
          <w:color w:val="FF0000"/>
          <w:lang w:val="en-GB"/>
        </w:rPr>
        <w:t>On the basis of</w:t>
      </w:r>
      <w:proofErr w:type="gramEnd"/>
      <w:r w:rsidRPr="00643AEA">
        <w:rPr>
          <w:color w:val="FF0000"/>
          <w:lang w:val="en-GB"/>
        </w:rPr>
        <w:t xml:space="preserve"> the literature review, in most of the cases, only meter level anomaly detection is performed at the whole-building level without any further analysis for identifying anomaly causes among sub-loads at a lower level.</w:t>
      </w:r>
    </w:p>
    <w:p w14:paraId="05EB942B" w14:textId="77777777" w:rsidR="00885E16" w:rsidRDefault="00885E16" w:rsidP="00885E16">
      <w:pPr>
        <w:pStyle w:val="Els-body-text-large"/>
        <w:rPr>
          <w:color w:val="FF0000"/>
          <w:lang w:val="en-GB"/>
        </w:rPr>
      </w:pPr>
    </w:p>
    <w:p w14:paraId="399FE08E" w14:textId="77777777" w:rsidR="00885E16" w:rsidRPr="0058277B" w:rsidRDefault="00885E16" w:rsidP="00885E16">
      <w:pPr>
        <w:pStyle w:val="Els-body-text-large"/>
        <w:jc w:val="center"/>
        <w:rPr>
          <w:color w:val="FF0000"/>
          <w:lang w:val="en-GB"/>
        </w:rPr>
      </w:pPr>
      <w:r w:rsidRPr="006E37D4">
        <w:rPr>
          <w:noProof/>
          <w:lang w:val="en-GB"/>
        </w:rPr>
        <w:drawing>
          <wp:inline distT="0" distB="0" distL="0" distR="0" wp14:anchorId="16AAC332" wp14:editId="300F118F">
            <wp:extent cx="4839286" cy="165295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893715" cy="1671545"/>
                    </a:xfrm>
                    <a:prstGeom prst="rect">
                      <a:avLst/>
                    </a:prstGeom>
                  </pic:spPr>
                </pic:pic>
              </a:graphicData>
            </a:graphic>
          </wp:inline>
        </w:drawing>
      </w:r>
    </w:p>
    <w:p w14:paraId="4576847F" w14:textId="77777777" w:rsidR="00885E16" w:rsidRPr="0058277B" w:rsidRDefault="00885E16" w:rsidP="00885E16">
      <w:pPr>
        <w:pStyle w:val="Els-caption"/>
        <w:jc w:val="center"/>
        <w:rPr>
          <w:lang w:val="en-GB"/>
        </w:rPr>
      </w:pPr>
      <w:r w:rsidRPr="006E37D4">
        <w:rPr>
          <w:b/>
          <w:bCs/>
          <w:lang w:val="en-GB"/>
        </w:rPr>
        <w:t>Figure 1.</w:t>
      </w:r>
      <w:r w:rsidRPr="006E37D4">
        <w:rPr>
          <w:lang w:val="en-GB"/>
        </w:rPr>
        <w:t xml:space="preserve"> Classification of anomaly detection method depending on: (a) detection level (b) algorithm (c) anomaly type.</w:t>
      </w:r>
    </w:p>
    <w:p w14:paraId="6EC5DEF7" w14:textId="77777777" w:rsidR="00885E16" w:rsidRDefault="00885E16" w:rsidP="00885E16">
      <w:pPr>
        <w:pStyle w:val="Els-body-text-large"/>
        <w:rPr>
          <w:lang w:val="en-GB"/>
        </w:rPr>
      </w:pPr>
      <w:r>
        <w:rPr>
          <w:lang w:val="en-GB"/>
        </w:rPr>
        <w:t>The work presented in this paper aims at presenting a meter level unsupervised contextual anomaly detection and diagnosis methodology employing Matrix Profile. The method was used for both detection and diagnosis phase, coupled with unsupervised classification and clustering processes for the hyperparameter definition. In the following paragraph a comprehensive literature review of MP as detection method is presented.</w:t>
      </w:r>
    </w:p>
    <w:p w14:paraId="1AA0ACC2" w14:textId="380799F9" w:rsidR="00885E16" w:rsidRDefault="00885E16">
      <w:pPr>
        <w:pStyle w:val="Testocommento"/>
      </w:pPr>
    </w:p>
  </w:comment>
  <w:comment w:id="5" w:author="Piscitelli  Marco Savino" w:date="2022-02-26T17:58:00Z" w:initials="PMS">
    <w:p w14:paraId="426F50BF" w14:textId="7E1D0871" w:rsidR="009546E7" w:rsidRPr="009546E7" w:rsidRDefault="009546E7">
      <w:pPr>
        <w:pStyle w:val="Testocommento"/>
        <w:rPr>
          <w:lang w:val="it-IT"/>
        </w:rPr>
      </w:pPr>
      <w:r>
        <w:rPr>
          <w:rStyle w:val="Rimandocommento"/>
        </w:rPr>
        <w:annotationRef/>
      </w:r>
      <w:r w:rsidRPr="009546E7">
        <w:rPr>
          <w:lang w:val="it-IT"/>
        </w:rPr>
        <w:t xml:space="preserve">O parliamo solo di </w:t>
      </w:r>
      <w:proofErr w:type="spellStart"/>
      <w:r w:rsidRPr="009546E7">
        <w:rPr>
          <w:lang w:val="it-IT"/>
        </w:rPr>
        <w:t>dete</w:t>
      </w:r>
      <w:r>
        <w:rPr>
          <w:lang w:val="it-IT"/>
        </w:rPr>
        <w:t>ction</w:t>
      </w:r>
      <w:proofErr w:type="spellEnd"/>
      <w:r w:rsidR="00853173">
        <w:rPr>
          <w:lang w:val="it-IT"/>
        </w:rPr>
        <w:t xml:space="preserve"> o di ADD, altrimenti non si capisce</w:t>
      </w:r>
    </w:p>
  </w:comment>
  <w:comment w:id="6" w:author="Piscitelli  Marco Savino" w:date="2022-02-26T18:34:00Z" w:initials="PMS">
    <w:p w14:paraId="530BF324" w14:textId="7B94092D" w:rsidR="00791E87" w:rsidRPr="00791E87" w:rsidRDefault="00791E87">
      <w:pPr>
        <w:pStyle w:val="Testocommento"/>
        <w:rPr>
          <w:lang w:val="it-IT"/>
        </w:rPr>
      </w:pPr>
      <w:r>
        <w:rPr>
          <w:rStyle w:val="Rimandocommento"/>
        </w:rPr>
        <w:annotationRef/>
      </w:r>
      <w:r w:rsidRPr="00791E87">
        <w:rPr>
          <w:lang w:val="it-IT"/>
        </w:rPr>
        <w:t>Non è</w:t>
      </w:r>
      <w:r>
        <w:rPr>
          <w:lang w:val="it-IT"/>
        </w:rPr>
        <w:t xml:space="preserve"> chiara</w:t>
      </w:r>
    </w:p>
  </w:comment>
  <w:comment w:id="7" w:author="CHIOSA  ROBERTO" w:date="2022-03-03T16:12:00Z" w:initials="CR">
    <w:p w14:paraId="5D9F9B22" w14:textId="1438EAE6" w:rsidR="00050737" w:rsidRPr="00050737" w:rsidRDefault="00050737">
      <w:pPr>
        <w:pStyle w:val="Testocommento"/>
        <w:rPr>
          <w:lang w:val="it-IT"/>
        </w:rPr>
      </w:pPr>
      <w:r>
        <w:rPr>
          <w:rStyle w:val="Rimandocommento"/>
        </w:rPr>
        <w:annotationRef/>
      </w:r>
      <w:r w:rsidRPr="00050737">
        <w:rPr>
          <w:lang w:val="it-IT"/>
        </w:rPr>
        <w:t>Dai pi</w:t>
      </w:r>
      <w:r>
        <w:rPr>
          <w:lang w:val="it-IT"/>
        </w:rPr>
        <w:t>ù importanza a CMP in relazione alla figura precedente</w:t>
      </w:r>
    </w:p>
  </w:comment>
  <w:comment w:id="8" w:author="CHIOSA  ROBERTO" w:date="2022-03-03T16:40:00Z" w:initials="CR">
    <w:p w14:paraId="3572D7A0" w14:textId="38993F23" w:rsidR="00C86F2F" w:rsidRPr="00C86F2F" w:rsidRDefault="00C86F2F">
      <w:pPr>
        <w:pStyle w:val="Testocommento"/>
        <w:rPr>
          <w:lang w:val="it-IT"/>
        </w:rPr>
      </w:pPr>
      <w:r>
        <w:rPr>
          <w:rStyle w:val="Rimandocommento"/>
        </w:rPr>
        <w:annotationRef/>
      </w:r>
      <w:r w:rsidRPr="00C86F2F">
        <w:rPr>
          <w:lang w:val="it-IT"/>
        </w:rPr>
        <w:t xml:space="preserve">Inserisci chiarificazione </w:t>
      </w:r>
      <w:proofErr w:type="spellStart"/>
      <w:r w:rsidRPr="00C86F2F">
        <w:rPr>
          <w:lang w:val="it-IT"/>
        </w:rPr>
        <w:t>group</w:t>
      </w:r>
      <w:proofErr w:type="spellEnd"/>
      <w:r w:rsidRPr="00C86F2F">
        <w:rPr>
          <w:lang w:val="it-IT"/>
        </w:rPr>
        <w:t xml:space="preserve"> time </w:t>
      </w:r>
      <w:proofErr w:type="spellStart"/>
      <w:r w:rsidRPr="00C86F2F">
        <w:rPr>
          <w:lang w:val="it-IT"/>
        </w:rPr>
        <w:t>wi</w:t>
      </w:r>
      <w:r>
        <w:rPr>
          <w:lang w:val="it-IT"/>
        </w:rPr>
        <w:t>ndow</w:t>
      </w:r>
      <w:proofErr w:type="spellEnd"/>
      <w:r>
        <w:rPr>
          <w:lang w:val="it-IT"/>
        </w:rPr>
        <w:t xml:space="preserve"> e </w:t>
      </w:r>
      <w:proofErr w:type="spellStart"/>
      <w:r>
        <w:rPr>
          <w:lang w:val="it-IT"/>
        </w:rPr>
        <w:t>group</w:t>
      </w:r>
      <w:proofErr w:type="spellEnd"/>
    </w:p>
  </w:comment>
  <w:comment w:id="9" w:author="Piscitelli  Marco Savino" w:date="2022-02-27T11:58:00Z" w:initials="PMS">
    <w:p w14:paraId="6CAB4AC6" w14:textId="5BE7C1B0" w:rsidR="00FD4EDE" w:rsidRPr="008F2C59" w:rsidRDefault="00FD4EDE">
      <w:pPr>
        <w:pStyle w:val="Testocommento"/>
        <w:rPr>
          <w:lang w:val="it-IT"/>
        </w:rPr>
      </w:pPr>
      <w:r>
        <w:rPr>
          <w:rStyle w:val="Rimandocommento"/>
        </w:rPr>
        <w:annotationRef/>
      </w:r>
      <w:r w:rsidRPr="008F2C59">
        <w:rPr>
          <w:lang w:val="it-IT"/>
        </w:rPr>
        <w:t>Rigirare questa frase, trop</w:t>
      </w:r>
      <w:r w:rsidR="008F2C59" w:rsidRPr="008F2C59">
        <w:rPr>
          <w:lang w:val="it-IT"/>
        </w:rPr>
        <w:t>pi in</w:t>
      </w:r>
      <w:r w:rsidR="008F2C59">
        <w:rPr>
          <w:lang w:val="it-IT"/>
        </w:rPr>
        <w:t>cisi. Scriverla in modo più diretto e scorrevole</w:t>
      </w:r>
    </w:p>
  </w:comment>
  <w:comment w:id="10" w:author="Piscitelli  Marco Savino" w:date="2022-02-27T12:07:00Z" w:initials="PMS">
    <w:p w14:paraId="33B17192" w14:textId="5BF9AA57" w:rsidR="008056EF" w:rsidRPr="00C604C8" w:rsidRDefault="008056EF">
      <w:pPr>
        <w:pStyle w:val="Testocommento"/>
        <w:rPr>
          <w:lang w:val="it-IT"/>
        </w:rPr>
      </w:pPr>
      <w:r>
        <w:rPr>
          <w:rStyle w:val="Rimandocommento"/>
        </w:rPr>
        <w:annotationRef/>
      </w:r>
      <w:r w:rsidRPr="00C604C8">
        <w:rPr>
          <w:lang w:val="it-IT"/>
        </w:rPr>
        <w:t>riscrivere</w:t>
      </w:r>
    </w:p>
  </w:comment>
  <w:comment w:id="11" w:author="Piscitelli  Marco Savino" w:date="2022-02-27T12:11:00Z" w:initials="PMS">
    <w:p w14:paraId="48217B93" w14:textId="3D2E3CC1" w:rsidR="00AA58EE" w:rsidRPr="00C604C8" w:rsidRDefault="00F41CDC">
      <w:pPr>
        <w:pStyle w:val="Testocommento"/>
        <w:rPr>
          <w:lang w:val="it-IT"/>
        </w:rPr>
      </w:pPr>
      <w:r>
        <w:rPr>
          <w:rStyle w:val="Rimandocommento"/>
        </w:rPr>
        <w:annotationRef/>
      </w:r>
      <w:proofErr w:type="spellStart"/>
      <w:r w:rsidR="00AA58EE">
        <w:rPr>
          <w:lang w:val="it-IT"/>
        </w:rPr>
        <w:t>labels</w:t>
      </w:r>
      <w:proofErr w:type="spellEnd"/>
      <w:r w:rsidR="00AA58EE">
        <w:rPr>
          <w:lang w:val="it-IT"/>
        </w:rPr>
        <w:t xml:space="preserve"> </w:t>
      </w:r>
      <w:r w:rsidRPr="00C604C8">
        <w:rPr>
          <w:lang w:val="it-IT"/>
        </w:rPr>
        <w:t xml:space="preserve">asse y </w:t>
      </w:r>
      <w:r w:rsidR="00C604C8" w:rsidRPr="00C604C8">
        <w:rPr>
          <w:lang w:val="it-IT"/>
        </w:rPr>
        <w:t>di a</w:t>
      </w:r>
      <w:r w:rsidR="00C604C8">
        <w:rPr>
          <w:lang w:val="it-IT"/>
        </w:rPr>
        <w:t>) e b) vanno espresse in kW, mentre c) e d) in z-score</w:t>
      </w:r>
      <w:r w:rsidR="00AA58EE">
        <w:rPr>
          <w:lang w:val="it-IT"/>
        </w:rPr>
        <w:t>.</w:t>
      </w:r>
    </w:p>
  </w:comment>
  <w:comment w:id="12" w:author="Piscitelli  Marco Savino" w:date="2022-02-27T12:21:00Z" w:initials="PMS">
    <w:p w14:paraId="4412F632" w14:textId="69C03A98" w:rsidR="00023289" w:rsidRPr="004D7604" w:rsidRDefault="00023289">
      <w:pPr>
        <w:pStyle w:val="Testocommento"/>
        <w:rPr>
          <w:lang w:val="it-IT"/>
        </w:rPr>
      </w:pPr>
      <w:r>
        <w:rPr>
          <w:rStyle w:val="Rimandocommento"/>
        </w:rPr>
        <w:annotationRef/>
      </w:r>
      <w:r w:rsidRPr="004D7604">
        <w:rPr>
          <w:lang w:val="it-IT"/>
        </w:rPr>
        <w:t>Non è chiaro</w:t>
      </w:r>
      <w:r w:rsidR="004D7604" w:rsidRPr="004D7604">
        <w:rPr>
          <w:lang w:val="it-IT"/>
        </w:rPr>
        <w:t>. Lo s</w:t>
      </w:r>
      <w:r w:rsidR="004D7604">
        <w:rPr>
          <w:lang w:val="it-IT"/>
        </w:rPr>
        <w:t xml:space="preserve">tacco verso i </w:t>
      </w:r>
      <w:proofErr w:type="spellStart"/>
      <w:r w:rsidR="004D7604">
        <w:rPr>
          <w:lang w:val="it-IT"/>
        </w:rPr>
        <w:t>contributions</w:t>
      </w:r>
      <w:proofErr w:type="spellEnd"/>
      <w:r w:rsidR="004D7604">
        <w:rPr>
          <w:lang w:val="it-IT"/>
        </w:rPr>
        <w:t xml:space="preserve"> è troppo </w:t>
      </w:r>
      <w:r w:rsidR="00C745D4">
        <w:rPr>
          <w:lang w:val="it-IT"/>
        </w:rPr>
        <w:t>marcato, sembra che manchi qualcosa</w:t>
      </w:r>
    </w:p>
  </w:comment>
  <w:comment w:id="13" w:author="Piscitelli  Marco Savino" w:date="2022-02-27T12:24:00Z" w:initials="PMS">
    <w:p w14:paraId="36EE70BD" w14:textId="640B48E5" w:rsidR="006304C7" w:rsidRPr="006304C7" w:rsidRDefault="006304C7">
      <w:pPr>
        <w:pStyle w:val="Testocommento"/>
        <w:rPr>
          <w:lang w:val="it-IT"/>
        </w:rPr>
      </w:pPr>
      <w:r>
        <w:rPr>
          <w:rStyle w:val="Rimandocommento"/>
        </w:rPr>
        <w:annotationRef/>
      </w:r>
      <w:r w:rsidRPr="006304C7">
        <w:rPr>
          <w:lang w:val="it-IT"/>
        </w:rPr>
        <w:t>Gruppi e contesti non s</w:t>
      </w:r>
      <w:r>
        <w:rPr>
          <w:lang w:val="it-IT"/>
        </w:rPr>
        <w:t>ono stati adeguatamente introdotti precedentemente</w:t>
      </w:r>
    </w:p>
  </w:comment>
  <w:comment w:id="14"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15" w:author="Piscitelli  Marco Savino" w:date="2022-01-07T14:50:00Z" w:initials="PMS">
    <w:p w14:paraId="10D7D216" w14:textId="77777777" w:rsidR="001E2DB2"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p w14:paraId="0FCD152C" w14:textId="77777777" w:rsidR="002457B3" w:rsidRDefault="002457B3">
      <w:pPr>
        <w:pStyle w:val="Testocommento"/>
        <w:rPr>
          <w:lang w:val="it-IT"/>
        </w:rPr>
      </w:pPr>
    </w:p>
    <w:p w14:paraId="543EF6CC" w14:textId="444A40E1" w:rsidR="002457B3" w:rsidRPr="00F333AA" w:rsidRDefault="002457B3">
      <w:pPr>
        <w:pStyle w:val="Testocommento"/>
        <w:rPr>
          <w:lang w:val="it-IT"/>
        </w:rPr>
      </w:pPr>
      <w:r>
        <w:rPr>
          <w:lang w:val="it-IT"/>
        </w:rPr>
        <w:t xml:space="preserve">pulire </w:t>
      </w:r>
      <w:proofErr w:type="spellStart"/>
      <w:r>
        <w:rPr>
          <w:lang w:val="it-IT"/>
        </w:rPr>
        <w:t>context</w:t>
      </w:r>
      <w:proofErr w:type="spellEnd"/>
      <w:r>
        <w:rPr>
          <w:lang w:val="it-IT"/>
        </w:rPr>
        <w:t xml:space="preserve"> </w:t>
      </w:r>
      <w:proofErr w:type="spellStart"/>
      <w:r>
        <w:rPr>
          <w:lang w:val="it-IT"/>
        </w:rPr>
        <w:t>efinition</w:t>
      </w:r>
      <w:proofErr w:type="spellEnd"/>
      <w:r>
        <w:rPr>
          <w:lang w:val="it-IT"/>
        </w:rPr>
        <w:t xml:space="preserve"> aggiungere </w:t>
      </w:r>
      <w:proofErr w:type="spellStart"/>
      <w:r>
        <w:rPr>
          <w:lang w:val="it-IT"/>
        </w:rPr>
        <w:t>diagnosis</w:t>
      </w:r>
      <w:proofErr w:type="spellEnd"/>
    </w:p>
  </w:comment>
  <w:comment w:id="16" w:author="Piscitelli  Marco Savino" w:date="2022-02-27T12:42:00Z" w:initials="PMS">
    <w:p w14:paraId="370DE26E" w14:textId="5DA11569" w:rsidR="00E35E98" w:rsidRPr="000D660E" w:rsidRDefault="00E35E98">
      <w:pPr>
        <w:pStyle w:val="Testocommento"/>
        <w:rPr>
          <w:lang w:val="it-IT"/>
        </w:rPr>
      </w:pPr>
      <w:r>
        <w:rPr>
          <w:rStyle w:val="Rimandocommento"/>
        </w:rPr>
        <w:annotationRef/>
      </w:r>
      <w:r w:rsidR="000D660E" w:rsidRPr="000D660E">
        <w:rPr>
          <w:lang w:val="it-IT"/>
        </w:rPr>
        <w:t>a qu</w:t>
      </w:r>
      <w:r w:rsidR="000D660E">
        <w:rPr>
          <w:lang w:val="it-IT"/>
        </w:rPr>
        <w:t xml:space="preserve">esto punto non si capisce ancora cosa sia un gruppo e un </w:t>
      </w:r>
      <w:proofErr w:type="spellStart"/>
      <w:r w:rsidR="000D660E">
        <w:rPr>
          <w:lang w:val="it-IT"/>
        </w:rPr>
        <w:t>context</w:t>
      </w:r>
      <w:proofErr w:type="spellEnd"/>
    </w:p>
  </w:comment>
  <w:comment w:id="17" w:author="CHIOSA  ROBERTO" w:date="2022-03-02T18:08:00Z" w:initials="CR">
    <w:p w14:paraId="3FEF33A6" w14:textId="00432D42" w:rsidR="00D64427" w:rsidRPr="00D64427" w:rsidRDefault="00D64427">
      <w:pPr>
        <w:pStyle w:val="Testocommento"/>
        <w:rPr>
          <w:lang w:val="it-IT"/>
        </w:rPr>
      </w:pPr>
      <w:r>
        <w:rPr>
          <w:rStyle w:val="Rimandocommento"/>
        </w:rPr>
        <w:annotationRef/>
      </w:r>
      <w:r w:rsidRPr="00D64427">
        <w:rPr>
          <w:lang w:val="it-IT"/>
        </w:rPr>
        <w:t>aggiungi esempio</w:t>
      </w:r>
    </w:p>
  </w:comment>
  <w:comment w:id="18" w:author="CHIOSA  ROBERTO" w:date="2022-03-02T18:12:00Z" w:initials="CR">
    <w:p w14:paraId="2C2BFC71" w14:textId="01EA4B0B" w:rsidR="00D64427" w:rsidRPr="00D64427" w:rsidRDefault="00D64427">
      <w:pPr>
        <w:pStyle w:val="Testocommento"/>
        <w:rPr>
          <w:lang w:val="it-IT"/>
        </w:rPr>
      </w:pPr>
      <w:r>
        <w:rPr>
          <w:rStyle w:val="Rimandocommento"/>
        </w:rPr>
        <w:annotationRef/>
      </w:r>
      <w:proofErr w:type="spellStart"/>
      <w:r w:rsidRPr="00D64427">
        <w:rPr>
          <w:lang w:val="it-IT"/>
        </w:rPr>
        <w:t>discussion</w:t>
      </w:r>
      <w:proofErr w:type="spellEnd"/>
      <w:r w:rsidRPr="00D64427">
        <w:rPr>
          <w:lang w:val="it-IT"/>
        </w:rPr>
        <w:t xml:space="preserve"> dei risultat</w:t>
      </w:r>
      <w:r>
        <w:rPr>
          <w:lang w:val="it-IT"/>
        </w:rPr>
        <w:t xml:space="preserve">i </w:t>
      </w:r>
      <w:proofErr w:type="spellStart"/>
      <w:r>
        <w:rPr>
          <w:lang w:val="it-IT"/>
        </w:rPr>
        <w:t>step</w:t>
      </w:r>
      <w:proofErr w:type="spellEnd"/>
      <w:r>
        <w:rPr>
          <w:lang w:val="it-IT"/>
        </w:rPr>
        <w:t xml:space="preserve"> by </w:t>
      </w:r>
      <w:proofErr w:type="spellStart"/>
      <w:r>
        <w:rPr>
          <w:lang w:val="it-IT"/>
        </w:rPr>
        <w:t>step</w:t>
      </w:r>
      <w:proofErr w:type="spellEnd"/>
      <w:r>
        <w:rPr>
          <w:lang w:val="it-IT"/>
        </w:rPr>
        <w:t xml:space="preserve"> vedi </w:t>
      </w:r>
      <w:proofErr w:type="spellStart"/>
      <w:r>
        <w:rPr>
          <w:lang w:val="it-IT"/>
        </w:rPr>
        <w:t>paper</w:t>
      </w:r>
      <w:proofErr w:type="spellEnd"/>
      <w:r>
        <w:rPr>
          <w:lang w:val="it-IT"/>
        </w:rPr>
        <w:t xml:space="preserve"> chicco</w:t>
      </w:r>
    </w:p>
  </w:comment>
  <w:comment w:id="19" w:author="CHIOSA  ROBERTO" w:date="2022-02-21T10:46:00Z" w:initials="CR">
    <w:p w14:paraId="3F8E4A7C" w14:textId="342DEE13" w:rsidR="00EE4692" w:rsidRPr="000D660E" w:rsidRDefault="00EE4692">
      <w:pPr>
        <w:pStyle w:val="Testocommento"/>
        <w:rPr>
          <w:lang w:val="it-IT"/>
        </w:rPr>
      </w:pPr>
      <w:r w:rsidRPr="000D660E">
        <w:rPr>
          <w:lang w:val="it-IT"/>
        </w:rPr>
        <w:t>discorso sulla medi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0DC55" w15:done="0"/>
  <w15:commentEx w15:paraId="515BEA4C" w15:done="0"/>
  <w15:commentEx w15:paraId="78ADC16F" w15:done="0"/>
  <w15:commentEx w15:paraId="1AA0ACC2" w15:done="0"/>
  <w15:commentEx w15:paraId="426F50BF" w15:done="0"/>
  <w15:commentEx w15:paraId="530BF324" w15:done="0"/>
  <w15:commentEx w15:paraId="5D9F9B22" w15:done="0"/>
  <w15:commentEx w15:paraId="3572D7A0" w15:done="0"/>
  <w15:commentEx w15:paraId="6CAB4AC6" w15:done="0"/>
  <w15:commentEx w15:paraId="33B17192" w15:done="0"/>
  <w15:commentEx w15:paraId="48217B93" w15:done="0"/>
  <w15:commentEx w15:paraId="4412F632" w15:done="0"/>
  <w15:commentEx w15:paraId="36EE70BD" w15:done="0"/>
  <w15:commentEx w15:paraId="1D66ACA0" w15:done="0"/>
  <w15:commentEx w15:paraId="543EF6CC" w15:done="0"/>
  <w15:commentEx w15:paraId="370DE26E" w15:done="0"/>
  <w15:commentEx w15:paraId="3FEF33A6" w15:done="0"/>
  <w15:commentEx w15:paraId="2C2BFC71" w15:done="0"/>
  <w15:commentEx w15:paraId="3F8E4A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CE150" w16cex:dateUtc="2022-03-04T18:04:00Z"/>
  <w16cex:commentExtensible w16cex:durableId="25C4E77B" w16cex:dateUtc="2022-02-26T16:52:00Z"/>
  <w16cex:commentExtensible w16cex:durableId="25CCE117" w16cex:dateUtc="2022-03-04T18:03:00Z"/>
  <w16cex:commentExtensible w16cex:durableId="25CD1293" w16cex:dateUtc="2022-03-04T21:34:00Z"/>
  <w16cex:commentExtensible w16cex:durableId="25C4E8C0" w16cex:dateUtc="2022-02-26T16:58:00Z"/>
  <w16cex:commentExtensible w16cex:durableId="25C4F139" w16cex:dateUtc="2022-02-26T17:34:00Z"/>
  <w16cex:commentExtensible w16cex:durableId="25CB6784" w16cex:dateUtc="2022-03-03T15:12:00Z"/>
  <w16cex:commentExtensible w16cex:durableId="25CB6DF5" w16cex:dateUtc="2022-03-03T15:40:00Z"/>
  <w16cex:commentExtensible w16cex:durableId="25C5E5E8" w16cex:dateUtc="2022-02-27T10:58:00Z"/>
  <w16cex:commentExtensible w16cex:durableId="25C5E805" w16cex:dateUtc="2022-02-27T11:07:00Z"/>
  <w16cex:commentExtensible w16cex:durableId="25C5E8FB" w16cex:dateUtc="2022-02-27T11:11:00Z"/>
  <w16cex:commentExtensible w16cex:durableId="25C5EB3C" w16cex:dateUtc="2022-02-27T11:21:00Z"/>
  <w16cex:commentExtensible w16cex:durableId="25C5EC0A" w16cex:dateUtc="2022-02-27T11:24:00Z"/>
  <w16cex:commentExtensible w16cex:durableId="257824A4" w16cex:dateUtc="2021-12-30T11:29:00Z"/>
  <w16cex:commentExtensible w16cex:durableId="2582D1B2" w16cex:dateUtc="2022-01-07T13:50:00Z"/>
  <w16cex:commentExtensible w16cex:durableId="25C5F01C" w16cex:dateUtc="2022-02-27T11:42:00Z"/>
  <w16cex:commentExtensible w16cex:durableId="25CA3113" w16cex:dateUtc="2022-03-02T17:08:00Z"/>
  <w16cex:commentExtensible w16cex:durableId="25CA3213" w16cex:dateUtc="2022-03-02T17:12:00Z"/>
  <w16cex:commentExtensible w16cex:durableId="25BDEBF6" w16cex:dateUtc="2022-02-21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0DC55" w16cid:durableId="25CCE150"/>
  <w16cid:commentId w16cid:paraId="515BEA4C" w16cid:durableId="25C4E77B"/>
  <w16cid:commentId w16cid:paraId="78ADC16F" w16cid:durableId="25CCE117"/>
  <w16cid:commentId w16cid:paraId="1AA0ACC2" w16cid:durableId="25CD1293"/>
  <w16cid:commentId w16cid:paraId="426F50BF" w16cid:durableId="25C4E8C0"/>
  <w16cid:commentId w16cid:paraId="530BF324" w16cid:durableId="25C4F139"/>
  <w16cid:commentId w16cid:paraId="5D9F9B22" w16cid:durableId="25CB6784"/>
  <w16cid:commentId w16cid:paraId="3572D7A0" w16cid:durableId="25CB6DF5"/>
  <w16cid:commentId w16cid:paraId="6CAB4AC6" w16cid:durableId="25C5E5E8"/>
  <w16cid:commentId w16cid:paraId="33B17192" w16cid:durableId="25C5E805"/>
  <w16cid:commentId w16cid:paraId="48217B93" w16cid:durableId="25C5E8FB"/>
  <w16cid:commentId w16cid:paraId="4412F632" w16cid:durableId="25C5EB3C"/>
  <w16cid:commentId w16cid:paraId="36EE70BD" w16cid:durableId="25C5EC0A"/>
  <w16cid:commentId w16cid:paraId="1D66ACA0" w16cid:durableId="257824A4"/>
  <w16cid:commentId w16cid:paraId="543EF6CC" w16cid:durableId="2582D1B2"/>
  <w16cid:commentId w16cid:paraId="370DE26E" w16cid:durableId="25C5F01C"/>
  <w16cid:commentId w16cid:paraId="3FEF33A6" w16cid:durableId="25CA3113"/>
  <w16cid:commentId w16cid:paraId="2C2BFC71" w16cid:durableId="25CA3213"/>
  <w16cid:commentId w16cid:paraId="3F8E4A7C" w16cid:durableId="25BDE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1C59B" w14:textId="77777777" w:rsidR="004B3FE1" w:rsidRDefault="004B3FE1" w:rsidP="007B661F">
      <w:r>
        <w:separator/>
      </w:r>
    </w:p>
  </w:endnote>
  <w:endnote w:type="continuationSeparator" w:id="0">
    <w:p w14:paraId="56184B4C" w14:textId="77777777" w:rsidR="004B3FE1" w:rsidRDefault="004B3FE1" w:rsidP="007B661F">
      <w:r>
        <w:continuationSeparator/>
      </w:r>
    </w:p>
  </w:endnote>
  <w:endnote w:type="continuationNotice" w:id="1">
    <w:p w14:paraId="0BF89C19" w14:textId="77777777" w:rsidR="004B3FE1" w:rsidRDefault="004B3F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8EE63" w14:textId="77777777" w:rsidR="004B3FE1" w:rsidRDefault="004B3FE1" w:rsidP="007B661F">
      <w:r>
        <w:separator/>
      </w:r>
    </w:p>
  </w:footnote>
  <w:footnote w:type="continuationSeparator" w:id="0">
    <w:p w14:paraId="59C809A7" w14:textId="77777777" w:rsidR="004B3FE1" w:rsidRDefault="004B3FE1" w:rsidP="007B661F">
      <w:r>
        <w:continuationSeparator/>
      </w:r>
    </w:p>
  </w:footnote>
  <w:footnote w:type="continuationNotice" w:id="1">
    <w:p w14:paraId="7F2F2BD9" w14:textId="77777777" w:rsidR="004B3FE1" w:rsidRDefault="004B3FE1"/>
  </w:footnote>
  <w:footnote w:id="2">
    <w:p w14:paraId="474D4B2B" w14:textId="77777777" w:rsidR="002F0568" w:rsidRPr="009F6AAB" w:rsidRDefault="002F0568" w:rsidP="002F0568">
      <w:pPr>
        <w:rPr>
          <w:rStyle w:val="Rimandonotaapidipagina"/>
        </w:rPr>
      </w:pPr>
    </w:p>
    <w:p w14:paraId="7B4980A4" w14:textId="77777777" w:rsidR="002F0568" w:rsidRDefault="002F0568" w:rsidP="002F0568">
      <w:pPr>
        <w:pStyle w:val="Els-footnote"/>
      </w:pPr>
      <w:r w:rsidRPr="00474CE2">
        <w:t>* Corresponding author</w:t>
      </w:r>
    </w:p>
    <w:p w14:paraId="4DD9137B" w14:textId="77777777" w:rsidR="002F0568" w:rsidRPr="00003AA0" w:rsidRDefault="002F0568" w:rsidP="002F0568">
      <w:pPr>
        <w:pStyle w:val="Els-footnote"/>
      </w:pPr>
      <w:r w:rsidRPr="00003AA0">
        <w:t>Email</w:t>
      </w:r>
      <w:r>
        <w:t xml:space="preserve"> </w:t>
      </w:r>
      <w:r w:rsidRPr="00003AA0">
        <w:t>address: alfonso.capozzoli@polito.it (Alfonso Capozzoli)</w:t>
      </w:r>
    </w:p>
    <w:p w14:paraId="1BCD31EC" w14:textId="77777777" w:rsidR="002F0568" w:rsidRPr="00474CE2" w:rsidRDefault="002F0568" w:rsidP="002F0568">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2A00F537" w14:textId="77777777" w:rsidR="002F0568" w:rsidRPr="00474CE2" w:rsidRDefault="002F0568" w:rsidP="002F0568">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None" w15:userId="CHIOSA  ROBERTO"/>
  </w15:person>
  <w15:person w15:author="Piscitelli  Marco Savino">
    <w15:presenceInfo w15:providerId="None" w15:userId="Piscitelli  Marco Sav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5826"/>
    <w:rsid w:val="0000675A"/>
    <w:rsid w:val="00010248"/>
    <w:rsid w:val="0001053E"/>
    <w:rsid w:val="00015EAC"/>
    <w:rsid w:val="00017907"/>
    <w:rsid w:val="00020134"/>
    <w:rsid w:val="00023289"/>
    <w:rsid w:val="00023E0E"/>
    <w:rsid w:val="000246ED"/>
    <w:rsid w:val="0002625A"/>
    <w:rsid w:val="000267C8"/>
    <w:rsid w:val="00030DB5"/>
    <w:rsid w:val="00034235"/>
    <w:rsid w:val="00037275"/>
    <w:rsid w:val="00037494"/>
    <w:rsid w:val="0004240F"/>
    <w:rsid w:val="00043EC3"/>
    <w:rsid w:val="00050737"/>
    <w:rsid w:val="000559D1"/>
    <w:rsid w:val="0005641D"/>
    <w:rsid w:val="00057A09"/>
    <w:rsid w:val="000645CE"/>
    <w:rsid w:val="00064F20"/>
    <w:rsid w:val="000665E8"/>
    <w:rsid w:val="00066B85"/>
    <w:rsid w:val="00070E71"/>
    <w:rsid w:val="0007138B"/>
    <w:rsid w:val="000713FF"/>
    <w:rsid w:val="00071937"/>
    <w:rsid w:val="0007337C"/>
    <w:rsid w:val="0007442A"/>
    <w:rsid w:val="0008196A"/>
    <w:rsid w:val="000866E1"/>
    <w:rsid w:val="000868EE"/>
    <w:rsid w:val="000918A2"/>
    <w:rsid w:val="00091B36"/>
    <w:rsid w:val="0009206C"/>
    <w:rsid w:val="00094178"/>
    <w:rsid w:val="00094366"/>
    <w:rsid w:val="0009598A"/>
    <w:rsid w:val="00096F42"/>
    <w:rsid w:val="00097678"/>
    <w:rsid w:val="000A341E"/>
    <w:rsid w:val="000A4629"/>
    <w:rsid w:val="000A6CAB"/>
    <w:rsid w:val="000A7B26"/>
    <w:rsid w:val="000B0870"/>
    <w:rsid w:val="000B553B"/>
    <w:rsid w:val="000C6C6C"/>
    <w:rsid w:val="000C70AE"/>
    <w:rsid w:val="000D18D4"/>
    <w:rsid w:val="000D333B"/>
    <w:rsid w:val="000D4A26"/>
    <w:rsid w:val="000D660E"/>
    <w:rsid w:val="000E0863"/>
    <w:rsid w:val="000E31C4"/>
    <w:rsid w:val="000E6DD5"/>
    <w:rsid w:val="000E7E37"/>
    <w:rsid w:val="000F0589"/>
    <w:rsid w:val="000F185A"/>
    <w:rsid w:val="000F3512"/>
    <w:rsid w:val="000F56D2"/>
    <w:rsid w:val="00102BDC"/>
    <w:rsid w:val="00103036"/>
    <w:rsid w:val="00111B55"/>
    <w:rsid w:val="00112772"/>
    <w:rsid w:val="00114C30"/>
    <w:rsid w:val="00117567"/>
    <w:rsid w:val="00117E63"/>
    <w:rsid w:val="00120F4D"/>
    <w:rsid w:val="00121D4B"/>
    <w:rsid w:val="0012301F"/>
    <w:rsid w:val="00125910"/>
    <w:rsid w:val="001307B4"/>
    <w:rsid w:val="00132A85"/>
    <w:rsid w:val="00132E19"/>
    <w:rsid w:val="00134C2F"/>
    <w:rsid w:val="00136F32"/>
    <w:rsid w:val="00140E41"/>
    <w:rsid w:val="0014209B"/>
    <w:rsid w:val="0014280B"/>
    <w:rsid w:val="001459CA"/>
    <w:rsid w:val="00146713"/>
    <w:rsid w:val="00146A41"/>
    <w:rsid w:val="0014773D"/>
    <w:rsid w:val="00147E62"/>
    <w:rsid w:val="00150149"/>
    <w:rsid w:val="00150249"/>
    <w:rsid w:val="0015226A"/>
    <w:rsid w:val="00160382"/>
    <w:rsid w:val="001604D2"/>
    <w:rsid w:val="00165638"/>
    <w:rsid w:val="001709F1"/>
    <w:rsid w:val="001709FE"/>
    <w:rsid w:val="0017315D"/>
    <w:rsid w:val="001759F0"/>
    <w:rsid w:val="001849E2"/>
    <w:rsid w:val="00185AF2"/>
    <w:rsid w:val="00187EF0"/>
    <w:rsid w:val="00191AA2"/>
    <w:rsid w:val="001924EE"/>
    <w:rsid w:val="001936C4"/>
    <w:rsid w:val="00193E9B"/>
    <w:rsid w:val="00196FE3"/>
    <w:rsid w:val="00197025"/>
    <w:rsid w:val="001A3A4C"/>
    <w:rsid w:val="001A3B85"/>
    <w:rsid w:val="001A5031"/>
    <w:rsid w:val="001A6E5C"/>
    <w:rsid w:val="001A76C4"/>
    <w:rsid w:val="001B210D"/>
    <w:rsid w:val="001B265C"/>
    <w:rsid w:val="001B31E1"/>
    <w:rsid w:val="001B3DCD"/>
    <w:rsid w:val="001B607D"/>
    <w:rsid w:val="001B650A"/>
    <w:rsid w:val="001C1DA5"/>
    <w:rsid w:val="001C2AA9"/>
    <w:rsid w:val="001C2B8D"/>
    <w:rsid w:val="001C482C"/>
    <w:rsid w:val="001C559F"/>
    <w:rsid w:val="001D125D"/>
    <w:rsid w:val="001D302C"/>
    <w:rsid w:val="001D524C"/>
    <w:rsid w:val="001D6817"/>
    <w:rsid w:val="001E2DB2"/>
    <w:rsid w:val="001E336B"/>
    <w:rsid w:val="001E36CE"/>
    <w:rsid w:val="001E4D2F"/>
    <w:rsid w:val="001F0482"/>
    <w:rsid w:val="001F0525"/>
    <w:rsid w:val="001F7F8C"/>
    <w:rsid w:val="00200A83"/>
    <w:rsid w:val="00201455"/>
    <w:rsid w:val="00202AA1"/>
    <w:rsid w:val="00202AC9"/>
    <w:rsid w:val="00202CDD"/>
    <w:rsid w:val="00205D1D"/>
    <w:rsid w:val="00213510"/>
    <w:rsid w:val="002142F5"/>
    <w:rsid w:val="002147AC"/>
    <w:rsid w:val="00214E00"/>
    <w:rsid w:val="002172AE"/>
    <w:rsid w:val="002172D3"/>
    <w:rsid w:val="00223E59"/>
    <w:rsid w:val="002274A6"/>
    <w:rsid w:val="002278E4"/>
    <w:rsid w:val="00230642"/>
    <w:rsid w:val="00230A61"/>
    <w:rsid w:val="0023223B"/>
    <w:rsid w:val="00235BCB"/>
    <w:rsid w:val="00236372"/>
    <w:rsid w:val="00236D51"/>
    <w:rsid w:val="00240722"/>
    <w:rsid w:val="002423AA"/>
    <w:rsid w:val="00243306"/>
    <w:rsid w:val="002457B3"/>
    <w:rsid w:val="00245804"/>
    <w:rsid w:val="00245E04"/>
    <w:rsid w:val="00247C0C"/>
    <w:rsid w:val="0025185D"/>
    <w:rsid w:val="002526D6"/>
    <w:rsid w:val="0025430A"/>
    <w:rsid w:val="002570DB"/>
    <w:rsid w:val="00261766"/>
    <w:rsid w:val="00263A4B"/>
    <w:rsid w:val="0026523E"/>
    <w:rsid w:val="00274E0A"/>
    <w:rsid w:val="00275179"/>
    <w:rsid w:val="002751CC"/>
    <w:rsid w:val="0028142B"/>
    <w:rsid w:val="00282177"/>
    <w:rsid w:val="00284693"/>
    <w:rsid w:val="00286F1E"/>
    <w:rsid w:val="00287E99"/>
    <w:rsid w:val="00291B20"/>
    <w:rsid w:val="002923CA"/>
    <w:rsid w:val="0029582C"/>
    <w:rsid w:val="00295DE5"/>
    <w:rsid w:val="00296647"/>
    <w:rsid w:val="00296CE0"/>
    <w:rsid w:val="00296F9A"/>
    <w:rsid w:val="002A5BE5"/>
    <w:rsid w:val="002A687C"/>
    <w:rsid w:val="002B0F13"/>
    <w:rsid w:val="002B1778"/>
    <w:rsid w:val="002B5AB8"/>
    <w:rsid w:val="002B63CE"/>
    <w:rsid w:val="002C162E"/>
    <w:rsid w:val="002C1F3C"/>
    <w:rsid w:val="002C4074"/>
    <w:rsid w:val="002C483B"/>
    <w:rsid w:val="002C75DF"/>
    <w:rsid w:val="002D2057"/>
    <w:rsid w:val="002D32A7"/>
    <w:rsid w:val="002D3F0A"/>
    <w:rsid w:val="002D6928"/>
    <w:rsid w:val="002E1C45"/>
    <w:rsid w:val="002E226B"/>
    <w:rsid w:val="002E27FE"/>
    <w:rsid w:val="002E678F"/>
    <w:rsid w:val="002F0568"/>
    <w:rsid w:val="002F09FB"/>
    <w:rsid w:val="002F7D03"/>
    <w:rsid w:val="003044BC"/>
    <w:rsid w:val="00305F85"/>
    <w:rsid w:val="00306DDE"/>
    <w:rsid w:val="0031074E"/>
    <w:rsid w:val="00313A7D"/>
    <w:rsid w:val="00315F48"/>
    <w:rsid w:val="003249BE"/>
    <w:rsid w:val="0032713B"/>
    <w:rsid w:val="0033022F"/>
    <w:rsid w:val="00336CE4"/>
    <w:rsid w:val="0034570A"/>
    <w:rsid w:val="00351C41"/>
    <w:rsid w:val="00352C57"/>
    <w:rsid w:val="00354B4E"/>
    <w:rsid w:val="003575E0"/>
    <w:rsid w:val="003664DF"/>
    <w:rsid w:val="00366D5C"/>
    <w:rsid w:val="00367EEC"/>
    <w:rsid w:val="003703DC"/>
    <w:rsid w:val="00370B53"/>
    <w:rsid w:val="003737E5"/>
    <w:rsid w:val="00376059"/>
    <w:rsid w:val="00376933"/>
    <w:rsid w:val="0038062C"/>
    <w:rsid w:val="00381D46"/>
    <w:rsid w:val="00382051"/>
    <w:rsid w:val="00385239"/>
    <w:rsid w:val="00386DC8"/>
    <w:rsid w:val="003878EF"/>
    <w:rsid w:val="00387D1C"/>
    <w:rsid w:val="003907E1"/>
    <w:rsid w:val="00393E35"/>
    <w:rsid w:val="00394AB9"/>
    <w:rsid w:val="003A14A5"/>
    <w:rsid w:val="003A1654"/>
    <w:rsid w:val="003A28D3"/>
    <w:rsid w:val="003A34DC"/>
    <w:rsid w:val="003A56C8"/>
    <w:rsid w:val="003A58C4"/>
    <w:rsid w:val="003A75EC"/>
    <w:rsid w:val="003B1935"/>
    <w:rsid w:val="003B1C07"/>
    <w:rsid w:val="003B23F5"/>
    <w:rsid w:val="003B243F"/>
    <w:rsid w:val="003B4AA0"/>
    <w:rsid w:val="003B630C"/>
    <w:rsid w:val="003B7A45"/>
    <w:rsid w:val="003C2B9E"/>
    <w:rsid w:val="003C7417"/>
    <w:rsid w:val="003C7D13"/>
    <w:rsid w:val="003D0512"/>
    <w:rsid w:val="003E31CD"/>
    <w:rsid w:val="003E6EEB"/>
    <w:rsid w:val="003E7DB5"/>
    <w:rsid w:val="003F1844"/>
    <w:rsid w:val="003F52A4"/>
    <w:rsid w:val="003F58E4"/>
    <w:rsid w:val="00400904"/>
    <w:rsid w:val="00400C08"/>
    <w:rsid w:val="00401308"/>
    <w:rsid w:val="00402CD4"/>
    <w:rsid w:val="00404C2E"/>
    <w:rsid w:val="00413677"/>
    <w:rsid w:val="004137AF"/>
    <w:rsid w:val="00414F69"/>
    <w:rsid w:val="00421D3E"/>
    <w:rsid w:val="00421D4C"/>
    <w:rsid w:val="00422574"/>
    <w:rsid w:val="00423D77"/>
    <w:rsid w:val="00424A82"/>
    <w:rsid w:val="004253CA"/>
    <w:rsid w:val="00430A8F"/>
    <w:rsid w:val="00434035"/>
    <w:rsid w:val="00437052"/>
    <w:rsid w:val="00443503"/>
    <w:rsid w:val="00444798"/>
    <w:rsid w:val="004447F3"/>
    <w:rsid w:val="004529FF"/>
    <w:rsid w:val="004559F5"/>
    <w:rsid w:val="004565A4"/>
    <w:rsid w:val="00456830"/>
    <w:rsid w:val="0045772C"/>
    <w:rsid w:val="004620AA"/>
    <w:rsid w:val="00464E96"/>
    <w:rsid w:val="00464F3C"/>
    <w:rsid w:val="00474CE2"/>
    <w:rsid w:val="00475B53"/>
    <w:rsid w:val="004847D4"/>
    <w:rsid w:val="004861B1"/>
    <w:rsid w:val="00486745"/>
    <w:rsid w:val="004875CE"/>
    <w:rsid w:val="0048784F"/>
    <w:rsid w:val="004900C2"/>
    <w:rsid w:val="00491387"/>
    <w:rsid w:val="00492C04"/>
    <w:rsid w:val="00492F87"/>
    <w:rsid w:val="00494401"/>
    <w:rsid w:val="00495BE1"/>
    <w:rsid w:val="00496FF9"/>
    <w:rsid w:val="004A0663"/>
    <w:rsid w:val="004A0AF0"/>
    <w:rsid w:val="004A15D4"/>
    <w:rsid w:val="004A1BA3"/>
    <w:rsid w:val="004A3C0E"/>
    <w:rsid w:val="004A4A0B"/>
    <w:rsid w:val="004B0A6C"/>
    <w:rsid w:val="004B1B65"/>
    <w:rsid w:val="004B2753"/>
    <w:rsid w:val="004B30E2"/>
    <w:rsid w:val="004B3FE1"/>
    <w:rsid w:val="004B42E0"/>
    <w:rsid w:val="004C27DA"/>
    <w:rsid w:val="004C3FC7"/>
    <w:rsid w:val="004C402A"/>
    <w:rsid w:val="004C62A1"/>
    <w:rsid w:val="004C68D5"/>
    <w:rsid w:val="004C6FDB"/>
    <w:rsid w:val="004D220D"/>
    <w:rsid w:val="004D2413"/>
    <w:rsid w:val="004D5F66"/>
    <w:rsid w:val="004D7604"/>
    <w:rsid w:val="004D7630"/>
    <w:rsid w:val="004E0E55"/>
    <w:rsid w:val="004E48BD"/>
    <w:rsid w:val="004E4F55"/>
    <w:rsid w:val="004F3CDC"/>
    <w:rsid w:val="004F58F8"/>
    <w:rsid w:val="004F5B01"/>
    <w:rsid w:val="00502A15"/>
    <w:rsid w:val="0050636D"/>
    <w:rsid w:val="0051042E"/>
    <w:rsid w:val="00516248"/>
    <w:rsid w:val="00527E97"/>
    <w:rsid w:val="00527EFF"/>
    <w:rsid w:val="0053040C"/>
    <w:rsid w:val="005327B2"/>
    <w:rsid w:val="005454EC"/>
    <w:rsid w:val="0054682A"/>
    <w:rsid w:val="005479D9"/>
    <w:rsid w:val="00554AD5"/>
    <w:rsid w:val="00554DEC"/>
    <w:rsid w:val="00555416"/>
    <w:rsid w:val="00557011"/>
    <w:rsid w:val="005574A4"/>
    <w:rsid w:val="005621B1"/>
    <w:rsid w:val="00562728"/>
    <w:rsid w:val="0056295F"/>
    <w:rsid w:val="0056307C"/>
    <w:rsid w:val="00565E79"/>
    <w:rsid w:val="00573BAF"/>
    <w:rsid w:val="005777CF"/>
    <w:rsid w:val="0058060F"/>
    <w:rsid w:val="005817AF"/>
    <w:rsid w:val="0058277B"/>
    <w:rsid w:val="00583539"/>
    <w:rsid w:val="00584426"/>
    <w:rsid w:val="00585B94"/>
    <w:rsid w:val="00586A2D"/>
    <w:rsid w:val="00587524"/>
    <w:rsid w:val="0059031E"/>
    <w:rsid w:val="00592FEA"/>
    <w:rsid w:val="00594C1F"/>
    <w:rsid w:val="00594FE0"/>
    <w:rsid w:val="005972A6"/>
    <w:rsid w:val="005A253D"/>
    <w:rsid w:val="005A491D"/>
    <w:rsid w:val="005A5159"/>
    <w:rsid w:val="005A67CC"/>
    <w:rsid w:val="005A68FD"/>
    <w:rsid w:val="005A6D42"/>
    <w:rsid w:val="005A7E7F"/>
    <w:rsid w:val="005B0274"/>
    <w:rsid w:val="005B07BB"/>
    <w:rsid w:val="005B27EE"/>
    <w:rsid w:val="005B7AEA"/>
    <w:rsid w:val="005C0190"/>
    <w:rsid w:val="005C03F1"/>
    <w:rsid w:val="005C2052"/>
    <w:rsid w:val="005C338A"/>
    <w:rsid w:val="005C4ADF"/>
    <w:rsid w:val="005C535C"/>
    <w:rsid w:val="005C5B61"/>
    <w:rsid w:val="005D077A"/>
    <w:rsid w:val="005D3C5A"/>
    <w:rsid w:val="005D5E8E"/>
    <w:rsid w:val="005D7948"/>
    <w:rsid w:val="005E02AD"/>
    <w:rsid w:val="005E402E"/>
    <w:rsid w:val="005E6494"/>
    <w:rsid w:val="005E69AD"/>
    <w:rsid w:val="005E7252"/>
    <w:rsid w:val="005F1DD3"/>
    <w:rsid w:val="005F6FC9"/>
    <w:rsid w:val="005F7DDF"/>
    <w:rsid w:val="006053E1"/>
    <w:rsid w:val="006074C5"/>
    <w:rsid w:val="006104A9"/>
    <w:rsid w:val="00613178"/>
    <w:rsid w:val="00614CC1"/>
    <w:rsid w:val="00620A57"/>
    <w:rsid w:val="00622E00"/>
    <w:rsid w:val="006301DE"/>
    <w:rsid w:val="006304C7"/>
    <w:rsid w:val="00635713"/>
    <w:rsid w:val="006375D1"/>
    <w:rsid w:val="0064085C"/>
    <w:rsid w:val="00643AEA"/>
    <w:rsid w:val="006460E4"/>
    <w:rsid w:val="00647ABF"/>
    <w:rsid w:val="00651877"/>
    <w:rsid w:val="006523A4"/>
    <w:rsid w:val="006532F3"/>
    <w:rsid w:val="00653F1A"/>
    <w:rsid w:val="006555F2"/>
    <w:rsid w:val="00656A30"/>
    <w:rsid w:val="00657962"/>
    <w:rsid w:val="0066193B"/>
    <w:rsid w:val="0066198E"/>
    <w:rsid w:val="00663A20"/>
    <w:rsid w:val="00666D86"/>
    <w:rsid w:val="0066703F"/>
    <w:rsid w:val="00672C01"/>
    <w:rsid w:val="00672FF4"/>
    <w:rsid w:val="00682035"/>
    <w:rsid w:val="006848B0"/>
    <w:rsid w:val="00690010"/>
    <w:rsid w:val="00691DDD"/>
    <w:rsid w:val="00693BB2"/>
    <w:rsid w:val="00694E5A"/>
    <w:rsid w:val="006952D7"/>
    <w:rsid w:val="0069781C"/>
    <w:rsid w:val="006A0933"/>
    <w:rsid w:val="006A1289"/>
    <w:rsid w:val="006A1412"/>
    <w:rsid w:val="006A497F"/>
    <w:rsid w:val="006A7F43"/>
    <w:rsid w:val="006B7B6F"/>
    <w:rsid w:val="006C0176"/>
    <w:rsid w:val="006C019F"/>
    <w:rsid w:val="006C0DA8"/>
    <w:rsid w:val="006C1866"/>
    <w:rsid w:val="006C2DC3"/>
    <w:rsid w:val="006C6F50"/>
    <w:rsid w:val="006D0425"/>
    <w:rsid w:val="006D2738"/>
    <w:rsid w:val="006D6981"/>
    <w:rsid w:val="006D6A26"/>
    <w:rsid w:val="006E0B4C"/>
    <w:rsid w:val="006E135F"/>
    <w:rsid w:val="006E2E33"/>
    <w:rsid w:val="006E37D4"/>
    <w:rsid w:val="006E4322"/>
    <w:rsid w:val="006F3470"/>
    <w:rsid w:val="00700E30"/>
    <w:rsid w:val="00702223"/>
    <w:rsid w:val="00706FD3"/>
    <w:rsid w:val="007118FB"/>
    <w:rsid w:val="007132F1"/>
    <w:rsid w:val="0072047B"/>
    <w:rsid w:val="007210DF"/>
    <w:rsid w:val="00723E88"/>
    <w:rsid w:val="00725CBB"/>
    <w:rsid w:val="00726782"/>
    <w:rsid w:val="00731D93"/>
    <w:rsid w:val="007332E6"/>
    <w:rsid w:val="007349E5"/>
    <w:rsid w:val="00735CB1"/>
    <w:rsid w:val="007376AD"/>
    <w:rsid w:val="00741BA4"/>
    <w:rsid w:val="00747887"/>
    <w:rsid w:val="007479F2"/>
    <w:rsid w:val="00747D06"/>
    <w:rsid w:val="00747D3A"/>
    <w:rsid w:val="00751230"/>
    <w:rsid w:val="007539D5"/>
    <w:rsid w:val="007565C5"/>
    <w:rsid w:val="00756FA3"/>
    <w:rsid w:val="00763B0B"/>
    <w:rsid w:val="007720C7"/>
    <w:rsid w:val="007734B4"/>
    <w:rsid w:val="007742DE"/>
    <w:rsid w:val="00774AE0"/>
    <w:rsid w:val="00774D05"/>
    <w:rsid w:val="00781EE0"/>
    <w:rsid w:val="007821EA"/>
    <w:rsid w:val="007900C3"/>
    <w:rsid w:val="0079021D"/>
    <w:rsid w:val="00791077"/>
    <w:rsid w:val="00791E87"/>
    <w:rsid w:val="007964D4"/>
    <w:rsid w:val="007A3E13"/>
    <w:rsid w:val="007A51D0"/>
    <w:rsid w:val="007A73D0"/>
    <w:rsid w:val="007A7451"/>
    <w:rsid w:val="007B21FE"/>
    <w:rsid w:val="007B5697"/>
    <w:rsid w:val="007B661F"/>
    <w:rsid w:val="007B7796"/>
    <w:rsid w:val="007C3570"/>
    <w:rsid w:val="007C3F19"/>
    <w:rsid w:val="007C533B"/>
    <w:rsid w:val="007C5BBA"/>
    <w:rsid w:val="007C7050"/>
    <w:rsid w:val="007D0C9D"/>
    <w:rsid w:val="007D12C9"/>
    <w:rsid w:val="007D14F3"/>
    <w:rsid w:val="007D51FD"/>
    <w:rsid w:val="007D52A7"/>
    <w:rsid w:val="007D776F"/>
    <w:rsid w:val="007E18C5"/>
    <w:rsid w:val="007F0404"/>
    <w:rsid w:val="007F0FF4"/>
    <w:rsid w:val="007F1143"/>
    <w:rsid w:val="007F503D"/>
    <w:rsid w:val="008032A2"/>
    <w:rsid w:val="008056EF"/>
    <w:rsid w:val="008078FA"/>
    <w:rsid w:val="0081166C"/>
    <w:rsid w:val="00812292"/>
    <w:rsid w:val="008147CF"/>
    <w:rsid w:val="00816A35"/>
    <w:rsid w:val="00823434"/>
    <w:rsid w:val="00823779"/>
    <w:rsid w:val="00823FB7"/>
    <w:rsid w:val="008244BA"/>
    <w:rsid w:val="008267B1"/>
    <w:rsid w:val="008342B3"/>
    <w:rsid w:val="0083628E"/>
    <w:rsid w:val="008431BD"/>
    <w:rsid w:val="0084456E"/>
    <w:rsid w:val="008478CA"/>
    <w:rsid w:val="00850DC4"/>
    <w:rsid w:val="00852B5C"/>
    <w:rsid w:val="00853173"/>
    <w:rsid w:val="00862004"/>
    <w:rsid w:val="008661FA"/>
    <w:rsid w:val="00867784"/>
    <w:rsid w:val="0087166B"/>
    <w:rsid w:val="00874D33"/>
    <w:rsid w:val="00882392"/>
    <w:rsid w:val="00882D96"/>
    <w:rsid w:val="0088527F"/>
    <w:rsid w:val="00885E16"/>
    <w:rsid w:val="00885F94"/>
    <w:rsid w:val="00887B95"/>
    <w:rsid w:val="00890014"/>
    <w:rsid w:val="00890ABC"/>
    <w:rsid w:val="008A2D98"/>
    <w:rsid w:val="008A4E54"/>
    <w:rsid w:val="008A4F15"/>
    <w:rsid w:val="008B0B3F"/>
    <w:rsid w:val="008B2E97"/>
    <w:rsid w:val="008B3FD3"/>
    <w:rsid w:val="008C5184"/>
    <w:rsid w:val="008C72A2"/>
    <w:rsid w:val="008D131A"/>
    <w:rsid w:val="008D492D"/>
    <w:rsid w:val="008D5494"/>
    <w:rsid w:val="008D55D4"/>
    <w:rsid w:val="008D5B98"/>
    <w:rsid w:val="008D7258"/>
    <w:rsid w:val="008E1993"/>
    <w:rsid w:val="008E352B"/>
    <w:rsid w:val="008E5CCC"/>
    <w:rsid w:val="008E6786"/>
    <w:rsid w:val="008E6EDB"/>
    <w:rsid w:val="008F043C"/>
    <w:rsid w:val="008F2695"/>
    <w:rsid w:val="008F2C59"/>
    <w:rsid w:val="008F6D23"/>
    <w:rsid w:val="00901380"/>
    <w:rsid w:val="0090421E"/>
    <w:rsid w:val="00910E9B"/>
    <w:rsid w:val="009120B9"/>
    <w:rsid w:val="0091365C"/>
    <w:rsid w:val="00915BC5"/>
    <w:rsid w:val="0092073F"/>
    <w:rsid w:val="009270A9"/>
    <w:rsid w:val="009322EC"/>
    <w:rsid w:val="009336DD"/>
    <w:rsid w:val="00934EEE"/>
    <w:rsid w:val="00935226"/>
    <w:rsid w:val="0093574B"/>
    <w:rsid w:val="00940BE3"/>
    <w:rsid w:val="00941E09"/>
    <w:rsid w:val="00943483"/>
    <w:rsid w:val="009434C0"/>
    <w:rsid w:val="00945550"/>
    <w:rsid w:val="00945556"/>
    <w:rsid w:val="00945B96"/>
    <w:rsid w:val="009478F4"/>
    <w:rsid w:val="009546E7"/>
    <w:rsid w:val="00954A66"/>
    <w:rsid w:val="00957930"/>
    <w:rsid w:val="00957BC8"/>
    <w:rsid w:val="00962507"/>
    <w:rsid w:val="0096329B"/>
    <w:rsid w:val="00973683"/>
    <w:rsid w:val="00975F7A"/>
    <w:rsid w:val="00977049"/>
    <w:rsid w:val="009801DA"/>
    <w:rsid w:val="009812C8"/>
    <w:rsid w:val="00981307"/>
    <w:rsid w:val="009837AE"/>
    <w:rsid w:val="0099146B"/>
    <w:rsid w:val="0099280F"/>
    <w:rsid w:val="00993B52"/>
    <w:rsid w:val="00997634"/>
    <w:rsid w:val="009A0AAD"/>
    <w:rsid w:val="009A261F"/>
    <w:rsid w:val="009A2766"/>
    <w:rsid w:val="009A2A27"/>
    <w:rsid w:val="009A37D8"/>
    <w:rsid w:val="009A4BC9"/>
    <w:rsid w:val="009A612D"/>
    <w:rsid w:val="009A62FD"/>
    <w:rsid w:val="009A6E2E"/>
    <w:rsid w:val="009A75C0"/>
    <w:rsid w:val="009B1FEE"/>
    <w:rsid w:val="009B29DA"/>
    <w:rsid w:val="009B66CF"/>
    <w:rsid w:val="009C10D9"/>
    <w:rsid w:val="009C2514"/>
    <w:rsid w:val="009C29A7"/>
    <w:rsid w:val="009C6E5F"/>
    <w:rsid w:val="009D02AE"/>
    <w:rsid w:val="009D0A92"/>
    <w:rsid w:val="009D2B7E"/>
    <w:rsid w:val="009D2EE4"/>
    <w:rsid w:val="009D3849"/>
    <w:rsid w:val="009D3DE2"/>
    <w:rsid w:val="009D5343"/>
    <w:rsid w:val="009D72F1"/>
    <w:rsid w:val="009E2ED7"/>
    <w:rsid w:val="009F0A75"/>
    <w:rsid w:val="009F0E75"/>
    <w:rsid w:val="009F19B9"/>
    <w:rsid w:val="009F4697"/>
    <w:rsid w:val="009F5140"/>
    <w:rsid w:val="009F5EDA"/>
    <w:rsid w:val="009F6AAB"/>
    <w:rsid w:val="00A01B95"/>
    <w:rsid w:val="00A03397"/>
    <w:rsid w:val="00A04BF3"/>
    <w:rsid w:val="00A06308"/>
    <w:rsid w:val="00A07550"/>
    <w:rsid w:val="00A10453"/>
    <w:rsid w:val="00A126FE"/>
    <w:rsid w:val="00A22B1B"/>
    <w:rsid w:val="00A30A3B"/>
    <w:rsid w:val="00A3144E"/>
    <w:rsid w:val="00A31ECC"/>
    <w:rsid w:val="00A377ED"/>
    <w:rsid w:val="00A3785D"/>
    <w:rsid w:val="00A41A53"/>
    <w:rsid w:val="00A425BB"/>
    <w:rsid w:val="00A43C14"/>
    <w:rsid w:val="00A46C68"/>
    <w:rsid w:val="00A52353"/>
    <w:rsid w:val="00A5302A"/>
    <w:rsid w:val="00A57981"/>
    <w:rsid w:val="00A6179F"/>
    <w:rsid w:val="00A63E2A"/>
    <w:rsid w:val="00A64ED1"/>
    <w:rsid w:val="00A659D2"/>
    <w:rsid w:val="00A66D05"/>
    <w:rsid w:val="00A6784F"/>
    <w:rsid w:val="00A73214"/>
    <w:rsid w:val="00A759EC"/>
    <w:rsid w:val="00A75F12"/>
    <w:rsid w:val="00A77350"/>
    <w:rsid w:val="00A80072"/>
    <w:rsid w:val="00A82148"/>
    <w:rsid w:val="00A82615"/>
    <w:rsid w:val="00A84630"/>
    <w:rsid w:val="00A936C7"/>
    <w:rsid w:val="00A950A8"/>
    <w:rsid w:val="00A96B02"/>
    <w:rsid w:val="00AA329C"/>
    <w:rsid w:val="00AA36D4"/>
    <w:rsid w:val="00AA58EE"/>
    <w:rsid w:val="00AB1FC2"/>
    <w:rsid w:val="00AB34A8"/>
    <w:rsid w:val="00AB5A3F"/>
    <w:rsid w:val="00AB7090"/>
    <w:rsid w:val="00AB7C13"/>
    <w:rsid w:val="00AC30BE"/>
    <w:rsid w:val="00AC5A8A"/>
    <w:rsid w:val="00AC5C8B"/>
    <w:rsid w:val="00AC6FC4"/>
    <w:rsid w:val="00AD129B"/>
    <w:rsid w:val="00AD50FF"/>
    <w:rsid w:val="00AD634B"/>
    <w:rsid w:val="00AD7426"/>
    <w:rsid w:val="00AE0C7A"/>
    <w:rsid w:val="00AE1D13"/>
    <w:rsid w:val="00AE2247"/>
    <w:rsid w:val="00AE2353"/>
    <w:rsid w:val="00AE4525"/>
    <w:rsid w:val="00AE4F3E"/>
    <w:rsid w:val="00AF0E19"/>
    <w:rsid w:val="00AF27E2"/>
    <w:rsid w:val="00AF43F3"/>
    <w:rsid w:val="00AF5E64"/>
    <w:rsid w:val="00AF74CC"/>
    <w:rsid w:val="00AF7BC2"/>
    <w:rsid w:val="00B000FF"/>
    <w:rsid w:val="00B01AA5"/>
    <w:rsid w:val="00B0427D"/>
    <w:rsid w:val="00B04E0F"/>
    <w:rsid w:val="00B07D47"/>
    <w:rsid w:val="00B11A4A"/>
    <w:rsid w:val="00B17BA2"/>
    <w:rsid w:val="00B21B5C"/>
    <w:rsid w:val="00B21C8F"/>
    <w:rsid w:val="00B26889"/>
    <w:rsid w:val="00B26957"/>
    <w:rsid w:val="00B27E07"/>
    <w:rsid w:val="00B35304"/>
    <w:rsid w:val="00B36B96"/>
    <w:rsid w:val="00B36C27"/>
    <w:rsid w:val="00B4389D"/>
    <w:rsid w:val="00B448FC"/>
    <w:rsid w:val="00B46F6B"/>
    <w:rsid w:val="00B47B18"/>
    <w:rsid w:val="00B50B36"/>
    <w:rsid w:val="00B5564F"/>
    <w:rsid w:val="00B56A2D"/>
    <w:rsid w:val="00B66733"/>
    <w:rsid w:val="00B70DC4"/>
    <w:rsid w:val="00B71786"/>
    <w:rsid w:val="00B717D4"/>
    <w:rsid w:val="00B73744"/>
    <w:rsid w:val="00B77FDE"/>
    <w:rsid w:val="00B8118B"/>
    <w:rsid w:val="00B82B51"/>
    <w:rsid w:val="00B82D8A"/>
    <w:rsid w:val="00B846C5"/>
    <w:rsid w:val="00B862DE"/>
    <w:rsid w:val="00B863F6"/>
    <w:rsid w:val="00B86AC9"/>
    <w:rsid w:val="00B90F84"/>
    <w:rsid w:val="00B95482"/>
    <w:rsid w:val="00B971DC"/>
    <w:rsid w:val="00B97381"/>
    <w:rsid w:val="00B97D10"/>
    <w:rsid w:val="00BA2737"/>
    <w:rsid w:val="00BA2D47"/>
    <w:rsid w:val="00BB4432"/>
    <w:rsid w:val="00BB5200"/>
    <w:rsid w:val="00BB6BA9"/>
    <w:rsid w:val="00BC0D48"/>
    <w:rsid w:val="00BC572A"/>
    <w:rsid w:val="00BD024A"/>
    <w:rsid w:val="00BD25FE"/>
    <w:rsid w:val="00BD2A1F"/>
    <w:rsid w:val="00BE2F68"/>
    <w:rsid w:val="00BF2B97"/>
    <w:rsid w:val="00BF328B"/>
    <w:rsid w:val="00BF366D"/>
    <w:rsid w:val="00BF437B"/>
    <w:rsid w:val="00BF6460"/>
    <w:rsid w:val="00C00D3C"/>
    <w:rsid w:val="00C014EB"/>
    <w:rsid w:val="00C10FE4"/>
    <w:rsid w:val="00C127E2"/>
    <w:rsid w:val="00C12FEF"/>
    <w:rsid w:val="00C14214"/>
    <w:rsid w:val="00C15815"/>
    <w:rsid w:val="00C15AE2"/>
    <w:rsid w:val="00C24593"/>
    <w:rsid w:val="00C253AE"/>
    <w:rsid w:val="00C2651B"/>
    <w:rsid w:val="00C26C6B"/>
    <w:rsid w:val="00C306C3"/>
    <w:rsid w:val="00C30B9C"/>
    <w:rsid w:val="00C31478"/>
    <w:rsid w:val="00C3567F"/>
    <w:rsid w:val="00C37A0F"/>
    <w:rsid w:val="00C401C0"/>
    <w:rsid w:val="00C408CE"/>
    <w:rsid w:val="00C44CD8"/>
    <w:rsid w:val="00C44ED7"/>
    <w:rsid w:val="00C47744"/>
    <w:rsid w:val="00C47F0F"/>
    <w:rsid w:val="00C516DA"/>
    <w:rsid w:val="00C55E82"/>
    <w:rsid w:val="00C56B42"/>
    <w:rsid w:val="00C604C8"/>
    <w:rsid w:val="00C60C1E"/>
    <w:rsid w:val="00C61147"/>
    <w:rsid w:val="00C62DB5"/>
    <w:rsid w:val="00C640A3"/>
    <w:rsid w:val="00C64A82"/>
    <w:rsid w:val="00C659F2"/>
    <w:rsid w:val="00C677F7"/>
    <w:rsid w:val="00C72EF2"/>
    <w:rsid w:val="00C734B7"/>
    <w:rsid w:val="00C73848"/>
    <w:rsid w:val="00C745D4"/>
    <w:rsid w:val="00C814DB"/>
    <w:rsid w:val="00C82A34"/>
    <w:rsid w:val="00C836A4"/>
    <w:rsid w:val="00C86442"/>
    <w:rsid w:val="00C86F2F"/>
    <w:rsid w:val="00C8707C"/>
    <w:rsid w:val="00C90310"/>
    <w:rsid w:val="00C9231D"/>
    <w:rsid w:val="00C95E92"/>
    <w:rsid w:val="00C97A72"/>
    <w:rsid w:val="00CA09F0"/>
    <w:rsid w:val="00CA3FBC"/>
    <w:rsid w:val="00CA56ED"/>
    <w:rsid w:val="00CA5974"/>
    <w:rsid w:val="00CA60F7"/>
    <w:rsid w:val="00CB0CAE"/>
    <w:rsid w:val="00CB108B"/>
    <w:rsid w:val="00CB3BA6"/>
    <w:rsid w:val="00CB7575"/>
    <w:rsid w:val="00CB7FC4"/>
    <w:rsid w:val="00CC2D17"/>
    <w:rsid w:val="00CC3D6F"/>
    <w:rsid w:val="00CC48C2"/>
    <w:rsid w:val="00CC4E00"/>
    <w:rsid w:val="00CC5706"/>
    <w:rsid w:val="00CD0D31"/>
    <w:rsid w:val="00CD1C29"/>
    <w:rsid w:val="00CD3AE4"/>
    <w:rsid w:val="00CD4F72"/>
    <w:rsid w:val="00CD5382"/>
    <w:rsid w:val="00CD5FB8"/>
    <w:rsid w:val="00CD6819"/>
    <w:rsid w:val="00CD742C"/>
    <w:rsid w:val="00CE003E"/>
    <w:rsid w:val="00CE4974"/>
    <w:rsid w:val="00CF126C"/>
    <w:rsid w:val="00CF16CD"/>
    <w:rsid w:val="00CF3974"/>
    <w:rsid w:val="00CF6324"/>
    <w:rsid w:val="00D01E92"/>
    <w:rsid w:val="00D0408E"/>
    <w:rsid w:val="00D06F1A"/>
    <w:rsid w:val="00D114C0"/>
    <w:rsid w:val="00D129E4"/>
    <w:rsid w:val="00D21380"/>
    <w:rsid w:val="00D25F09"/>
    <w:rsid w:val="00D30C05"/>
    <w:rsid w:val="00D32DA5"/>
    <w:rsid w:val="00D33834"/>
    <w:rsid w:val="00D338D8"/>
    <w:rsid w:val="00D341A6"/>
    <w:rsid w:val="00D34560"/>
    <w:rsid w:val="00D34A34"/>
    <w:rsid w:val="00D35DD7"/>
    <w:rsid w:val="00D42197"/>
    <w:rsid w:val="00D432AF"/>
    <w:rsid w:val="00D43CB8"/>
    <w:rsid w:val="00D472CB"/>
    <w:rsid w:val="00D516CD"/>
    <w:rsid w:val="00D53794"/>
    <w:rsid w:val="00D5382F"/>
    <w:rsid w:val="00D623FF"/>
    <w:rsid w:val="00D63110"/>
    <w:rsid w:val="00D64427"/>
    <w:rsid w:val="00D648BB"/>
    <w:rsid w:val="00D66262"/>
    <w:rsid w:val="00D66BF9"/>
    <w:rsid w:val="00D7011B"/>
    <w:rsid w:val="00D709E8"/>
    <w:rsid w:val="00D725F8"/>
    <w:rsid w:val="00D73576"/>
    <w:rsid w:val="00D7446F"/>
    <w:rsid w:val="00D75399"/>
    <w:rsid w:val="00D81086"/>
    <w:rsid w:val="00D86445"/>
    <w:rsid w:val="00D9106A"/>
    <w:rsid w:val="00D94BB8"/>
    <w:rsid w:val="00D95914"/>
    <w:rsid w:val="00D97ADB"/>
    <w:rsid w:val="00DA3291"/>
    <w:rsid w:val="00DA3485"/>
    <w:rsid w:val="00DA4E6E"/>
    <w:rsid w:val="00DB0F2F"/>
    <w:rsid w:val="00DB1B9A"/>
    <w:rsid w:val="00DC147C"/>
    <w:rsid w:val="00DC1505"/>
    <w:rsid w:val="00DC4220"/>
    <w:rsid w:val="00DC51BE"/>
    <w:rsid w:val="00DC5FC9"/>
    <w:rsid w:val="00DC6F09"/>
    <w:rsid w:val="00DD04FA"/>
    <w:rsid w:val="00DD2768"/>
    <w:rsid w:val="00DD42AE"/>
    <w:rsid w:val="00DD446B"/>
    <w:rsid w:val="00DD4E77"/>
    <w:rsid w:val="00DD55D4"/>
    <w:rsid w:val="00DD7471"/>
    <w:rsid w:val="00DF4AB2"/>
    <w:rsid w:val="00E000AF"/>
    <w:rsid w:val="00E05B47"/>
    <w:rsid w:val="00E1174F"/>
    <w:rsid w:val="00E14719"/>
    <w:rsid w:val="00E1604E"/>
    <w:rsid w:val="00E1735F"/>
    <w:rsid w:val="00E23160"/>
    <w:rsid w:val="00E23EF8"/>
    <w:rsid w:val="00E320A5"/>
    <w:rsid w:val="00E32931"/>
    <w:rsid w:val="00E3322A"/>
    <w:rsid w:val="00E3459B"/>
    <w:rsid w:val="00E35E98"/>
    <w:rsid w:val="00E41F77"/>
    <w:rsid w:val="00E430C6"/>
    <w:rsid w:val="00E43B0D"/>
    <w:rsid w:val="00E44FA5"/>
    <w:rsid w:val="00E44FEF"/>
    <w:rsid w:val="00E45A79"/>
    <w:rsid w:val="00E46FC9"/>
    <w:rsid w:val="00E47DF4"/>
    <w:rsid w:val="00E50D02"/>
    <w:rsid w:val="00E51382"/>
    <w:rsid w:val="00E53A18"/>
    <w:rsid w:val="00E54E7E"/>
    <w:rsid w:val="00E56619"/>
    <w:rsid w:val="00E6076B"/>
    <w:rsid w:val="00E6126C"/>
    <w:rsid w:val="00E62C2A"/>
    <w:rsid w:val="00E70955"/>
    <w:rsid w:val="00E71CE0"/>
    <w:rsid w:val="00E7205B"/>
    <w:rsid w:val="00E7646F"/>
    <w:rsid w:val="00E7763C"/>
    <w:rsid w:val="00E831BF"/>
    <w:rsid w:val="00E869D3"/>
    <w:rsid w:val="00E91C0B"/>
    <w:rsid w:val="00E93238"/>
    <w:rsid w:val="00E9512C"/>
    <w:rsid w:val="00E954B7"/>
    <w:rsid w:val="00EA098A"/>
    <w:rsid w:val="00EA2328"/>
    <w:rsid w:val="00EA2811"/>
    <w:rsid w:val="00EA34D9"/>
    <w:rsid w:val="00EB6945"/>
    <w:rsid w:val="00EC6F38"/>
    <w:rsid w:val="00EC7381"/>
    <w:rsid w:val="00ED08CC"/>
    <w:rsid w:val="00ED1CF9"/>
    <w:rsid w:val="00ED23DA"/>
    <w:rsid w:val="00ED37A6"/>
    <w:rsid w:val="00ED3C4A"/>
    <w:rsid w:val="00ED6346"/>
    <w:rsid w:val="00EE4692"/>
    <w:rsid w:val="00EE7E73"/>
    <w:rsid w:val="00EF0E85"/>
    <w:rsid w:val="00EF27DA"/>
    <w:rsid w:val="00EF2C97"/>
    <w:rsid w:val="00EF5E6D"/>
    <w:rsid w:val="00EF6FB0"/>
    <w:rsid w:val="00F03292"/>
    <w:rsid w:val="00F039D0"/>
    <w:rsid w:val="00F04455"/>
    <w:rsid w:val="00F04E57"/>
    <w:rsid w:val="00F10659"/>
    <w:rsid w:val="00F131A4"/>
    <w:rsid w:val="00F14D9E"/>
    <w:rsid w:val="00F21F9B"/>
    <w:rsid w:val="00F222E8"/>
    <w:rsid w:val="00F24400"/>
    <w:rsid w:val="00F25B22"/>
    <w:rsid w:val="00F26985"/>
    <w:rsid w:val="00F327E3"/>
    <w:rsid w:val="00F32D35"/>
    <w:rsid w:val="00F333AA"/>
    <w:rsid w:val="00F33FF5"/>
    <w:rsid w:val="00F355F0"/>
    <w:rsid w:val="00F3619E"/>
    <w:rsid w:val="00F41CDC"/>
    <w:rsid w:val="00F456F9"/>
    <w:rsid w:val="00F47117"/>
    <w:rsid w:val="00F473DC"/>
    <w:rsid w:val="00F51B14"/>
    <w:rsid w:val="00F52C53"/>
    <w:rsid w:val="00F543E9"/>
    <w:rsid w:val="00F5684F"/>
    <w:rsid w:val="00F62771"/>
    <w:rsid w:val="00F62D87"/>
    <w:rsid w:val="00F70221"/>
    <w:rsid w:val="00F725D5"/>
    <w:rsid w:val="00F73122"/>
    <w:rsid w:val="00F768F3"/>
    <w:rsid w:val="00F7741E"/>
    <w:rsid w:val="00F8020D"/>
    <w:rsid w:val="00F8050C"/>
    <w:rsid w:val="00F80ACA"/>
    <w:rsid w:val="00F82344"/>
    <w:rsid w:val="00F90976"/>
    <w:rsid w:val="00FA16BA"/>
    <w:rsid w:val="00FA1875"/>
    <w:rsid w:val="00FA2033"/>
    <w:rsid w:val="00FA2A20"/>
    <w:rsid w:val="00FA4DB8"/>
    <w:rsid w:val="00FC399E"/>
    <w:rsid w:val="00FC4BDD"/>
    <w:rsid w:val="00FC5073"/>
    <w:rsid w:val="00FC6A8E"/>
    <w:rsid w:val="00FD03C9"/>
    <w:rsid w:val="00FD4EDE"/>
    <w:rsid w:val="00FD784D"/>
    <w:rsid w:val="00FE04BC"/>
    <w:rsid w:val="00FE2F89"/>
    <w:rsid w:val="00FE3B84"/>
    <w:rsid w:val="00FE47C6"/>
    <w:rsid w:val="00FE7076"/>
    <w:rsid w:val="00FF1043"/>
    <w:rsid w:val="00FF3955"/>
    <w:rsid w:val="00FF438B"/>
    <w:rsid w:val="00FF468D"/>
    <w:rsid w:val="00FF481A"/>
    <w:rsid w:val="00FF7CE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docId w15:val="{D929801C-4586-E041-9A62-1D663FB57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368650764">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48298291">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17537980">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4628">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502098">
          <w:marLeft w:val="0"/>
          <w:marRight w:val="0"/>
          <w:marTop w:val="0"/>
          <w:marBottom w:val="0"/>
          <w:divBdr>
            <w:top w:val="none" w:sz="0" w:space="0" w:color="auto"/>
            <w:left w:val="none" w:sz="0" w:space="0" w:color="auto"/>
            <w:bottom w:val="none" w:sz="0" w:space="0" w:color="auto"/>
            <w:right w:val="none" w:sz="0" w:space="0" w:color="auto"/>
          </w:divBdr>
          <w:divsChild>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image" Target="media/image1.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hyperlink" Target="https://www.itl.nist.gov/div898/handbook/eda/section3/eda3664.htm"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9</TotalTime>
  <Pages>23</Pages>
  <Words>36441</Words>
  <Characters>207719</Characters>
  <Application>Microsoft Office Word</Application>
  <DocSecurity>0</DocSecurity>
  <Lines>1730</Lines>
  <Paragraphs>4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3673</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8</cp:revision>
  <cp:lastPrinted>2022-01-27T09:42:00Z</cp:lastPrinted>
  <dcterms:created xsi:type="dcterms:W3CDTF">2021-09-01T12:28:00Z</dcterms:created>
  <dcterms:modified xsi:type="dcterms:W3CDTF">2022-03-04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